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28D9" w:rsidRDefault="00311F09" w:rsidP="00A374F0">
      <w:pPr>
        <w:pStyle w:val="Corpodetexto3"/>
        <w:rPr>
          <w:sz w:val="24"/>
        </w:rPr>
      </w:pPr>
      <w:bookmarkStart w:id="0" w:name="_Hlk515270566"/>
      <w:r>
        <w:rPr>
          <w:sz w:val="24"/>
        </w:rPr>
        <w:t>A ocorrência de eventos extremos de p</w:t>
      </w:r>
      <w:r w:rsidR="00307095">
        <w:rPr>
          <w:sz w:val="24"/>
        </w:rPr>
        <w:t xml:space="preserve">recipitação na Bacia </w:t>
      </w:r>
      <w:r w:rsidR="005170EE">
        <w:rPr>
          <w:sz w:val="24"/>
        </w:rPr>
        <w:t xml:space="preserve">Hidrográfica </w:t>
      </w:r>
      <w:r w:rsidR="00307095">
        <w:rPr>
          <w:sz w:val="24"/>
        </w:rPr>
        <w:t>do Rio Jundiaí</w:t>
      </w:r>
    </w:p>
    <w:p w:rsidR="001D4440" w:rsidRDefault="001D4440" w:rsidP="00A374F0">
      <w:pPr>
        <w:pStyle w:val="Ttulo"/>
        <w:jc w:val="both"/>
        <w:rPr>
          <w:rFonts w:ascii="Times New Roman" w:hAnsi="Times New Roman"/>
          <w:sz w:val="24"/>
          <w:lang w:val="pt-BR"/>
        </w:rPr>
      </w:pPr>
    </w:p>
    <w:p w:rsidR="006B28D9" w:rsidRDefault="006B28D9" w:rsidP="00A374F0">
      <w:pPr>
        <w:pStyle w:val="Ttulo"/>
        <w:jc w:val="both"/>
        <w:rPr>
          <w:rFonts w:ascii="Times New Roman" w:hAnsi="Times New Roman"/>
          <w:sz w:val="24"/>
          <w:lang w:val="pt-BR"/>
        </w:rPr>
      </w:pPr>
      <w:r>
        <w:rPr>
          <w:rFonts w:ascii="Times New Roman" w:hAnsi="Times New Roman"/>
          <w:sz w:val="24"/>
          <w:lang w:val="pt-BR"/>
        </w:rPr>
        <w:t>Resumo</w:t>
      </w:r>
    </w:p>
    <w:p w:rsidR="006B28D9" w:rsidRPr="00A86024" w:rsidRDefault="00307095" w:rsidP="00A374F0">
      <w:pPr>
        <w:pStyle w:val="Ttulo"/>
        <w:jc w:val="both"/>
        <w:rPr>
          <w:rFonts w:ascii="Times New Roman" w:hAnsi="Times New Roman"/>
          <w:b w:val="0"/>
          <w:sz w:val="24"/>
          <w:lang w:val="pt-BR"/>
        </w:rPr>
      </w:pPr>
      <w:r w:rsidRPr="00A86024">
        <w:rPr>
          <w:rFonts w:ascii="Times New Roman" w:hAnsi="Times New Roman"/>
          <w:b w:val="0"/>
          <w:sz w:val="24"/>
          <w:lang w:val="pt-BR"/>
        </w:rPr>
        <w:t xml:space="preserve">As mudanças climáticas globais podem aumentar a variabilidade associada à duração, à intensidade e ao local de ocorrência de eventos extremos de precipitação. Neste cenário, a gestão dos recursos hídricos </w:t>
      </w:r>
      <w:r w:rsidR="00F23C6E">
        <w:rPr>
          <w:rFonts w:ascii="Times New Roman" w:hAnsi="Times New Roman"/>
          <w:b w:val="0"/>
          <w:sz w:val="24"/>
          <w:lang w:val="pt-BR"/>
        </w:rPr>
        <w:t>tende a se tornar</w:t>
      </w:r>
      <w:r w:rsidRPr="00A86024">
        <w:rPr>
          <w:rFonts w:ascii="Times New Roman" w:hAnsi="Times New Roman"/>
          <w:b w:val="0"/>
          <w:sz w:val="24"/>
          <w:lang w:val="pt-BR"/>
        </w:rPr>
        <w:t xml:space="preserve"> cada vez mais dependente da compreensão dos efeitos locais desses fenômenos. Em 2014, o estado de São Paulo passou por uma das secas mais intensas já registradas, o que afetou a disponibilidade hídrica. Neste contexto, o objetivo principal </w:t>
      </w:r>
      <w:ins w:id="1" w:author="Reviewer" w:date="2018-05-28T12:53:00Z">
        <w:r w:rsidR="000842C5">
          <w:rPr>
            <w:rFonts w:ascii="Times New Roman" w:hAnsi="Times New Roman"/>
            <w:b w:val="0"/>
            <w:sz w:val="24"/>
            <w:lang w:val="pt-BR"/>
          </w:rPr>
          <w:t xml:space="preserve">deste trabalho </w:t>
        </w:r>
      </w:ins>
      <w:r w:rsidRPr="00A86024">
        <w:rPr>
          <w:rFonts w:ascii="Times New Roman" w:hAnsi="Times New Roman"/>
          <w:b w:val="0"/>
          <w:sz w:val="24"/>
          <w:lang w:val="pt-BR"/>
        </w:rPr>
        <w:t xml:space="preserve">é avaliar como a Bacia do Rio Jundiaí, que contempla um dos principais polos econômicos do estado de São Paulo, tem sofrido com a ocorrência de eventos extremos de precipitação. Para cumprir este objetivo, dados de precipitação correspondente ao período 1961-2014 foram utilizados para calcular o </w:t>
      </w:r>
      <w:proofErr w:type="spellStart"/>
      <w:r w:rsidRPr="00A86024">
        <w:rPr>
          <w:rFonts w:ascii="Times New Roman" w:hAnsi="Times New Roman"/>
          <w:b w:val="0"/>
          <w:i/>
          <w:sz w:val="24"/>
          <w:lang w:val="pt-BR"/>
        </w:rPr>
        <w:t>Standardized</w:t>
      </w:r>
      <w:proofErr w:type="spellEnd"/>
      <w:r w:rsidRPr="00A86024">
        <w:rPr>
          <w:rFonts w:ascii="Times New Roman" w:hAnsi="Times New Roman"/>
          <w:b w:val="0"/>
          <w:i/>
          <w:sz w:val="24"/>
          <w:lang w:val="pt-BR"/>
        </w:rPr>
        <w:t xml:space="preserve"> </w:t>
      </w:r>
      <w:proofErr w:type="spellStart"/>
      <w:r w:rsidRPr="00A86024">
        <w:rPr>
          <w:rFonts w:ascii="Times New Roman" w:hAnsi="Times New Roman"/>
          <w:b w:val="0"/>
          <w:i/>
          <w:sz w:val="24"/>
          <w:lang w:val="pt-BR"/>
        </w:rPr>
        <w:t>Precipitation</w:t>
      </w:r>
      <w:proofErr w:type="spellEnd"/>
      <w:r w:rsidRPr="00A86024">
        <w:rPr>
          <w:rFonts w:ascii="Times New Roman" w:hAnsi="Times New Roman"/>
          <w:b w:val="0"/>
          <w:i/>
          <w:sz w:val="24"/>
          <w:lang w:val="pt-BR"/>
        </w:rPr>
        <w:t xml:space="preserve"> Index </w:t>
      </w:r>
      <w:r w:rsidRPr="00A86024">
        <w:rPr>
          <w:rFonts w:ascii="Times New Roman" w:hAnsi="Times New Roman"/>
          <w:b w:val="0"/>
          <w:sz w:val="24"/>
          <w:lang w:val="pt-BR"/>
        </w:rPr>
        <w:t xml:space="preserve">(SPI). Os </w:t>
      </w:r>
      <w:r w:rsidR="00E857AE">
        <w:rPr>
          <w:rFonts w:ascii="Times New Roman" w:hAnsi="Times New Roman"/>
          <w:b w:val="0"/>
          <w:sz w:val="24"/>
          <w:lang w:val="pt-BR"/>
        </w:rPr>
        <w:t xml:space="preserve">principais </w:t>
      </w:r>
      <w:r w:rsidR="008E73DB">
        <w:rPr>
          <w:rFonts w:ascii="Times New Roman" w:hAnsi="Times New Roman"/>
          <w:b w:val="0"/>
          <w:sz w:val="24"/>
          <w:lang w:val="pt-BR"/>
        </w:rPr>
        <w:t>resultados mostram:</w:t>
      </w:r>
      <w:r w:rsidRPr="00A86024">
        <w:rPr>
          <w:rFonts w:ascii="Times New Roman" w:hAnsi="Times New Roman"/>
          <w:b w:val="0"/>
          <w:sz w:val="24"/>
          <w:lang w:val="pt-BR"/>
        </w:rPr>
        <w:t xml:space="preserve"> aumento do volume de precipitação nos último</w:t>
      </w:r>
      <w:r w:rsidR="008E73DB">
        <w:rPr>
          <w:rFonts w:ascii="Times New Roman" w:hAnsi="Times New Roman"/>
          <w:b w:val="0"/>
          <w:sz w:val="24"/>
          <w:lang w:val="pt-BR"/>
        </w:rPr>
        <w:t>s anos, com exceção de 2014;</w:t>
      </w:r>
      <w:r w:rsidRPr="00A86024">
        <w:rPr>
          <w:rFonts w:ascii="Times New Roman" w:hAnsi="Times New Roman"/>
          <w:b w:val="0"/>
          <w:sz w:val="24"/>
          <w:lang w:val="pt-BR"/>
        </w:rPr>
        <w:t xml:space="preserve"> concentração de anos extremamente </w:t>
      </w:r>
      <w:r w:rsidR="008E73DB">
        <w:rPr>
          <w:rFonts w:ascii="Times New Roman" w:hAnsi="Times New Roman"/>
          <w:b w:val="0"/>
          <w:sz w:val="24"/>
          <w:lang w:val="pt-BR"/>
        </w:rPr>
        <w:t>chuvosos entre 2009 e 2012;</w:t>
      </w:r>
      <w:r w:rsidRPr="00A86024">
        <w:rPr>
          <w:rFonts w:ascii="Times New Roman" w:hAnsi="Times New Roman"/>
          <w:b w:val="0"/>
          <w:sz w:val="24"/>
          <w:lang w:val="pt-BR"/>
        </w:rPr>
        <w:t xml:space="preserve"> tendência de aumento da ocorrência de eventos de excesso de precipitação no longo prazo com base nas análises do SPI.</w:t>
      </w:r>
      <w:r w:rsidR="00A86024" w:rsidRPr="00A86024">
        <w:rPr>
          <w:rFonts w:ascii="Times New Roman" w:hAnsi="Times New Roman"/>
          <w:b w:val="0"/>
          <w:sz w:val="24"/>
          <w:lang w:val="pt-BR"/>
        </w:rPr>
        <w:t xml:space="preserve"> </w:t>
      </w:r>
      <w:r w:rsidR="00A86024">
        <w:rPr>
          <w:rFonts w:ascii="Times New Roman" w:hAnsi="Times New Roman"/>
          <w:b w:val="0"/>
          <w:sz w:val="24"/>
          <w:lang w:val="pt-BR"/>
        </w:rPr>
        <w:t>A</w:t>
      </w:r>
      <w:r w:rsidR="00A86024">
        <w:rPr>
          <w:rFonts w:ascii="Times New Roman" w:hAnsi="Times New Roman"/>
          <w:b w:val="0"/>
          <w:sz w:val="24"/>
          <w:shd w:val="clear" w:color="auto" w:fill="FFFFFF"/>
          <w:lang w:val="pt-BR"/>
        </w:rPr>
        <w:t xml:space="preserve"> sociedade precisa </w:t>
      </w:r>
      <w:r w:rsidR="00A86024" w:rsidRPr="00A86024">
        <w:rPr>
          <w:rFonts w:ascii="Times New Roman" w:hAnsi="Times New Roman"/>
          <w:b w:val="0"/>
          <w:sz w:val="24"/>
          <w:shd w:val="clear" w:color="auto" w:fill="FFFFFF"/>
          <w:lang w:val="pt-BR"/>
        </w:rPr>
        <w:t>aprender a conviver com a</w:t>
      </w:r>
      <w:r w:rsidR="00A86024">
        <w:rPr>
          <w:rFonts w:ascii="Times New Roman" w:hAnsi="Times New Roman"/>
          <w:b w:val="0"/>
          <w:sz w:val="24"/>
          <w:shd w:val="clear" w:color="auto" w:fill="FFFFFF"/>
          <w:lang w:val="pt-BR"/>
        </w:rPr>
        <w:t xml:space="preserve"> variabilidade natural do clima</w:t>
      </w:r>
      <w:r w:rsidR="00A86024" w:rsidRPr="00A86024">
        <w:rPr>
          <w:rFonts w:ascii="Times New Roman" w:hAnsi="Times New Roman"/>
          <w:b w:val="0"/>
          <w:sz w:val="24"/>
          <w:shd w:val="clear" w:color="auto" w:fill="FFFFFF"/>
          <w:lang w:val="pt-BR"/>
        </w:rPr>
        <w:t>, o que inclui os even</w:t>
      </w:r>
      <w:r w:rsidR="00A86024">
        <w:rPr>
          <w:rFonts w:ascii="Times New Roman" w:hAnsi="Times New Roman"/>
          <w:b w:val="0"/>
          <w:sz w:val="24"/>
          <w:shd w:val="clear" w:color="auto" w:fill="FFFFFF"/>
          <w:lang w:val="pt-BR"/>
        </w:rPr>
        <w:t>tos</w:t>
      </w:r>
      <w:r w:rsidR="00393EFC">
        <w:rPr>
          <w:rFonts w:ascii="Times New Roman" w:hAnsi="Times New Roman"/>
          <w:b w:val="0"/>
          <w:sz w:val="24"/>
          <w:shd w:val="clear" w:color="auto" w:fill="FFFFFF"/>
          <w:lang w:val="pt-BR"/>
        </w:rPr>
        <w:t xml:space="preserve"> climáticos</w:t>
      </w:r>
      <w:r w:rsidR="00A86024">
        <w:rPr>
          <w:rFonts w:ascii="Times New Roman" w:hAnsi="Times New Roman"/>
          <w:b w:val="0"/>
          <w:sz w:val="24"/>
          <w:shd w:val="clear" w:color="auto" w:fill="FFFFFF"/>
          <w:lang w:val="pt-BR"/>
        </w:rPr>
        <w:t xml:space="preserve"> extremos</w:t>
      </w:r>
      <w:r w:rsidR="00393EFC">
        <w:rPr>
          <w:rFonts w:ascii="Times New Roman" w:hAnsi="Times New Roman"/>
          <w:b w:val="0"/>
          <w:sz w:val="24"/>
          <w:shd w:val="clear" w:color="auto" w:fill="FFFFFF"/>
          <w:lang w:val="pt-BR"/>
        </w:rPr>
        <w:t>. Esse</w:t>
      </w:r>
      <w:r w:rsidR="00A86024">
        <w:rPr>
          <w:rFonts w:ascii="Times New Roman" w:hAnsi="Times New Roman"/>
          <w:b w:val="0"/>
          <w:sz w:val="24"/>
          <w:shd w:val="clear" w:color="auto" w:fill="FFFFFF"/>
          <w:lang w:val="pt-BR"/>
        </w:rPr>
        <w:t xml:space="preserve"> seria </w:t>
      </w:r>
      <w:r w:rsidR="00A86024" w:rsidRPr="00A86024">
        <w:rPr>
          <w:rFonts w:ascii="Times New Roman" w:hAnsi="Times New Roman"/>
          <w:b w:val="0"/>
          <w:sz w:val="24"/>
          <w:shd w:val="clear" w:color="auto" w:fill="FFFFFF"/>
          <w:lang w:val="pt-BR"/>
        </w:rPr>
        <w:t>o primeiro passo para ad</w:t>
      </w:r>
      <w:r w:rsidR="00A86024">
        <w:rPr>
          <w:rFonts w:ascii="Times New Roman" w:hAnsi="Times New Roman"/>
          <w:b w:val="0"/>
          <w:sz w:val="24"/>
          <w:shd w:val="clear" w:color="auto" w:fill="FFFFFF"/>
          <w:lang w:val="pt-BR"/>
        </w:rPr>
        <w:t>aptar-se às mudanças climáticas</w:t>
      </w:r>
      <w:r w:rsidR="00A86024" w:rsidRPr="00A86024">
        <w:rPr>
          <w:rFonts w:ascii="Times New Roman" w:hAnsi="Times New Roman"/>
          <w:b w:val="0"/>
          <w:sz w:val="24"/>
          <w:shd w:val="clear" w:color="auto" w:fill="FFFFFF"/>
          <w:lang w:val="pt-BR"/>
        </w:rPr>
        <w:t xml:space="preserve"> globais e locais.</w:t>
      </w:r>
    </w:p>
    <w:p w:rsidR="006B28D9" w:rsidRPr="00307095" w:rsidRDefault="006B28D9" w:rsidP="00A374F0">
      <w:pPr>
        <w:pStyle w:val="Ttulo"/>
        <w:jc w:val="both"/>
        <w:rPr>
          <w:rFonts w:ascii="Times New Roman" w:hAnsi="Times New Roman"/>
          <w:b w:val="0"/>
          <w:sz w:val="24"/>
          <w:lang w:val="pt-BR"/>
        </w:rPr>
      </w:pPr>
      <w:r>
        <w:rPr>
          <w:rFonts w:ascii="Times New Roman" w:hAnsi="Times New Roman"/>
          <w:sz w:val="24"/>
          <w:lang w:val="pt-BR"/>
        </w:rPr>
        <w:t>Palavras-chave</w:t>
      </w:r>
      <w:r>
        <w:rPr>
          <w:rFonts w:ascii="Times New Roman" w:hAnsi="Times New Roman"/>
          <w:b w:val="0"/>
          <w:sz w:val="24"/>
          <w:lang w:val="pt-BR"/>
        </w:rPr>
        <w:t xml:space="preserve">: </w:t>
      </w:r>
      <w:r w:rsidR="00307095" w:rsidRPr="00307095">
        <w:rPr>
          <w:rFonts w:ascii="Times New Roman" w:hAnsi="Times New Roman"/>
          <w:b w:val="0"/>
          <w:sz w:val="24"/>
          <w:lang w:val="pt-BR"/>
        </w:rPr>
        <w:t xml:space="preserve">mudanças climáticas locais; </w:t>
      </w:r>
      <w:proofErr w:type="spellStart"/>
      <w:r w:rsidR="00307095" w:rsidRPr="00307095">
        <w:rPr>
          <w:rFonts w:ascii="Times New Roman" w:hAnsi="Times New Roman"/>
          <w:b w:val="0"/>
          <w:i/>
          <w:sz w:val="24"/>
          <w:lang w:val="pt-BR"/>
        </w:rPr>
        <w:t>Standardized</w:t>
      </w:r>
      <w:proofErr w:type="spellEnd"/>
      <w:r w:rsidR="00307095" w:rsidRPr="00307095">
        <w:rPr>
          <w:rFonts w:ascii="Times New Roman" w:hAnsi="Times New Roman"/>
          <w:b w:val="0"/>
          <w:i/>
          <w:sz w:val="24"/>
          <w:lang w:val="pt-BR"/>
        </w:rPr>
        <w:t xml:space="preserve"> </w:t>
      </w:r>
      <w:proofErr w:type="spellStart"/>
      <w:r w:rsidR="00307095" w:rsidRPr="00307095">
        <w:rPr>
          <w:rFonts w:ascii="Times New Roman" w:hAnsi="Times New Roman"/>
          <w:b w:val="0"/>
          <w:i/>
          <w:sz w:val="24"/>
          <w:lang w:val="pt-BR"/>
        </w:rPr>
        <w:t>Precipitation</w:t>
      </w:r>
      <w:proofErr w:type="spellEnd"/>
      <w:r w:rsidR="00307095" w:rsidRPr="00307095">
        <w:rPr>
          <w:rFonts w:ascii="Times New Roman" w:hAnsi="Times New Roman"/>
          <w:b w:val="0"/>
          <w:i/>
          <w:sz w:val="24"/>
          <w:lang w:val="pt-BR"/>
        </w:rPr>
        <w:t xml:space="preserve"> Index</w:t>
      </w:r>
      <w:r w:rsidR="00307095" w:rsidRPr="00307095">
        <w:rPr>
          <w:rFonts w:ascii="Times New Roman" w:hAnsi="Times New Roman"/>
          <w:b w:val="0"/>
          <w:sz w:val="24"/>
          <w:lang w:val="pt-BR"/>
        </w:rPr>
        <w:t>; secas; enchentes.</w:t>
      </w:r>
    </w:p>
    <w:p w:rsidR="001D4440" w:rsidRDefault="001D4440" w:rsidP="00A374F0">
      <w:pPr>
        <w:pStyle w:val="Ttulo"/>
        <w:jc w:val="both"/>
        <w:rPr>
          <w:rFonts w:ascii="Times New Roman" w:hAnsi="Times New Roman"/>
          <w:sz w:val="24"/>
          <w:lang w:val="pt-BR"/>
        </w:rPr>
      </w:pPr>
    </w:p>
    <w:p w:rsidR="00AD75FF" w:rsidRPr="00B13905" w:rsidRDefault="00311F09" w:rsidP="00A374F0">
      <w:pPr>
        <w:pStyle w:val="Ttulo"/>
        <w:rPr>
          <w:rFonts w:ascii="Times New Roman" w:hAnsi="Times New Roman"/>
          <w:sz w:val="22"/>
          <w:lang w:val="es-MX"/>
        </w:rPr>
      </w:pPr>
      <w:r w:rsidRPr="00311F09">
        <w:rPr>
          <w:rFonts w:ascii="Times New Roman" w:hAnsi="Times New Roman"/>
          <w:sz w:val="24"/>
          <w:lang w:val="fr-FR"/>
        </w:rPr>
        <w:t>La présence de précipitations extrêmes dans le bassin de la rivière Jundiaí</w:t>
      </w:r>
    </w:p>
    <w:p w:rsidR="00AD75FF" w:rsidRPr="00B13905" w:rsidRDefault="00AD75FF" w:rsidP="00A374F0">
      <w:pPr>
        <w:pStyle w:val="Ttulo"/>
        <w:jc w:val="both"/>
        <w:rPr>
          <w:rFonts w:ascii="Times New Roman" w:hAnsi="Times New Roman"/>
          <w:sz w:val="24"/>
          <w:lang w:val="es-MX"/>
        </w:rPr>
      </w:pPr>
    </w:p>
    <w:p w:rsidR="00AD75FF" w:rsidRDefault="00AD75FF" w:rsidP="00A374F0">
      <w:pPr>
        <w:jc w:val="both"/>
        <w:rPr>
          <w:b/>
          <w:snapToGrid w:val="0"/>
          <w:lang w:val="fr-FR"/>
        </w:rPr>
      </w:pPr>
      <w:r>
        <w:rPr>
          <w:b/>
          <w:snapToGrid w:val="0"/>
          <w:lang w:val="fr-FR"/>
        </w:rPr>
        <w:t>Résumé</w:t>
      </w:r>
    </w:p>
    <w:p w:rsidR="00AD75FF" w:rsidRDefault="00F54C32" w:rsidP="00A374F0">
      <w:pPr>
        <w:jc w:val="both"/>
        <w:rPr>
          <w:snapToGrid w:val="0"/>
          <w:lang w:val="fr-FR"/>
        </w:rPr>
      </w:pPr>
      <w:r>
        <w:rPr>
          <w:lang w:val="fr-FR"/>
        </w:rPr>
        <w:t>Les changements climatiques globaux peuvent augmenter la variabilité associée à la durée, à l'intensité et à l'emplacement des événements de précipitations extrêmes. Dans ce scénario, la gestion des ressources en eau tend à devenir de plus en plus tributaire de la compréhension des effets locaux de ces phénomènes. En 2014, l'état de São Paulo a connu une des sécheresses les plus intenses jamais enregistrées, ce qui a affecté la disponibilité de l'eau. Dans ce contexte, l'objectif principal est d'évaluer comment le bassin de la rivière Jundiaí, qui envisage l'un des principaux pôles économiques de l'État de São Paulo, a souffert de l'apparition de précipitations extrêmes. Pour atteindre cet objectif, les données sur les précipitations pour la période 1961-2014 ont été utilisées pour calculer l'indice de précipitations normalisé (SPI). Les principaux résultats montrent: augmentation du volume de précipitations ces dernières années, à l'exception de 2014; concentration d'années extrêmement pluvieuses entre 2009 et 2012; augmentation de la survenue d'événements de précipitations excédentaires à long terme sur la base des analyses SPI. La société doit apprendre à faire face à la variabilité naturelle du climat, qui comprend des phénomènes météorologiques extrêmes. Ce serait la première étape pour s'adapter au changement climatique mondial et local.</w:t>
      </w:r>
    </w:p>
    <w:p w:rsidR="00AD75FF" w:rsidRPr="00311F09" w:rsidRDefault="00AD75FF" w:rsidP="00A374F0">
      <w:pPr>
        <w:pStyle w:val="Ttulo"/>
        <w:jc w:val="both"/>
        <w:rPr>
          <w:rFonts w:ascii="Times New Roman" w:hAnsi="Times New Roman"/>
          <w:sz w:val="24"/>
          <w:lang w:val="en-US"/>
        </w:rPr>
      </w:pPr>
      <w:r>
        <w:rPr>
          <w:rFonts w:ascii="Times New Roman" w:hAnsi="Times New Roman"/>
          <w:snapToGrid w:val="0"/>
          <w:sz w:val="24"/>
          <w:lang w:val="fr-FR"/>
        </w:rPr>
        <w:t>Mots-clés:</w:t>
      </w:r>
      <w:r w:rsidRPr="00021AE9">
        <w:rPr>
          <w:rFonts w:ascii="Times New Roman" w:hAnsi="Times New Roman"/>
          <w:b w:val="0"/>
          <w:snapToGrid w:val="0"/>
          <w:sz w:val="24"/>
          <w:lang w:val="fr-FR"/>
        </w:rPr>
        <w:t xml:space="preserve"> </w:t>
      </w:r>
      <w:r w:rsidR="00021AE9" w:rsidRPr="00021AE9">
        <w:rPr>
          <w:rFonts w:ascii="Times New Roman" w:hAnsi="Times New Roman"/>
          <w:b w:val="0"/>
          <w:sz w:val="24"/>
          <w:lang w:val="fr-FR"/>
        </w:rPr>
        <w:t>changement climatique local; Indice de précipitations normalisé; séché; inondations</w:t>
      </w:r>
      <w:r w:rsidRPr="00021AE9">
        <w:rPr>
          <w:rFonts w:ascii="Times New Roman" w:hAnsi="Times New Roman"/>
          <w:b w:val="0"/>
          <w:snapToGrid w:val="0"/>
          <w:sz w:val="24"/>
          <w:lang w:val="fr-FR"/>
        </w:rPr>
        <w:t>.</w:t>
      </w:r>
    </w:p>
    <w:p w:rsidR="00AD75FF" w:rsidRPr="00311F09" w:rsidRDefault="00AD75FF" w:rsidP="00A374F0">
      <w:pPr>
        <w:pStyle w:val="Ttulo"/>
        <w:jc w:val="both"/>
        <w:rPr>
          <w:rFonts w:ascii="Times New Roman" w:hAnsi="Times New Roman"/>
          <w:sz w:val="24"/>
          <w:lang w:val="en-US"/>
        </w:rPr>
      </w:pPr>
    </w:p>
    <w:bookmarkEnd w:id="0"/>
    <w:p w:rsidR="003E099D" w:rsidRPr="003E099D" w:rsidRDefault="00311F09" w:rsidP="00A374F0">
      <w:pPr>
        <w:pStyle w:val="Ttulo"/>
        <w:rPr>
          <w:rFonts w:ascii="Times New Roman" w:hAnsi="Times New Roman"/>
          <w:sz w:val="24"/>
          <w:lang w:val="en-US"/>
        </w:rPr>
      </w:pPr>
      <w:r>
        <w:rPr>
          <w:rFonts w:ascii="Times New Roman" w:hAnsi="Times New Roman"/>
          <w:sz w:val="24"/>
          <w:lang w:val="en-US"/>
        </w:rPr>
        <w:t>The occurrence of e</w:t>
      </w:r>
      <w:r w:rsidR="003E099D" w:rsidRPr="003E099D">
        <w:rPr>
          <w:rFonts w:ascii="Times New Roman" w:hAnsi="Times New Roman"/>
          <w:sz w:val="24"/>
          <w:lang w:val="en-US"/>
        </w:rPr>
        <w:t xml:space="preserve">xtreme </w:t>
      </w:r>
      <w:r>
        <w:rPr>
          <w:rFonts w:ascii="Times New Roman" w:hAnsi="Times New Roman"/>
          <w:sz w:val="24"/>
          <w:lang w:val="en-US"/>
        </w:rPr>
        <w:t>p</w:t>
      </w:r>
      <w:r w:rsidR="003E099D" w:rsidRPr="003E099D">
        <w:rPr>
          <w:rFonts w:ascii="Times New Roman" w:hAnsi="Times New Roman"/>
          <w:sz w:val="24"/>
          <w:lang w:val="en-US"/>
        </w:rPr>
        <w:t xml:space="preserve">recipitation </w:t>
      </w:r>
      <w:r>
        <w:rPr>
          <w:rFonts w:ascii="Times New Roman" w:hAnsi="Times New Roman"/>
          <w:sz w:val="24"/>
          <w:lang w:val="en-US"/>
        </w:rPr>
        <w:t>e</w:t>
      </w:r>
      <w:r w:rsidR="003E099D" w:rsidRPr="003E099D">
        <w:rPr>
          <w:rFonts w:ascii="Times New Roman" w:hAnsi="Times New Roman"/>
          <w:sz w:val="24"/>
          <w:lang w:val="en-US"/>
        </w:rPr>
        <w:t xml:space="preserve">vents in the </w:t>
      </w:r>
      <w:proofErr w:type="spellStart"/>
      <w:r w:rsidR="003E099D" w:rsidRPr="003E099D">
        <w:rPr>
          <w:rFonts w:ascii="Times New Roman" w:hAnsi="Times New Roman"/>
          <w:sz w:val="24"/>
          <w:lang w:val="en-US"/>
        </w:rPr>
        <w:t>Jundia</w:t>
      </w:r>
      <w:r w:rsidR="003E099D">
        <w:rPr>
          <w:rFonts w:ascii="Times New Roman" w:hAnsi="Times New Roman"/>
          <w:sz w:val="24"/>
          <w:lang w:val="en-US"/>
        </w:rPr>
        <w:t>í</w:t>
      </w:r>
      <w:proofErr w:type="spellEnd"/>
      <w:r w:rsidR="003E099D">
        <w:rPr>
          <w:rFonts w:ascii="Times New Roman" w:hAnsi="Times New Roman"/>
          <w:sz w:val="24"/>
          <w:lang w:val="en-US"/>
        </w:rPr>
        <w:t xml:space="preserve"> River Basin</w:t>
      </w:r>
    </w:p>
    <w:p w:rsidR="003E099D" w:rsidRPr="003E099D" w:rsidRDefault="003E099D" w:rsidP="00A374F0">
      <w:pPr>
        <w:pStyle w:val="Ttulo"/>
        <w:jc w:val="both"/>
        <w:rPr>
          <w:rFonts w:ascii="Times New Roman" w:hAnsi="Times New Roman"/>
          <w:sz w:val="24"/>
          <w:lang w:val="en-US"/>
        </w:rPr>
      </w:pPr>
    </w:p>
    <w:p w:rsidR="006B28D9" w:rsidRPr="004C6460" w:rsidRDefault="006B28D9" w:rsidP="00A374F0">
      <w:pPr>
        <w:pStyle w:val="Ttulo"/>
        <w:jc w:val="both"/>
        <w:rPr>
          <w:rFonts w:ascii="Times New Roman" w:hAnsi="Times New Roman"/>
          <w:sz w:val="24"/>
          <w:lang w:val="en-US"/>
        </w:rPr>
      </w:pPr>
      <w:r w:rsidRPr="004C6460">
        <w:rPr>
          <w:rFonts w:ascii="Times New Roman" w:hAnsi="Times New Roman"/>
          <w:sz w:val="24"/>
          <w:lang w:val="en-US"/>
        </w:rPr>
        <w:t>Abstract</w:t>
      </w:r>
    </w:p>
    <w:p w:rsidR="007F20CC" w:rsidRDefault="00C547B8" w:rsidP="00A374F0">
      <w:pPr>
        <w:jc w:val="both"/>
        <w:rPr>
          <w:lang w:val="en-US"/>
        </w:rPr>
      </w:pPr>
      <w:r w:rsidRPr="00C547B8">
        <w:rPr>
          <w:lang w:val="en-US"/>
        </w:rPr>
        <w:t>Global climate change may increase the variability associated with the duration, intensity, and location of extreme precipitation events.</w:t>
      </w:r>
      <w:r>
        <w:rPr>
          <w:lang w:val="en-US"/>
        </w:rPr>
        <w:t xml:space="preserve"> </w:t>
      </w:r>
      <w:r w:rsidR="000A4780">
        <w:rPr>
          <w:lang w:val="en-US"/>
        </w:rPr>
        <w:t>W</w:t>
      </w:r>
      <w:r w:rsidRPr="00C547B8">
        <w:rPr>
          <w:lang w:val="en-US"/>
        </w:rPr>
        <w:t>ater resource management tends to be more dependent on the knowledge about the local effects of these phenomena.</w:t>
      </w:r>
      <w:r w:rsidR="001C0558">
        <w:rPr>
          <w:lang w:val="en-US"/>
        </w:rPr>
        <w:t xml:space="preserve"> </w:t>
      </w:r>
      <w:r w:rsidR="001C0558" w:rsidRPr="001C0558">
        <w:rPr>
          <w:lang w:val="en-US"/>
        </w:rPr>
        <w:t xml:space="preserve">In 2014, the state </w:t>
      </w:r>
      <w:r w:rsidR="001C0558" w:rsidRPr="001C0558">
        <w:rPr>
          <w:lang w:val="en-US"/>
        </w:rPr>
        <w:lastRenderedPageBreak/>
        <w:t>of São Paulo experienced one of the most intense droughts ever recorded, which affected water availability.</w:t>
      </w:r>
      <w:r w:rsidR="007F20CC">
        <w:rPr>
          <w:lang w:val="en-US"/>
        </w:rPr>
        <w:t xml:space="preserve"> </w:t>
      </w:r>
      <w:r w:rsidR="007F20CC" w:rsidRPr="007F20CC">
        <w:rPr>
          <w:lang w:val="en-US"/>
        </w:rPr>
        <w:t xml:space="preserve">Therefore, the main objective is to evaluate how the </w:t>
      </w:r>
      <w:proofErr w:type="spellStart"/>
      <w:r w:rsidR="007F20CC" w:rsidRPr="007F20CC">
        <w:rPr>
          <w:lang w:val="en-US"/>
        </w:rPr>
        <w:t>Jundiaí</w:t>
      </w:r>
      <w:proofErr w:type="spellEnd"/>
      <w:r w:rsidR="007F20CC" w:rsidRPr="007F20CC">
        <w:rPr>
          <w:lang w:val="en-US"/>
        </w:rPr>
        <w:t xml:space="preserve"> River Basin, which contemplates one of the main economic regions of the state of São Paulo, has suffered from the occurrence of extreme precipitation events.</w:t>
      </w:r>
      <w:r w:rsidR="00BC10F2">
        <w:rPr>
          <w:lang w:val="en-US"/>
        </w:rPr>
        <w:t xml:space="preserve"> </w:t>
      </w:r>
      <w:r w:rsidR="00BC10F2" w:rsidRPr="00BC10F2">
        <w:rPr>
          <w:lang w:val="en-US"/>
        </w:rPr>
        <w:t>To meet this objective, precipitation data for the period 1961-2014 were used to calculate the Standardized Precipitation Index (SPI).</w:t>
      </w:r>
      <w:r w:rsidR="008E73DB">
        <w:rPr>
          <w:lang w:val="en-US"/>
        </w:rPr>
        <w:t xml:space="preserve"> The main results highlights:</w:t>
      </w:r>
      <w:r w:rsidR="00925296" w:rsidRPr="00925296">
        <w:rPr>
          <w:lang w:val="en-US"/>
        </w:rPr>
        <w:t xml:space="preserve"> increase in precipitation volume in</w:t>
      </w:r>
      <w:r w:rsidR="00CF5A96">
        <w:rPr>
          <w:lang w:val="en-US"/>
        </w:rPr>
        <w:t xml:space="preserve"> the</w:t>
      </w:r>
      <w:r w:rsidR="00925296" w:rsidRPr="00925296">
        <w:rPr>
          <w:lang w:val="en-US"/>
        </w:rPr>
        <w:t xml:space="preserve"> recent yea</w:t>
      </w:r>
      <w:r w:rsidR="008E73DB">
        <w:rPr>
          <w:lang w:val="en-US"/>
        </w:rPr>
        <w:t xml:space="preserve">rs, </w:t>
      </w:r>
      <w:r w:rsidR="00E46738">
        <w:rPr>
          <w:lang w:val="en-US"/>
        </w:rPr>
        <w:t>except for</w:t>
      </w:r>
      <w:r w:rsidR="008E73DB">
        <w:rPr>
          <w:lang w:val="en-US"/>
        </w:rPr>
        <w:t xml:space="preserve"> 2014;</w:t>
      </w:r>
      <w:r w:rsidR="00925296" w:rsidRPr="00925296">
        <w:rPr>
          <w:lang w:val="en-US"/>
        </w:rPr>
        <w:t xml:space="preserve"> concentration of extremely rai</w:t>
      </w:r>
      <w:r w:rsidR="008E73DB">
        <w:rPr>
          <w:lang w:val="en-US"/>
        </w:rPr>
        <w:t>ny years between 2009 and 2012;</w:t>
      </w:r>
      <w:r w:rsidR="00925296" w:rsidRPr="00925296">
        <w:rPr>
          <w:lang w:val="en-US"/>
        </w:rPr>
        <w:t xml:space="preserve"> tendency to increase the occurrence of excess precipitation events in the long term based on SPI analyzes.</w:t>
      </w:r>
      <w:r w:rsidR="00CF5A96">
        <w:rPr>
          <w:lang w:val="en-US"/>
        </w:rPr>
        <w:t xml:space="preserve"> </w:t>
      </w:r>
      <w:r w:rsidR="00CF5A96" w:rsidRPr="00CF5A96">
        <w:rPr>
          <w:lang w:val="en-US"/>
        </w:rPr>
        <w:t>Based on the SPI analyzes, there is a long-term tendency to increase the occurrence of excessive precipitation events</w:t>
      </w:r>
      <w:r w:rsidR="00CF5A96">
        <w:rPr>
          <w:lang w:val="en-US"/>
        </w:rPr>
        <w:t>.</w:t>
      </w:r>
      <w:r w:rsidR="00D870B2">
        <w:rPr>
          <w:lang w:val="en-US"/>
        </w:rPr>
        <w:t xml:space="preserve"> </w:t>
      </w:r>
      <w:r w:rsidR="00D870B2" w:rsidRPr="00D870B2">
        <w:rPr>
          <w:lang w:val="en-US"/>
        </w:rPr>
        <w:t>Society must learn to cope with natural climate variability, which includes extreme weather events. This would be the first step in adapting to global and local climate change.</w:t>
      </w:r>
    </w:p>
    <w:p w:rsidR="006B28D9" w:rsidRPr="004C6460" w:rsidRDefault="00935688" w:rsidP="00A374F0">
      <w:pPr>
        <w:jc w:val="both"/>
        <w:rPr>
          <w:lang w:val="en-US"/>
        </w:rPr>
      </w:pPr>
      <w:r>
        <w:rPr>
          <w:b/>
          <w:lang w:val="en-US"/>
        </w:rPr>
        <w:t>Key</w:t>
      </w:r>
      <w:r w:rsidR="006B28D9" w:rsidRPr="004C6460">
        <w:rPr>
          <w:b/>
          <w:lang w:val="en-US"/>
        </w:rPr>
        <w:t>words</w:t>
      </w:r>
      <w:r w:rsidR="006B28D9" w:rsidRPr="004C6460">
        <w:rPr>
          <w:lang w:val="en-US"/>
        </w:rPr>
        <w:t xml:space="preserve">: </w:t>
      </w:r>
      <w:r w:rsidR="00307095" w:rsidRPr="004C6460">
        <w:rPr>
          <w:lang w:val="en-US"/>
        </w:rPr>
        <w:t xml:space="preserve">local climate changes; Standardized Precipitation Index; </w:t>
      </w:r>
      <w:proofErr w:type="spellStart"/>
      <w:r w:rsidR="00307095" w:rsidRPr="004C6460">
        <w:rPr>
          <w:lang w:val="en-US"/>
        </w:rPr>
        <w:t>drougths</w:t>
      </w:r>
      <w:proofErr w:type="spellEnd"/>
      <w:r w:rsidR="00307095" w:rsidRPr="004C6460">
        <w:rPr>
          <w:lang w:val="en-US"/>
        </w:rPr>
        <w:t xml:space="preserve">; </w:t>
      </w:r>
      <w:proofErr w:type="spellStart"/>
      <w:r w:rsidR="00307095" w:rsidRPr="004C6460">
        <w:rPr>
          <w:lang w:val="en-US"/>
        </w:rPr>
        <w:t>floodings</w:t>
      </w:r>
      <w:proofErr w:type="spellEnd"/>
      <w:r w:rsidR="00307095" w:rsidRPr="004C6460">
        <w:rPr>
          <w:lang w:val="en-US"/>
        </w:rPr>
        <w:t>.</w:t>
      </w:r>
    </w:p>
    <w:p w:rsidR="006B28D9" w:rsidRDefault="006B28D9" w:rsidP="00A374F0">
      <w:pPr>
        <w:jc w:val="both"/>
        <w:rPr>
          <w:lang w:val="en-US"/>
        </w:rPr>
      </w:pPr>
    </w:p>
    <w:p w:rsidR="00AD75FF" w:rsidRDefault="00AD75FF" w:rsidP="00A374F0">
      <w:pPr>
        <w:jc w:val="both"/>
        <w:rPr>
          <w:lang w:val="en-US"/>
        </w:rPr>
      </w:pPr>
    </w:p>
    <w:p w:rsidR="006B28D9" w:rsidRPr="004F2BBC" w:rsidRDefault="006B28D9" w:rsidP="00A374F0">
      <w:pPr>
        <w:pStyle w:val="Ttulo1"/>
        <w:numPr>
          <w:ilvl w:val="0"/>
          <w:numId w:val="3"/>
        </w:numPr>
        <w:jc w:val="both"/>
        <w:rPr>
          <w:caps w:val="0"/>
          <w:szCs w:val="24"/>
        </w:rPr>
      </w:pPr>
      <w:r>
        <w:rPr>
          <w:caps w:val="0"/>
          <w:szCs w:val="24"/>
        </w:rPr>
        <w:t>Introdução</w:t>
      </w:r>
    </w:p>
    <w:p w:rsidR="004F2BBC" w:rsidRDefault="004F2BBC" w:rsidP="00A374F0">
      <w:pPr>
        <w:ind w:firstLine="720"/>
        <w:jc w:val="both"/>
      </w:pPr>
    </w:p>
    <w:p w:rsidR="00050061" w:rsidRPr="00B26657" w:rsidRDefault="00050061" w:rsidP="00A374F0">
      <w:pPr>
        <w:ind w:firstLine="720"/>
        <w:jc w:val="both"/>
      </w:pPr>
      <w:r>
        <w:t>A</w:t>
      </w:r>
      <w:del w:id="2" w:author="Reviewer" w:date="2018-05-28T11:46:00Z">
        <w:r w:rsidDel="005E39D3">
          <w:delText xml:space="preserve"> concentração </w:delText>
        </w:r>
        <w:r w:rsidR="00DE4E61" w:rsidDel="005E39D3">
          <w:delText>da</w:delText>
        </w:r>
      </w:del>
      <w:r w:rsidR="00DE4E61">
        <w:t>s discussões a respeito d</w:t>
      </w:r>
      <w:r>
        <w:t xml:space="preserve">as mudanças climáticas </w:t>
      </w:r>
      <w:ins w:id="3" w:author="Reviewer" w:date="2018-05-28T11:46:00Z">
        <w:r w:rsidR="005E39D3">
          <w:t xml:space="preserve">têm se concentrado </w:t>
        </w:r>
        <w:r w:rsidR="00F22514">
          <w:t xml:space="preserve">em seus efeitos </w:t>
        </w:r>
      </w:ins>
      <w:del w:id="4" w:author="Reviewer" w:date="2018-05-28T11:46:00Z">
        <w:r w:rsidR="00DE4E61" w:rsidDel="005E39D3">
          <w:delText xml:space="preserve">em </w:delText>
        </w:r>
      </w:del>
      <w:ins w:id="5" w:author="Reviewer" w:date="2018-05-28T11:46:00Z">
        <w:r w:rsidR="005E39D3">
          <w:t xml:space="preserve">na </w:t>
        </w:r>
      </w:ins>
      <w:r>
        <w:t>escala global</w:t>
      </w:r>
      <w:ins w:id="6" w:author="Reviewer" w:date="2018-05-28T12:13:00Z">
        <w:r w:rsidR="00650067">
          <w:t xml:space="preserve"> </w:t>
        </w:r>
        <w:r w:rsidR="00650067">
          <w:fldChar w:fldCharType="begin" w:fldLock="1"/>
        </w:r>
      </w:ins>
      <w:r w:rsidR="00336ACD">
        <w:instrText>ADDIN CSL_CITATION {"citationItems":[{"id":"ITEM-1","itemData":{"author":[{"dropping-particle":"","family":"IPCC – Intergovernmental Panel on Climate Change","given":"","non-dropping-particle":"","parse-names":false,"suffix":""}],"id":"ITEM-1","issued":{"date-parts":[["2014"]]},"number-of-pages":"151","publisher-place":"Geneva","title":"Climate Change 2014: Synthesis Report. Contribution of Working Groups I, II and III to the Fifth Assessment Report of the Intergovernmental Panel on Climate Change","type":"report"},"uris":["http://www.mendeley.com/documents/?uuid=b4953fa3-ff7f-31fb-8971-a3aaca714588"]}],"mendeley":{"formattedCitation":"(IPCC – Intergovernmental Panel on Climate Change, 2014)","manualFormatting":"(IPCC, 2015)","plainTextFormattedCitation":"(IPCC – Intergovernmental Panel on Climate Change, 2014)","previouslyFormattedCitation":"(IPCC – Intergovernmental Panel on Climate Change, 2014)"},"properties":{"noteIndex":0},"schema":"https://github.com/citation-style-language/schema/raw/master/csl-citation.json"}</w:instrText>
      </w:r>
      <w:r w:rsidR="00650067">
        <w:fldChar w:fldCharType="separate"/>
      </w:r>
      <w:r w:rsidR="00650067" w:rsidRPr="00650067">
        <w:rPr>
          <w:noProof/>
        </w:rPr>
        <w:t>(IPCC</w:t>
      </w:r>
      <w:del w:id="7" w:author="Reviewer" w:date="2018-05-28T12:13:00Z">
        <w:r w:rsidR="00650067" w:rsidRPr="00650067" w:rsidDel="00650067">
          <w:rPr>
            <w:noProof/>
          </w:rPr>
          <w:delText xml:space="preserve"> – Intergovernmental Panel on Climate Change</w:delText>
        </w:r>
      </w:del>
      <w:r w:rsidR="00650067" w:rsidRPr="00650067">
        <w:rPr>
          <w:noProof/>
        </w:rPr>
        <w:t>, 2015)</w:t>
      </w:r>
      <w:ins w:id="8" w:author="Reviewer" w:date="2018-05-28T12:13:00Z">
        <w:r w:rsidR="00650067">
          <w:fldChar w:fldCharType="end"/>
        </w:r>
      </w:ins>
      <w:ins w:id="9" w:author="Reviewer" w:date="2018-05-28T11:46:00Z">
        <w:r w:rsidR="00F22514">
          <w:t>.</w:t>
        </w:r>
      </w:ins>
      <w:r>
        <w:t xml:space="preserve"> </w:t>
      </w:r>
      <w:ins w:id="10" w:author="Reviewer" w:date="2018-05-28T12:13:00Z">
        <w:r w:rsidR="001D5A25">
          <w:t xml:space="preserve">Isso </w:t>
        </w:r>
      </w:ins>
      <w:r>
        <w:t>tem contribuído para colocar em segundo plano os efeitos já em curso há séculos na escala local</w:t>
      </w:r>
      <w:ins w:id="11" w:author="Reviewer" w:date="2018-05-28T12:13:00Z">
        <w:r w:rsidR="001D5A25">
          <w:t xml:space="preserve">, tais como </w:t>
        </w:r>
      </w:ins>
      <w:ins w:id="12" w:author="Reviewer" w:date="2018-05-28T12:14:00Z">
        <w:r w:rsidR="001D5A25">
          <w:t>cheias e inundações, alterações no microclima e a elevada emissão e concentração de gases de efeito estufa</w:t>
        </w:r>
      </w:ins>
      <w:ins w:id="13" w:author="Reviewer" w:date="2018-05-28T12:15:00Z">
        <w:r w:rsidR="001D5A25">
          <w:t xml:space="preserve"> </w:t>
        </w:r>
        <w:r w:rsidR="001D5A25">
          <w:fldChar w:fldCharType="begin" w:fldLock="1"/>
        </w:r>
      </w:ins>
      <w:r w:rsidR="00864ECA">
        <w:instrText>ADDIN CSL_CITATION {"citationItems":[{"id":"ITEM-1","itemData":{"ISBN":"9788526813038","abstract":"Riscos das mudanc̦as climáticas : características e implicac̦ões políticas -- Política climática e as cidades : riscos, responsabilidades e respostas políticas no nível local -- A política climática no nível local e subnacional no Brasil : as respostas políicas dos munícipios e estados brasileiros às mudanc̦as climáticas -- Mudanc̦as climáticas em Santos, na região metropolitana da Baixada Santista : rescos e respostas políticas -- Respostas políticas às mudanc̦as climáticas nos diferentes níveis de governo : oportunidades e desafios em santos, na região metropolitana da Baixada Santista e no estadao de São Paulo -- Para refleletir sobre as respostas políticas aos riscos das mudanc̦as climáticas com base nas situac̦ões estudadas.","author":[{"dropping-particle":"","family":"Barbi","given":"Fabiana","non-dropping-particle":"","parse-names":false,"suffix":""}],"edition":"1ª","id":"ITEM-1","issued":{"date-parts":[["2015"]]},"number-of-pages":"248","publisher":"Editora da Unicamp","publisher-place":"Campinas","title":"Mudanc̦as climáticas e respostas políticas nas cidades : os riscos na Baixada Santista","type":"book"},"uris":["http://www.mendeley.com/documents/?uuid=d3d12f8d-ab18-3893-be3c-bc837527424f"]},{"id":"ITEM-2","itemData":{"DOI":"10.4000/confins.10228","ISSN":"1958-9212","abstract":"A utilização de índices para a caracterização de múltiplos parâmetros socioeconômicos ambientais tem sido cada vez mais frequente na atualidade. Entre esses índices estão os que calculam a vulnerabilidade socioambiental. O conceito de vulnerabilidade e os fatores que a compõem, ainda, não são completamente identificáveis, embora se constituam em um parâmetro imprescindível para, por exemplo, estimar o risco. A vulnerabilidade diz respeito à presença do risco e, também, à capacidade dos indivíduos ou grupos em mitigar os danos, que se diferem e os tornam mais ou menos vulneráveis de acordo com o risco e suas condições de enfrentamento. Esta pesquisa apresenta metodologia para avaliar a vulnerabilidade social, infraestrutural e ambiental ao risco de inundações da área urbana de Londrina (PR). A metodologia adotada para os cálculos de vulnerabilidade foi adaptada de Mendes (2013), utilizando dados do Censo do IBGE de 2010 e o setor censitário como unidade de análise, já que esta é a menor unidade territorial com limites físicos identificáveis em campo e com dimensão adequada à operação de pesquisas em seus levantamentos populacionais. Para os cálculos dos Índices de Vulnerabilidade Social e de Infraestrutura, foram selecionadas 36 variáveis que, reclassificadas, resultaram em 13 variáveis sintéticas, distribuídas entre seis indicadores temáticos (educação, renda e estrutura etária, esgotamento sanitário, rede de drenagem pluvial, condições da habitação). O valor dos indicadores foi o resultado da soma entre as variáveis sintéticas. Dessa forma, para cada setor censitário, foram gerados seis indicadores específicos que, também, foram escalonados. O Índice de Vulnerabilidade Ambiental – IVAMB foi calculado a partir das variáveis: declividade, solo e área de APP de Mata Ciliar, ou seja, os 30m exigidos por lei. A cartografia de cada uma destas variáveis foi extrapolada para o setor censitário, para que, posteriormente, pudesse ocorrer o cruzamento dos dados. A sobreposição com os dados do uso do solo forneceu o índice de fragilidade potencial. Os índices da vulnerabilidade social, de infraestrutura e da fragilidade potencial resultaram no índice de vulnerabilidade socioambiental. Utilizando ferramentas de Geoprocessamento, por meio do software ArcGIS 9.3, foram elaborados mapas multitemáticos, visando à caracterização e ao entendimento da organização do espaço quanto às vulnerabilidades, que ressaltam as diferenças entre os setores no acesso aos serviços públ…","author":[{"dropping-particle":"","family":"Barros","given":"Mirian Vizintim Fernandes","non-dropping-particle":"","parse-names":false,"suffix":""},{"dropping-particle":"","family":"Mendes","given":"Crislaine","non-dropping-particle":"","parse-names":false,"suffix":""},{"dropping-particle":"de","family":"Castro","given":"Paulo Henrique Marques","non-dropping-particle":"","parse-names":false,"suffix":""}],"container-title":"Confins","id":"ITEM-2","issue":"24","issued":{"date-parts":[["2015","7","21"]]},"publisher":"Théry, Hervé","title":"Vulnerabilidade socioambiental à inundação na área urbana de londrina – PR","type":"article-journal"},"uris":["http://www.mendeley.com/documents/?uuid=835fdea1-50da-3559-b968-27c4ce7e4452"]},{"id":"ITEM-3","itemData":{"author":[{"dropping-particle":"","family":"Ecological","given":"Londrina","non-dropping-particle":"","parse-names":false,"suffix":""},{"dropping-particle":"","family":"Footprint","given":"Ecological","non-dropping-particle":"","parse-names":false,"suffix":""}],"id":"ITEM-3","issued":{"date-parts":[["2014"]]},"page":"1-21","title":"A pegada ecológica como instrumento de avaliação ambiental para a cidade de Londrina","type":"article-journal"},"uris":["http://www.mendeley.com/documents/?uuid=c55fd945-d107-44be-8977-2132c9461ccd"]}],"mendeley":{"formattedCitation":"(Barbi, 2015; Barros, Mendes, &amp; Castro, 2015; Ecological &amp; Footprint, 2014)","plainTextFormattedCitation":"(Barbi, 2015; Barros, Mendes, &amp; Castro, 2015; Ecological &amp; Footprint, 2014)","previouslyFormattedCitation":"(Barbi, 2015; Barros, Mendes, &amp; Castro, 2015; Ecological &amp; Footprint, 2014)"},"properties":{"noteIndex":0},"schema":"https://github.com/citation-style-language/schema/raw/master/csl-citation.json"}</w:instrText>
      </w:r>
      <w:r w:rsidR="001D5A25">
        <w:fldChar w:fldCharType="separate"/>
      </w:r>
      <w:r w:rsidR="001D5A25" w:rsidRPr="001D5A25">
        <w:rPr>
          <w:noProof/>
        </w:rPr>
        <w:t>(Barbi, 2015; Barros, Mendes, &amp; Castro, 2015; Ecological &amp; Footprint, 2014)</w:t>
      </w:r>
      <w:ins w:id="14" w:author="Reviewer" w:date="2018-05-28T12:15:00Z">
        <w:r w:rsidR="001D5A25">
          <w:fldChar w:fldCharType="end"/>
        </w:r>
      </w:ins>
      <w:r>
        <w:t xml:space="preserve">. </w:t>
      </w:r>
      <w:r w:rsidR="00DE4E61">
        <w:t xml:space="preserve">As mudanças no uso e na ocupação das terras representam uma importante fonte das alterações na dinâmica climática na escala local. </w:t>
      </w:r>
      <w:r>
        <w:t xml:space="preserve">As mudanças climáticas </w:t>
      </w:r>
      <w:del w:id="15" w:author="Reviewer" w:date="2018-05-28T12:16:00Z">
        <w:r w:rsidRPr="007C4A4D" w:rsidDel="001D5A25">
          <w:rPr>
            <w:i/>
          </w:rPr>
          <w:delText>lato sensu</w:delText>
        </w:r>
        <w:r w:rsidDel="001D5A25">
          <w:delText xml:space="preserve"> </w:delText>
        </w:r>
      </w:del>
      <w:r>
        <w:t>tem sua origem na escala local</w:t>
      </w:r>
      <w:ins w:id="16" w:author="Reviewer" w:date="2018-05-28T12:16:00Z">
        <w:r w:rsidR="001D5A25">
          <w:t xml:space="preserve"> a partir das mudanças no uso e ocupação das terras</w:t>
        </w:r>
      </w:ins>
      <w:r>
        <w:t xml:space="preserve">. O aumento da escala </w:t>
      </w:r>
      <w:r w:rsidR="001A6FBC">
        <w:t xml:space="preserve">de intervenção </w:t>
      </w:r>
      <w:r>
        <w:t xml:space="preserve">humana no </w:t>
      </w:r>
      <w:r w:rsidR="001A6FBC">
        <w:t xml:space="preserve">meio </w:t>
      </w:r>
      <w:r>
        <w:t xml:space="preserve">ambiente </w:t>
      </w:r>
      <w:r w:rsidR="001A6FBC">
        <w:t xml:space="preserve">tem </w:t>
      </w:r>
      <w:r>
        <w:t>leva</w:t>
      </w:r>
      <w:r w:rsidR="001A6FBC">
        <w:t>do</w:t>
      </w:r>
      <w:r>
        <w:t xml:space="preserve"> ao surgimento dos problemas ambientais em escala global</w:t>
      </w:r>
      <w:r w:rsidR="00DE4E61">
        <w:t xml:space="preserve"> </w:t>
      </w:r>
      <w:r w:rsidR="00DE4E61">
        <w:fldChar w:fldCharType="begin" w:fldLock="1"/>
      </w:r>
      <w:r w:rsidR="00650067">
        <w:instrText>ADDIN CSL_CITATION {"citationItems":[{"id":"ITEM-1","itemData":{"author":[{"dropping-particle":"","family":"Marques","given":"Luiz","non-dropping-particle":"","parse-names":false,"suffix":""}],"edition":"1ª","id":"ITEM-1","issued":{"date-parts":[["2015"]]},"number-of-pages":"648","publisher":"Editora da Unicamp","title":"Capitalismo e Colapso Ambiental","type":"book"},"uris":["http://www.mendeley.com/documents/?uuid=e0d15a25-423e-4faa-8d0b-e20b2489da37"]}],"mendeley":{"formattedCitation":"(Marques, 2015)","plainTextFormattedCitation":"(Marques, 2015)","previouslyFormattedCitation":"(Marques, 2015)"},"properties":{"noteIndex":0},"schema":"https://github.com/citation-style-language/schema/raw/master/csl-citation.json"}</w:instrText>
      </w:r>
      <w:r w:rsidR="00DE4E61">
        <w:fldChar w:fldCharType="separate"/>
      </w:r>
      <w:r w:rsidR="00B7126A" w:rsidRPr="00B7126A">
        <w:rPr>
          <w:noProof/>
        </w:rPr>
        <w:t>(Marques, 2015)</w:t>
      </w:r>
      <w:r w:rsidR="00DE4E61">
        <w:fldChar w:fldCharType="end"/>
      </w:r>
      <w:r>
        <w:t xml:space="preserve">, </w:t>
      </w:r>
      <w:r w:rsidR="001A6FBC">
        <w:t xml:space="preserve">e </w:t>
      </w:r>
      <w:r>
        <w:t>não o contrário. O desmatamento, por exemplo, contribui para a redução quase imediata da capacidade natural de retenção do solo e da taxa de infiltração da água</w:t>
      </w:r>
      <w:r w:rsidR="001A6FBC">
        <w:t xml:space="preserve">, </w:t>
      </w:r>
      <w:r>
        <w:t>acelerando a erosão hídrica, o assoreamento dos corpos d’água e a ocorrência de cheias e inundações</w:t>
      </w:r>
      <w:r w:rsidR="00A27595">
        <w:t xml:space="preserve"> </w:t>
      </w:r>
      <w:r w:rsidR="00A27595">
        <w:fldChar w:fldCharType="begin" w:fldLock="1"/>
      </w:r>
      <w:r w:rsidR="00650067">
        <w:instrText>ADDIN CSL_CITATION {"citationItems":[{"id":"ITEM-1","itemData":{"ISBN":"1559634022","ISSN":"&lt;null&gt;","abstract":"... can often tevetse ecosystem degtadation and enhance the conttibutions of ecosystems to human ... how to intetvene tequites substantial undetstanding of both the ecological and the ... The Millennium Ecosystem Assessment (MA) will help ptovide the knowledge base fot im- ptoved ... \\n","author":[{"dropping-particle":"","family":"MEA","given":"","non-dropping-particle":"","parse-names":false,"suffix":""}],"container-title":"MA Conceptual framework","id":"ITEM-1","issued":{"date-parts":[["2003"]]},"page":"1-25","title":"Ecosystems and Human Well-being: A framework for Assessment","type":"chapter"},"uris":["http://www.mendeley.com/documents/?uuid=b85d9624-51d3-4a80-8134-18179ab74199"]},{"id":"ITEM-2","itemData":{"ISBN":"9789251084359","abstract":"1st edition. \"Supported by Sida\"","author":[{"dropping-particle":"","family":"Gibb","given":"Christine","non-dropping-particle":"","parse-names":false,"suffix":""},{"dropping-particle":"","family":"Miller","given":"Constance","non-dropping-particle":"","parse-names":false,"suffix":""},{"dropping-particle":"","family":"Sloman","given":"Isabel","non-dropping-particle":"","parse-names":false,"suffix":""},{"dropping-particle":"","family":"Sessa","given":"Reuben","non-dropping-particle":"","parse-names":false,"suffix":""},{"dropping-particle":"","family":"Braatz","given":"Susan M.","non-dropping-particle":"","parse-names":false,"suffix":""},{"dropping-particle":"","family":"Youth and United Nations Global Alliance","given":"","non-dropping-particle":"","parse-names":false,"suffix":""},{"dropping-particle":"","family":"Sweden. Styrelsen för internationellt utvecklingssamarbete","given":"","non-dropping-particle":"","parse-names":false,"suffix":""},{"dropping-particle":"","family":"Food and Agriculture Organization of the United Nations","given":"","non-dropping-particle":"","parse-names":false,"suffix":""}],"id":"ITEM-2","issued":{"date-parts":[["2014"]]},"number-of-pages":"221","title":"The youth guide to forests","type":"book"},"uris":["http://www.mendeley.com/documents/?uuid=9f6ad638-2aa0-3853-982d-28ff995fe04c"]}],"mendeley":{"formattedCitation":"(Gibb et al., 2014; MEA, 2003)","manualFormatting":"(GIBB et al., 2014; MEA, 2003)","plainTextFormattedCitation":"(Gibb et al., 2014; MEA, 2003)","previouslyFormattedCitation":"(Gibb et al., 2014; MEA, 2003)"},"properties":{"noteIndex":0},"schema":"https://github.com/citation-style-language/schema/raw/master/csl-citation.json"}</w:instrText>
      </w:r>
      <w:r w:rsidR="00A27595">
        <w:fldChar w:fldCharType="separate"/>
      </w:r>
      <w:r w:rsidR="00B26657">
        <w:rPr>
          <w:noProof/>
        </w:rPr>
        <w:t>(GIBB et al., 2014</w:t>
      </w:r>
      <w:r w:rsidR="00A27595" w:rsidRPr="00B26657">
        <w:rPr>
          <w:noProof/>
        </w:rPr>
        <w:t>; MEA, 2003)</w:t>
      </w:r>
      <w:r w:rsidR="00A27595">
        <w:fldChar w:fldCharType="end"/>
      </w:r>
      <w:r w:rsidRPr="00B26657">
        <w:t>.</w:t>
      </w:r>
    </w:p>
    <w:p w:rsidR="00DE4E61" w:rsidRDefault="00050061" w:rsidP="00A374F0">
      <w:pPr>
        <w:ind w:firstLine="720"/>
        <w:jc w:val="both"/>
      </w:pPr>
      <w:r>
        <w:t>Em um contexto de agravamento da ocorrência de eventos climáticos extremos</w:t>
      </w:r>
      <w:r w:rsidR="00DE4E61">
        <w:t xml:space="preserve"> em todo o mundo </w:t>
      </w:r>
      <w:r w:rsidR="0011284D">
        <w:fldChar w:fldCharType="begin" w:fldLock="1"/>
      </w:r>
      <w:r w:rsidR="00650067">
        <w:instrText>ADDIN CSL_CITATION {"citationItems":[{"id":"ITEM-1","itemData":{"DOI":"10.1029/2005JD006290","ISSN":"0148-0227","author":[{"dropping-particle":"V.","family":"Alexander","given":"L.","non-dropping-particle":"","parse-names":false,"suffix":""},{"dropping-particle":"","family":"Zhang","given":"X.","non-dropping-particle":"","parse-names":false,"suffix":""},{"dropping-particle":"","family":"Peterson","given":"T. C.","non-dropping-particle":"","parse-names":false,"suffix":""},{"dropping-particle":"","family":"Caesar","given":"J.","non-dropping-particle":"","parse-names":false,"suffix":""},{"dropping-particle":"","family":"Gleason","given":"B.","non-dropping-particle":"","parse-names":false,"suffix":""},{"dropping-particle":"","family":"Klein Tank","given":"A. M. G.","non-dropping-particle":"","parse-names":false,"suffix":""},{"dropping-particle":"","family":"Haylock","given":"M.","non-dropping-particle":"","parse-names":false,"suffix":""},{"dropping-particle":"","family":"Collins","given":"D.","non-dropping-particle":"","parse-names":false,"suffix":""},{"dropping-particle":"","family":"Trewin","given":"B.","non-dropping-particle":"","parse-names":false,"suffix":""},{"dropping-particle":"","family":"Rahimzadeh","given":"F.","non-dropping-particle":"","parse-names":false,"suffix":""},{"dropping-particle":"","family":"Tagipour","given":"A.","non-dropping-particle":"","parse-names":false,"suffix":""},{"dropping-particle":"","family":"Rupa Kumar","given":"K.","non-dropping-particle":"","parse-names":false,"suffix":""},{"dropping-particle":"","family":"Revadekar","given":"J.","non-dropping-particle":"","parse-names":false,"suffix":""},{"dropping-particle":"","family":"Griffiths","given":"G.","non-dropping-particle":"","parse-names":false,"suffix":""},{"dropping-particle":"","family":"Vincent","given":"L.","non-dropping-particle":"","parse-names":false,"suffix":""},{"dropping-particle":"","family":"Stephenson","given":"D. B.","non-dropping-particle":"","parse-names":false,"suffix":""},{"dropping-particle":"","family":"Burn","given":"J.","non-dropping-particle":"","parse-names":false,"suffix":""},{"dropping-particle":"","family":"Aguilar","given":"E.","non-dropping-particle":"","parse-names":false,"suffix":""},{"dropping-particle":"","family":"Brunet","given":"M.","non-dropping-particle":"","parse-names":false,"suffix":""},{"dropping-particle":"","family":"Taylor","given":"M.","non-dropping-particle":"","parse-names":false,"suffix":""},{"dropping-particle":"","family":"New","given":"M.","non-dropping-particle":"","parse-names":false,"suffix":""},{"dropping-particle":"","family":"Zhai","given":"P.","non-dropping-particle":"","parse-names":false,"suffix":""},{"dropping-particle":"","family":"Rusticucci","given":"M.","non-dropping-particle":"","parse-names":false,"suffix":""},{"dropping-particle":"","family":"Vazquez-Aguirre","given":"J. L.","non-dropping-particle":"","parse-names":false,"suffix":""}],"container-title":"Journal of Geophysical Research","id":"ITEM-1","issue":"D5","issued":{"date-parts":[["2006","3","16"]]},"page":"D05109","title":"Global observed changes in daily climate extremes of temperature and precipitation","type":"article-journal","volume":"111"},"uris":["http://www.mendeley.com/documents/?uuid=f8dbfee6-3db6-34c6-9bc0-a4a7e23750e5"]},{"id":"ITEM-2","itemData":{"abstract":"\r\n\r\nA crise que a humanidade enfrenta atualmente teve suas principais características anunciadas pela ciência há pelo menos meio século. Mesmo assim, o fenômeno não encontrou resposta adequada por parte das forças políticas e econômicas que definem os destinos do planeta. Na base do problema, sabemos todos, se encontra um modelo de desenvolvimento que não incorporou a variável ambiental como prioridade de sua equação.\r\n\r\nAs mudanças climáticas são, sem dúvida, a manifestação mais grave deste descompasso. E se há maneiras de responder efetivamente e com a urgência necessária à dimensão e à complexidade do desafio apresentado pelo agravamento do fenômeno, elas passam inevitavelmente pela construção de uma nova matriz de desenvolvimento.\r\n\r\nTal tarefa, por certo, não cabe exclusivamente ao setor ambiental. Ela apresenta um nítido perfil de transversalidade, que implica todas as áreas do desenvolvimento humano. E se o comprometimento efetivo dos líderes mundiais com o uso racional de recursos segue ocupando lugar de destaque nessa agenda, não se deve correr o risco de subdimensionar a relevância da participação dos demais setores nos processos de debate e de tomada de decisões, incluídas aí as populações mais vulneráveis aos impactos climáticos.\r\n\r\nObviamente, temos pela frente um processo árduo de construção de consensos, que exige intensa mobilização social e a ampliação dos espaços de discussão. E nesse contexto, em que a comunicação desempenha papel destacado, a ANDI considera pesar sobre o jornalismo uma responsabilidade diferenciada.\r\n\r\nSão várias as razões que fazem da cobertura jornalística qualificada um fator crucial para que o debate público sobre a temática possa avançar com efetividade. Uma delas é o hermetismo do discurso cientifico sobre as causas do problema e os meios de enfrentá-lo. Outra, a intencional opacidade dos posicionamentos adotados pela maior parte dos agentes governamentais, tanto em nível doméstico quanto nos foros climáticos internacionais. Mas não menos merecedoras de atenção são as abordagens frequentemente polarizadas que se origi- nam de representantes de setores chave, como ONGs ambientalistas e empresariado.\r\n\r\nAlém da capacidade de disseminar informações contextualizadas sobre as mais diversas vertentes do fenômeno, a mídia noticiosa tem o poder de contribuir para a priorização do tema na esfera pública e para a fiscalização tanto das ações, programas e políticas de foco climático quanto do desempenho dos responsáveis d…","author":[{"dropping-particle":"","family":"Agência de Notícias dos Direitos da Infância – ANDI","given":"","non-dropping-particle":"","parse-names":false,"suffix":""}],"id":"ITEM-2","issued":{"date-parts":[["2010"]]},"number-of-pages":"68","publisher-place":"Brasília-DF","title":"Mudanças climáticas na imprensa brasileira: Uma análise comparativa da cobertura feita por 50 jornais entre julho de 2005 a dezembro de 2008","type":"report"},"uris":["http://www.mendeley.com/documents/?uuid=8b437aef-2012-381b-9b72-e12af05e9695"]},{"id":"ITEM-3","itemData":{"abstract":"A atenuação dos efeitos das mudanças climáticas globais e a adaptação a estas são os maiores desafios da huma-nidade neste início de século. O progresso econômico e científico, que contribuiu decisivamente para a solução de problemas históricos e aumentou o nível de bem-estar da população nas últimas décadas, trouxe um inimigo des-conhecido até agora. Mais do que nunca, dependemos da geração de eletricidade, do transporte de passageiros e mercadorias, da produção de alimentos e de outras conquistas de nossa civilização, todas envolvendo a emissão de gases do efeito estufa (GEE). Como consequência desse aumento da concentração de GEE na atmosfera, a elevação na temperatura média do pla-neta já é uma realidade e, de acordo com o Painel Intergovernamental de Mudanças Climáticas, uma elevação de 2ºC na temperatura média da Terra parece inevitável, mesmo que todas as medidas para reduzir as emissões e capturar car-bono se concretizem. No cenário mais pessimista, mantendo-se as atividades atuais, as previsões são de um aumento de mais de 6°C na temperatura média da Terra, com consequências catastróficas para os ecossistemas e a humanida-de. Embora os modelos adotem uma margem de incerteza, para a maioria dos cientistas que estuda esse campo não restam dúvidas quanto ao risco das mudanças climáticas e do papel humano no agravamento delas. Como o equilíbrio climático do planeta é frágil, o aumento das temperaturas já registradas criou situações novas, como a redução da calota glacial, antes permanentemente congelada no Círculo Ártico, e intensificou fenômenos antigos, como furacões no sul dos Estados Unidos. Todas essas alterações têm grande poder de destruição, afetando milhões de pessoas e causando prejuízos de bilhões.","author":[{"dropping-particle":"","family":"Marengo","given":"J. A.","non-dropping-particle":"","parse-names":false,"suffix":""},{"dropping-particle":"","family":"Schaeffer","given":"R.","non-dropping-particle":"","parse-names":false,"suffix":""},{"dropping-particle":"","family":"Pinto","given":"H. S.","non-dropping-particle":"","parse-names":false,"suffix":""},{"dropping-particle":"","family":"Zee","given":"D. M. W.","non-dropping-particle":"","parse-names":false,"suffix":""}],"id":"ITEM-3","issued":{"date-parts":[["2009"]]},"number-of-pages":"76","publisher-place":"Rio de Janeiro","title":"Mudanças climáticas e eventos extremos no Brasil","type":"report"},"uris":["http://www.mendeley.com/documents/?uuid=37238533-b080-3015-9c8d-9836a5a38bc1"]},{"id":"ITEM-4","itemData":{"abstract":"Análise conjunta Brasil-Reino Unido sobre os impactos das mudanças climáticas e do desmatamento na Amazônia","author":[{"dropping-particle":"","family":"Marengo","given":"J. A.","non-dropping-particle":"","parse-names":false,"suffix":""},{"dropping-particle":"","family":"Nobre","given":"C. A.","non-dropping-particle":"","parse-names":false,"suffix":""},{"dropping-particle":"","family":"Chan Chou","given":"S.","non-dropping-particle":"","parse-names":false,"suffix":""},{"dropping-particle":"","family":"Tomasella","given":"J.","non-dropping-particle":"","parse-names":false,"suffix":""},{"dropping-particle":"","family":"Sampaio","given":"G.","non-dropping-particle":"","parse-names":false,"suffix":""},{"dropping-particle":"","family":"Alves","given":"L. M.","non-dropping-particle":"","parse-names":false,"suffix":""},{"dropping-particle":"","family":"Obregón","given":"G. O.","non-dropping-particle":"","parse-names":false,"suffix":""},{"dropping-particle":"","family":"Soares","given":"W. R.","non-dropping-particle":"","parse-names":false,"suffix":""},{"dropping-particle":"","family":"Betts","given":"R.","non-dropping-particle":"","parse-names":false,"suffix":""},{"dropping-particle":"","family":"Kay","given":"G.","non-dropping-particle":"","parse-names":false,"suffix":""}],"id":"ITEM-4","issued":{"date-parts":[["2011"]]},"number-of-pages":"56","publisher-place":"São Paulo","title":"Riscos das mudanças climáticas no Brasil","type":"report"},"uris":["http://www.mendeley.com/documents/?uuid=e50bfc70-6fb9-3c36-9357-028d1415e3cf"]},{"id":"ITEM-5","itemData":{"abstract":"O conhecimento dos fenômenos climáticos e dos desastres naturais e tecnológicos a que nosso território está sujeito é fundamental para a efetividade de uma política de redução de riscos, objetivo primordial da Política Nacional de Proteção e Defesa Civil. Ciente disso,\r\ntem-se avançado na construção de bancos de dados e no enriquecimento deles para que essas informações estejam disponíveis e atualizadas.\r\n\r\nA primeira edição do Atlas Brasileiro de Desastres Naturais é um exemplo desse avanço. Trata-se da evolução de um trabalho concluído em 2010, que contou com a cooperação de todos os estados e do Distrito Federal, além da academia, num amplo trabalho de levantamento de informações necessárias para a caracterização do cenário nacional de desastres entre 1991 e 2010. Realizado por meio de uma parceria entre a Secretaria Nacional de Defesa Civil – SEDEC e a Universidade de Santa Catarina, esta nova edição do Atlas foi atualizada com informações referentes aos anos de 2011 e 2012 e contempla novas metodologias para melhor caracterização dos cenários.","author":[{"dropping-particle":"","family":"Centro Universitário de Estudos e Pesquisas sobre Desastres – CEPED","given":"","non-dropping-particle":"","parse-names":false,"suffix":""}],"id":"ITEM-5","issued":{"date-parts":[["2013"]]},"publisher-place":"Florianópolis","title":"Atlas Brasileiro de Desastres Naturais – 1991 a 2012","type":"report"},"uris":["http://www.mendeley.com/documents/?uuid=b783b32d-ae4c-3d5a-91ee-7d5733b59389"]},{"id":"ITEM-6","itemData":{"URL":"https://www.ncdc.noaa.gov/climate-information/extreme-events","abstract":"Extreme events such as heat waves, droughts, tornadoes, and hurricanes have affected the United States since the dawn of time. NCEI provides a variety of information detailing these events categorized by type of event.","accessed":{"date-parts":[["2017","9","3"]]},"author":[{"dropping-particle":"","family":"National Oceanic and Atmospheric Administration – NOAA","given":"","non-dropping-particle":"","parse-names":false,"suffix":""}],"id":"ITEM-6","issued":{"date-parts":[["2017"]]},"title":"Extreme Events | National Centers for Environmental Information (NCEI) formerly known as National Climatic Data Center (NCDC)","type":"webpage"},"uris":["http://www.mendeley.com/documents/?uuid=1ac7dd20-297e-354d-8cec-3dc924297328"]},{"id":"ITEM-7","itemData":{"URL":"http://www.mi.gov.br/reconhecimentos-realizados","accessed":{"date-parts":[["2017","8","22"]]},"author":[{"dropping-particle":"","family":"Ministério da Integração Nacional","given":"","non-dropping-particle":"","parse-names":false,"suffix":""}],"id":"ITEM-7","issued":{"date-parts":[["2017"]]},"title":"Série Histórica de Reconhecimentos Realizados 2003-2016","type":"webpage"},"uris":["http://www.mendeley.com/documents/?uuid=e3f50fe0-5f78-32cc-8ef5-5a04a887f3f8"]}],"mendeley":{"formattedCitation":"(Agência de Notícias dos Direitos da Infância – ANDI, 2010; Alexander et al., 2006; Centro Universitário de Estudos e Pesquisas sobre Desastres – CEPED, 2013; J. A. Marengo et al., 2011; J. A. Marengo, Schaeffer, Pinto, &amp; Zee, 2009; Ministério da Integração Nacional, 2017; National Oceanic and Atmospheric Administration – NOAA, 2017)","plainTextFormattedCitation":"(Agência de Notícias dos Direitos da Infância – ANDI, 2010; Alexander et al., 2006; Centro Universitário de Estudos e Pesquisas sobre Desastres – CEPED, 2013; J. A. Marengo et al., 2011; J. A. Marengo, Schaeffer, Pinto, &amp; Zee, 2009; Ministério da Integração Nacional, 2017; National Oceanic and Atmospheric Administration – NOAA, 2017)","previouslyFormattedCitation":"(Agência de Notícias dos Direitos da Infância – ANDI, 2010; Alexander et al., 2006; Centro Universitário de Estudos e Pesquisas sobre Desastres – CEPED, 2013; J. A. Marengo et al., 2011; J. A. Marengo, Schaeffer, Pinto, &amp; Zee, 2009; Ministério da Integração Nacional, 2017; National Oceanic and Atmospheric Administration – NOAA, 2017)"},"properties":{"noteIndex":0},"schema":"https://github.com/citation-style-language/schema/raw/master/csl-citation.json"}</w:instrText>
      </w:r>
      <w:r w:rsidR="0011284D">
        <w:fldChar w:fldCharType="separate"/>
      </w:r>
      <w:r w:rsidR="00B7126A" w:rsidRPr="00B7126A">
        <w:rPr>
          <w:noProof/>
        </w:rPr>
        <w:t>(Agência de Notícias dos Direitos da Infância – ANDI, 2010; Alexander et al., 2006; Centro Universitário de Estudos e Pesquisas sobre Desastres – CEPED, 2013; J. A. Marengo et al., 2011; J. A. Marengo, Schaeffer, Pinto, &amp; Zee, 2009; Ministério da Integração Nacional, 2017; National Oceanic and Atmospheric Administration – NOAA, 2017)</w:t>
      </w:r>
      <w:r w:rsidR="0011284D">
        <w:fldChar w:fldCharType="end"/>
      </w:r>
      <w:r>
        <w:t xml:space="preserve">, a discussão dos efeitos climáticos na escala local se torna fundamental para </w:t>
      </w:r>
      <w:r w:rsidR="001D75BD">
        <w:t xml:space="preserve">subsidiar a definição </w:t>
      </w:r>
      <w:ins w:id="17" w:author="Reviewer" w:date="2018-05-28T12:17:00Z">
        <w:r w:rsidR="00864ECA">
          <w:t xml:space="preserve">de </w:t>
        </w:r>
      </w:ins>
      <w:r>
        <w:t xml:space="preserve">políticas ambientais e a gestão dos recursos </w:t>
      </w:r>
      <w:r w:rsidR="00DE4E61">
        <w:t>naturais</w:t>
      </w:r>
      <w:r>
        <w:t xml:space="preserve">. O Relatório do IPPC – </w:t>
      </w:r>
      <w:proofErr w:type="spellStart"/>
      <w:r w:rsidRPr="00E414AA">
        <w:rPr>
          <w:i/>
        </w:rPr>
        <w:t>Intergovernmental</w:t>
      </w:r>
      <w:proofErr w:type="spellEnd"/>
      <w:r w:rsidRPr="00E414AA">
        <w:rPr>
          <w:i/>
        </w:rPr>
        <w:t xml:space="preserve"> </w:t>
      </w:r>
      <w:proofErr w:type="spellStart"/>
      <w:r w:rsidRPr="00E414AA">
        <w:rPr>
          <w:i/>
        </w:rPr>
        <w:t>Panel</w:t>
      </w:r>
      <w:proofErr w:type="spellEnd"/>
      <w:r w:rsidRPr="00E414AA">
        <w:rPr>
          <w:i/>
        </w:rPr>
        <w:t xml:space="preserve"> </w:t>
      </w:r>
      <w:proofErr w:type="spellStart"/>
      <w:r w:rsidRPr="00E414AA">
        <w:rPr>
          <w:i/>
        </w:rPr>
        <w:t>on</w:t>
      </w:r>
      <w:proofErr w:type="spellEnd"/>
      <w:r w:rsidRPr="00E414AA">
        <w:rPr>
          <w:i/>
        </w:rPr>
        <w:t xml:space="preserve"> </w:t>
      </w:r>
      <w:proofErr w:type="spellStart"/>
      <w:r w:rsidRPr="00E414AA">
        <w:rPr>
          <w:i/>
        </w:rPr>
        <w:t>Climate</w:t>
      </w:r>
      <w:proofErr w:type="spellEnd"/>
      <w:r w:rsidRPr="00E414AA">
        <w:rPr>
          <w:i/>
        </w:rPr>
        <w:t xml:space="preserve"> </w:t>
      </w:r>
      <w:proofErr w:type="spellStart"/>
      <w:r w:rsidRPr="00E414AA">
        <w:rPr>
          <w:i/>
        </w:rPr>
        <w:t>Change</w:t>
      </w:r>
      <w:proofErr w:type="spellEnd"/>
      <w:r w:rsidR="0011284D">
        <w:t xml:space="preserve"> – </w:t>
      </w:r>
      <w:proofErr w:type="spellStart"/>
      <w:ins w:id="18" w:author="Reviewer" w:date="2018-05-28T12:59:00Z">
        <w:r w:rsidR="00EE0F59" w:rsidRPr="00EE0F59">
          <w:rPr>
            <w:i/>
            <w:rPrChange w:id="19" w:author="Reviewer" w:date="2018-05-28T12:59:00Z">
              <w:rPr/>
            </w:rPrChange>
          </w:rPr>
          <w:t>Climate</w:t>
        </w:r>
        <w:proofErr w:type="spellEnd"/>
        <w:r w:rsidR="00EE0F59" w:rsidRPr="00EE0F59">
          <w:rPr>
            <w:i/>
            <w:rPrChange w:id="20" w:author="Reviewer" w:date="2018-05-28T12:59:00Z">
              <w:rPr/>
            </w:rPrChange>
          </w:rPr>
          <w:t xml:space="preserve"> </w:t>
        </w:r>
        <w:proofErr w:type="spellStart"/>
        <w:r w:rsidR="00EE0F59" w:rsidRPr="00EE0F59">
          <w:rPr>
            <w:i/>
            <w:rPrChange w:id="21" w:author="Reviewer" w:date="2018-05-28T12:59:00Z">
              <w:rPr/>
            </w:rPrChange>
          </w:rPr>
          <w:t>Change</w:t>
        </w:r>
        <w:proofErr w:type="spellEnd"/>
        <w:r w:rsidR="00EE0F59" w:rsidRPr="00EE0F59">
          <w:rPr>
            <w:i/>
            <w:rPrChange w:id="22" w:author="Reviewer" w:date="2018-05-28T12:59:00Z">
              <w:rPr/>
            </w:rPrChange>
          </w:rPr>
          <w:t xml:space="preserve"> 2014: </w:t>
        </w:r>
        <w:proofErr w:type="spellStart"/>
        <w:r w:rsidR="00EE0F59" w:rsidRPr="00EE0F59">
          <w:rPr>
            <w:i/>
            <w:rPrChange w:id="23" w:author="Reviewer" w:date="2018-05-28T12:59:00Z">
              <w:rPr/>
            </w:rPrChange>
          </w:rPr>
          <w:t>Synthesis</w:t>
        </w:r>
        <w:proofErr w:type="spellEnd"/>
        <w:r w:rsidR="00EE0F59" w:rsidRPr="00EE0F59">
          <w:rPr>
            <w:i/>
            <w:rPrChange w:id="24" w:author="Reviewer" w:date="2018-05-28T12:59:00Z">
              <w:rPr/>
            </w:rPrChange>
          </w:rPr>
          <w:t xml:space="preserve"> </w:t>
        </w:r>
        <w:proofErr w:type="spellStart"/>
        <w:r w:rsidR="00EE0F59" w:rsidRPr="00EE0F59">
          <w:rPr>
            <w:i/>
            <w:rPrChange w:id="25" w:author="Reviewer" w:date="2018-05-28T12:59:00Z">
              <w:rPr/>
            </w:rPrChange>
          </w:rPr>
          <w:t>Report</w:t>
        </w:r>
      </w:ins>
      <w:proofErr w:type="spellEnd"/>
      <w:del w:id="26" w:author="Reviewer" w:date="2018-05-28T12:59:00Z">
        <w:r w:rsidR="0011284D" w:rsidDel="00EE0F59">
          <w:delText>AR5</w:delText>
        </w:r>
      </w:del>
      <w:r w:rsidR="0011284D">
        <w:t xml:space="preserve"> </w:t>
      </w:r>
      <w:ins w:id="27" w:author="Reviewer" w:date="2018-05-28T13:00:00Z">
        <w:r w:rsidR="00EE0F59">
          <w:fldChar w:fldCharType="begin" w:fldLock="1"/>
        </w:r>
      </w:ins>
      <w:r w:rsidR="00336ACD">
        <w:instrText>ADDIN CSL_CITATION {"citationItems":[{"id":"ITEM-1","itemData":{"ISBN":"9789291691432","abstract":"Pachauri, Rajendra K Meyer, Leo Van Ypersele, Jean-Pascal Brinkman, Sander Van Kesteren, Line Leprince-Ringuet, Noëmie Van Boxmeer, Fijke","author":[{"dropping-particle":"","family":"IPCC","given":"","non-dropping-particle":"","parse-names":false,"suffix":""}],"container-title":"IPCC","id":"ITEM-1","issued":{"date-parts":[["2014"]]},"number-of-pages":"151","title":"Climate Change 2014: Synthesis Report. Contribution of Working Groups I, II and III to the Fifth Assessment Report of the Intergovernmental Panel on Climate Change","type":"book"},"uris":["http://www.mendeley.com/documents/?uuid=b5903fb9-b3aa-4598-94d1-92981506344a"]}],"mendeley":{"formattedCitation":"(IPCC, 2014)","plainTextFormattedCitation":"(IPCC, 2014)","previouslyFormattedCitation":"(IPCC, 2014)"},"properties":{"noteIndex":0},"schema":"https://github.com/citation-style-language/schema/raw/master/csl-citation.json"}</w:instrText>
      </w:r>
      <w:r w:rsidR="00EE0F59">
        <w:fldChar w:fldCharType="separate"/>
      </w:r>
      <w:r w:rsidR="00EE0F59" w:rsidRPr="00EE0F59">
        <w:rPr>
          <w:noProof/>
        </w:rPr>
        <w:t>(IPCC, 2014)</w:t>
      </w:r>
      <w:ins w:id="28" w:author="Reviewer" w:date="2018-05-28T13:00:00Z">
        <w:r w:rsidR="00EE0F59">
          <w:fldChar w:fldCharType="end"/>
        </w:r>
      </w:ins>
      <w:del w:id="29" w:author="Reviewer" w:date="2018-05-28T12:59:00Z">
        <w:r w:rsidR="0011284D" w:rsidDel="00EE0F59">
          <w:fldChar w:fldCharType="begin" w:fldLock="1"/>
        </w:r>
        <w:r w:rsidR="00650067" w:rsidRPr="00EE0F59" w:rsidDel="00EE0F59">
          <w:rPr>
            <w:rPrChange w:id="30" w:author="Reviewer" w:date="2018-05-28T12:59:00Z">
              <w:rPr/>
            </w:rPrChange>
          </w:rPr>
          <w:delInstrText>ADDIN CSL_CITATION {"citationItems":[{"id":"ITEM-1","itemData":{"author":[{"dropping-particle":"","family":"IPCC – Intergovernmental Panel on Climate Change","given":"","non-dropping-particle":"","parse-names":false,"suffix":""}],"id":"ITEM-1","issued":{"date-parts":[["2015"]]},"number-of-pages":"151","publisher-place":"Geneva","title":"Fifth Assessment Report - Synthesis Report","type":"report"},"uris":["http://www.mendeley.com/documents/?uuid=b4953fa3-ff7f-31fb-8971-a3aaca714588"]}],"mendeley":{"formattedCitation":"(IPCC – Intergovernmental Panel on Climate Change, 2015)","manualFormatting":"(IPCC, 2015)","plainTextFormattedCitation":"(IPCC – Intergovernmental Panel on Climate Change, 2015)","previouslyFormattedCitation":"(IPCC – Intergovernmental Panel on Climate Change, 2015)"},"properties":{"noteIndex":0},"schema":"https://github.com/citation-style-language/schema/raw/master/csl-citation.json"}</w:delInstrText>
        </w:r>
        <w:r w:rsidR="0011284D" w:rsidDel="00EE0F59">
          <w:fldChar w:fldCharType="separate"/>
        </w:r>
        <w:r w:rsidR="0011284D" w:rsidRPr="00EE0F59" w:rsidDel="00EE0F59">
          <w:rPr>
            <w:noProof/>
          </w:rPr>
          <w:delText>(IPCC, 2015)</w:delText>
        </w:r>
        <w:r w:rsidR="0011284D" w:rsidDel="00EE0F59">
          <w:fldChar w:fldCharType="end"/>
        </w:r>
      </w:del>
      <w:r>
        <w:t xml:space="preserve"> apresenta </w:t>
      </w:r>
      <w:r w:rsidR="00DE4E61">
        <w:t xml:space="preserve">um conjunto de </w:t>
      </w:r>
      <w:r>
        <w:t>evidências sobre a ocorrência de eventos extremos</w:t>
      </w:r>
      <w:r w:rsidR="00DE4E61">
        <w:t xml:space="preserve"> em várias parte</w:t>
      </w:r>
      <w:ins w:id="31" w:author="Reviewer" w:date="2018-05-28T12:17:00Z">
        <w:r w:rsidR="00864ECA">
          <w:t>s</w:t>
        </w:r>
      </w:ins>
      <w:r w:rsidR="00DE4E61">
        <w:t xml:space="preserve"> do mundo</w:t>
      </w:r>
      <w:r>
        <w:t>, esp</w:t>
      </w:r>
      <w:r w:rsidRPr="006B4E50">
        <w:t xml:space="preserve">ecialmente nos países menos desenvolvidos </w:t>
      </w:r>
      <w:r>
        <w:t>de</w:t>
      </w:r>
      <w:r w:rsidRPr="006B4E50">
        <w:t xml:space="preserve"> clima tropical. </w:t>
      </w:r>
      <w:r>
        <w:t>O</w:t>
      </w:r>
      <w:r w:rsidRPr="006B4E50">
        <w:t xml:space="preserve"> </w:t>
      </w:r>
      <w:del w:id="32" w:author="Reviewer" w:date="2018-05-28T13:00:00Z">
        <w:r w:rsidRPr="006B4E50" w:rsidDel="00EE0F59">
          <w:delText xml:space="preserve">AR5 </w:delText>
        </w:r>
      </w:del>
      <w:ins w:id="33" w:author="Reviewer" w:date="2018-05-28T13:00:00Z">
        <w:r w:rsidR="00EE0F59">
          <w:t>relatório</w:t>
        </w:r>
        <w:r w:rsidR="00EE0F59" w:rsidRPr="006B4E50">
          <w:t xml:space="preserve"> </w:t>
        </w:r>
      </w:ins>
      <w:r>
        <w:t>destaca que</w:t>
      </w:r>
      <w:r w:rsidR="00DE4E61">
        <w:t xml:space="preserve"> as</w:t>
      </w:r>
      <w:ins w:id="34" w:author="Reviewer" w:date="2018-05-28T13:00:00Z">
        <w:r w:rsidR="00EE0F59">
          <w:t xml:space="preserve"> </w:t>
        </w:r>
        <w:r w:rsidR="00EE0F59">
          <w:fldChar w:fldCharType="begin" w:fldLock="1"/>
        </w:r>
      </w:ins>
      <w:r w:rsidR="00336ACD">
        <w:instrText>ADDIN CSL_CITATION {"citationItems":[{"id":"ITEM-1","itemData":{"ISBN":"9789291691432","abstract":"Pachauri, Rajendra K Meyer, Leo Van Ypersele, Jean-Pascal Brinkman, Sander Van Kesteren, Line Leprince-Ringuet, Noëmie Van Boxmeer, Fijke","author":[{"dropping-particle":"","family":"IPCC","given":"","non-dropping-particle":"","parse-names":false,"suffix":""}],"container-title":"IPCC","id":"ITEM-1","issued":{"date-parts":[["2014"]]},"number-of-pages":"151","title":"Climate Change 2014: Synthesis Report. Contribution of Working Groups I, II and III to the Fifth Assessment Report of the Intergovernmental Panel on Climate Change","type":"book"},"uris":["http://www.mendeley.com/documents/?uuid=b5903fb9-b3aa-4598-94d1-92981506344a"]}],"mendeley":{"formattedCitation":"(IPCC, 2014)","manualFormatting":"(IPCC, 2014, p. 53)","plainTextFormattedCitation":"(IPCC, 2014)","previouslyFormattedCitation":"(IPCC, 2014)"},"properties":{"noteIndex":0},"schema":"https://github.com/citation-style-language/schema/raw/master/csl-citation.json"}</w:instrText>
      </w:r>
      <w:ins w:id="35" w:author="Reviewer" w:date="2018-05-28T13:00:00Z">
        <w:r w:rsidR="00EE0F59">
          <w:fldChar w:fldCharType="separate"/>
        </w:r>
        <w:r w:rsidR="00EE0F59" w:rsidRPr="00EE0F59">
          <w:rPr>
            <w:noProof/>
          </w:rPr>
          <w:t>(IPCC, 2014</w:t>
        </w:r>
        <w:r w:rsidR="00EE0F59">
          <w:rPr>
            <w:noProof/>
          </w:rPr>
          <w:t>, p. 53</w:t>
        </w:r>
        <w:r w:rsidR="00EE0F59" w:rsidRPr="00EE0F59">
          <w:rPr>
            <w:noProof/>
          </w:rPr>
          <w:t>)</w:t>
        </w:r>
        <w:r w:rsidR="00EE0F59">
          <w:fldChar w:fldCharType="end"/>
        </w:r>
      </w:ins>
      <w:del w:id="36" w:author="Reviewer" w:date="2018-05-28T13:00:00Z">
        <w:r w:rsidDel="00EE0F59">
          <w:delText xml:space="preserve"> </w:delText>
        </w:r>
        <w:r w:rsidR="0011284D" w:rsidDel="00EE0F59">
          <w:fldChar w:fldCharType="begin" w:fldLock="1"/>
        </w:r>
        <w:r w:rsidR="00EE0F59" w:rsidRPr="00EE0F59" w:rsidDel="00EE0F59">
          <w:rPr>
            <w:rPrChange w:id="37" w:author="Reviewer" w:date="2018-05-28T13:00:00Z">
              <w:rPr/>
            </w:rPrChange>
          </w:rPr>
          <w:delInstrText>ADDIN CSL_CITATION {"citationItems":[{"id":"ITEM-1","itemData":{"author":[{"dropping-particle":"","family":"IPCC – Intergovernmental Panel on Climate Change","given":"","non-dropping-particle":"","parse-names":false,"suffix":""}],"id":"ITEM-1","issued":{"date-parts":[["2014"]]},"number-of-pages":"151","publisher-place":"Geneva","title":"Climate Change 2014: Synthesis Report. Contribution of Working Groups I, II and III to the Fifth Assessment Report of the Intergovernmental Panel on Climate Change","type":"report"},"uris":["http://www.mendeley.com/documents/?uuid=b4953fa3-ff7f-31fb-8971-a3aaca714588"]}],"mendeley":{"formattedCitation":"(IPCC – Intergovernmental Panel on Climate Change, 2014)","manualFormatting":"(IPCC, 2015, p. 53)","plainTextFormattedCitation":"(IPCC – Intergovernmental Panel on Climate Change, 2014)","previouslyFormattedCitation":"(IPCC – Intergovernmental Panel on Climate Change, 2015)"},"properties":{"noteIndex":0},"schema":"https://github.com/citation-style-language/schema/raw/master/csl-citation.json"}</w:delInstrText>
        </w:r>
        <w:r w:rsidR="0011284D" w:rsidDel="00EE0F59">
          <w:fldChar w:fldCharType="separate"/>
        </w:r>
        <w:r w:rsidR="0011284D" w:rsidRPr="00336ACD" w:rsidDel="00EE0F59">
          <w:rPr>
            <w:noProof/>
          </w:rPr>
          <w:delText>(IPCC, 2015, p. 53</w:delText>
        </w:r>
        <w:r w:rsidR="0011284D" w:rsidRPr="00085D76" w:rsidDel="00EE0F59">
          <w:rPr>
            <w:noProof/>
          </w:rPr>
          <w:delText>)</w:delText>
        </w:r>
        <w:r w:rsidR="0011284D" w:rsidDel="00EE0F59">
          <w:fldChar w:fldCharType="end"/>
        </w:r>
      </w:del>
      <w:r w:rsidRPr="00E36975">
        <w:t>,</w:t>
      </w:r>
      <w:r>
        <w:t xml:space="preserve"> “mudanças extremas no clima e eventos climáticos extremos têm sido obse</w:t>
      </w:r>
      <w:r w:rsidR="00DE4E61">
        <w:t>rvados desde a década de 1950”.</w:t>
      </w:r>
    </w:p>
    <w:p w:rsidR="00050061" w:rsidRDefault="00050061" w:rsidP="00A374F0">
      <w:pPr>
        <w:ind w:firstLine="720"/>
        <w:jc w:val="both"/>
      </w:pPr>
      <w:r w:rsidRPr="00EF737E">
        <w:t>Segundo</w:t>
      </w:r>
      <w:r w:rsidR="0011284D">
        <w:t xml:space="preserve"> </w:t>
      </w:r>
      <w:r w:rsidR="0011284D">
        <w:fldChar w:fldCharType="begin" w:fldLock="1"/>
      </w:r>
      <w:r w:rsidR="00650067">
        <w:instrText>ADDIN CSL_CITATION {"citationItems":[{"id":"ITEM-1","itemData":{"DOI":"10.1590/S0103-40142008000200006","ISSN":"0103-4014","abstract":"&lt;p&gt;O presente documento constitui uma revisão do estado da arte do conhecimento sobre mudanças de clima e água no Brasil e na América do Sul. Discutem-se alguns dos resultados dos estudos do Painel Intergovernamental de Mudanças Climáticas (IPCC) e do Relatório de Clima do Inpe em relação a estudos obervacionais de variabilidade de clima e projeções de clima e das componentes do ciclo hidrológico até finais do século XXI, para as principais bacias hidrográficas no continente. Um dos aspectos importantes discutidos neste informe refere-se aos aspectos econômico e gerencial do recurso água nas diferentes regiões do Brasil, e como isso pode mudar num cenário de mudanças de clima.&lt;/p&gt;","author":[{"dropping-particle":"","family":"Marengo","given":"José Antônio","non-dropping-particle":"","parse-names":false,"suffix":""}],"container-title":"Estudos Avançados","id":"ITEM-1","issue":"63","issued":{"date-parts":[["2008"]]},"page":"83-96","publisher":"Instituto de Estudos Avançados da Universidade de São Paulo","title":"Água e mudanças climáticas","type":"article-journal","volume":"22"},"uris":["http://www.mendeley.com/documents/?uuid=e785dfa6-9b02-3543-8547-bf952de0a122"]}],"mendeley":{"formattedCitation":"(José Antônio Marengo, 2008)","manualFormatting":"(MARENGO, 2008, p. 86)","plainTextFormattedCitation":"(José Antônio Marengo, 2008)","previouslyFormattedCitation":"(José Antônio Marengo, 2008)"},"properties":{"noteIndex":0},"schema":"https://github.com/citation-style-language/schema/raw/master/csl-citation.json"}</w:instrText>
      </w:r>
      <w:r w:rsidR="0011284D">
        <w:fldChar w:fldCharType="separate"/>
      </w:r>
      <w:r w:rsidR="0011284D" w:rsidRPr="0011284D">
        <w:rPr>
          <w:noProof/>
        </w:rPr>
        <w:t>(MARENGO, 2008</w:t>
      </w:r>
      <w:r w:rsidR="0011284D">
        <w:rPr>
          <w:noProof/>
        </w:rPr>
        <w:t>, p. 86</w:t>
      </w:r>
      <w:r w:rsidR="0011284D" w:rsidRPr="0011284D">
        <w:rPr>
          <w:noProof/>
        </w:rPr>
        <w:t>)</w:t>
      </w:r>
      <w:r w:rsidR="0011284D">
        <w:fldChar w:fldCharType="end"/>
      </w:r>
      <w:r w:rsidRPr="006B4E50">
        <w:t>, “O</w:t>
      </w:r>
      <w:r>
        <w:t xml:space="preserve"> Brasil é vulnerável às mudanças climáticas atuais e mais ainda às que se projetam para o futuro, especialmente quanto aos eventos climáticos extremos”.</w:t>
      </w:r>
      <w:r w:rsidR="00D124EB">
        <w:t xml:space="preserve"> </w:t>
      </w:r>
      <w:del w:id="38" w:author="Reviewer" w:date="2018-05-28T12:18:00Z">
        <w:r w:rsidR="00D124EB" w:rsidDel="00864ECA">
          <w:delText xml:space="preserve">O </w:delText>
        </w:r>
      </w:del>
      <w:ins w:id="39" w:author="Reviewer" w:date="2018-05-28T12:18:00Z">
        <w:r w:rsidR="00864ECA">
          <w:t xml:space="preserve">As informações disponíveis sugerem um </w:t>
        </w:r>
      </w:ins>
      <w:r w:rsidR="00D124EB">
        <w:t>aumento na ocorrência de eventos extremos no Brasil</w:t>
      </w:r>
      <w:ins w:id="40" w:author="Reviewer" w:date="2018-05-28T12:18:00Z">
        <w:r w:rsidR="00864ECA">
          <w:t>, os qu</w:t>
        </w:r>
      </w:ins>
      <w:ins w:id="41" w:author="Reviewer" w:date="2018-05-28T12:19:00Z">
        <w:r w:rsidR="00864ECA">
          <w:t>ais</w:t>
        </w:r>
      </w:ins>
      <w:r w:rsidR="00D124EB">
        <w:t xml:space="preserve"> t</w:t>
      </w:r>
      <w:ins w:id="42" w:author="Reviewer" w:date="2018-05-28T12:19:00Z">
        <w:r w:rsidR="00864ECA">
          <w:t>ê</w:t>
        </w:r>
      </w:ins>
      <w:del w:id="43" w:author="Reviewer" w:date="2018-05-28T12:19:00Z">
        <w:r w:rsidR="00D124EB" w:rsidDel="00864ECA">
          <w:delText>e</w:delText>
        </w:r>
      </w:del>
      <w:r w:rsidR="00D124EB">
        <w:t xml:space="preserve">m afetado o bem-estar das pessoas, </w:t>
      </w:r>
      <w:del w:id="44" w:author="Reviewer" w:date="2018-05-28T12:19:00Z">
        <w:r w:rsidR="00D124EB" w:rsidDel="00864ECA">
          <w:delText xml:space="preserve">resultando além da </w:delText>
        </w:r>
      </w:del>
      <w:r w:rsidR="00D124EB">
        <w:t xml:space="preserve">perda material e econômica, </w:t>
      </w:r>
      <w:del w:id="45" w:author="Reviewer" w:date="2018-05-28T12:19:00Z">
        <w:r w:rsidR="00D124EB" w:rsidDel="00864ECA">
          <w:delText xml:space="preserve">na perda </w:delText>
        </w:r>
      </w:del>
      <w:r w:rsidR="00D124EB">
        <w:t>de vidas humanas e da qualidade ambiental</w:t>
      </w:r>
      <w:ins w:id="46" w:author="Reviewer" w:date="2018-05-28T12:19:00Z">
        <w:r w:rsidR="00864ECA">
          <w:t xml:space="preserve"> conforme revelado pelo</w:t>
        </w:r>
      </w:ins>
      <w:r w:rsidR="00974ACB">
        <w:t xml:space="preserve"> </w:t>
      </w:r>
      <w:r w:rsidR="00974ACB">
        <w:fldChar w:fldCharType="begin" w:fldLock="1"/>
      </w:r>
      <w:ins w:id="47" w:author="Reviewer" w:date="2018-05-28T12:19:00Z">
        <w:r w:rsidR="00864ECA">
          <w:instrText>ADDIN CSL_CITATION {"citationItems":[{"id":"ITEM-1","itemData":{"DOI":"10.4000/confins.9673","ISSN":"1958-9212","abstract":"A perda do patrimônio cultural edificado implicaria em prejuízos expressivos para a memória e a história do país, assim como em danos para milhares de pessoas que têm empregos advindos da condição de Ouro Preto como cidade patrimonial. O foco deste artigo é tratar a exposição a riscos do patrimônio edificado em Ouro Preto, que podem aumentar pelos cenários futuros consequentes das mudanças climáticas globais, em especial pelo agravamento das condições de ocorrência de escorregamentos de terra. Com esse objetivo o texto é organizado em quatro partes, além da introdução. Inicialmente é discutida a preocupação da UNESCO, órgão gestor do patrimônio cultural em escala internacional a respeito da incidência das mudanças climáticas sobre o patrimônio da humanidade, bem como os cenários identificados para o Brasil e para o Sudeste do país, em particular. Na segunda parte apresenta-se em que medida a morfologia do município e a forma como sua ocupação ocorreu o tornaram propício a escorregamentos que colocam em situação de risco tanto a população quanto o patrimônio cultural. Depois, apresentam-se pontos onde é possível perceber ameaças ao patrimônio edificado, seguido das considerações finais.","author":[{"dropping-particle":"","family":"Zanirato","given":"Sílvia Helena","non-dropping-particle":"","parse-names":false,"suffix":""},{"dropping-particle":"","family":"Ribeiro","given":"Wagner Costa","non-dropping-particle":"","parse-names":false,"suffix":""}],"container-title":"Confins","id":"ITEM-1","issue":"21","issued":{"date-parts":[["2014","6","20"]]},"publisher":"Théry, Hervé","title":"Mudanças climáticas e risco ao patrimônio cultural em Ouro Preto – MG - Brasil","type":"article-journal"},"uris":["http://www.mendeley.com/documents/?uuid=4aefee3d-51a8-35eb-bcdb-cecdec58aefd"]},{"id":"ITEM-2","itemData":{"abstract":"O conhecimento dos fenômenos climáticos e dos desastres naturais e tecnológicos a que nosso território está sujeito é fundamental para a efetividade de uma política de redução de riscos, objetivo primordial da Política Nacional de Proteção e Defesa Civil. Ciente disso,\r\ntem-se avançado na construção de bancos de dados e no enriquecimento deles para que essas informações estejam disponíveis e atualizadas.\r\n\r\nA primeira edição do Atlas Brasileiro de Desastres Naturais é um exemplo desse avanço. Trata-se da evolução de um trabalho concluído em 2010, que contou com a cooperação de todos os estados e do Distrito Federal, além da academia, num amplo trabalho de levantamento de informações necessárias para a caracterização do cenário nacional de desastres entre 1991 e 2010. Realizado por meio de uma parceria entre a Secretaria Nacional de Defesa Civil – SEDEC e a Universidade de Santa Catarina, esta nova edição do Atlas foi atualizada com informações referentes aos anos de 2011 e 2012 e contempla novas metodologias para melhor caracterização dos cenários.","author":[{"dropping-particle":"","family":"Centro Universitário de Estudos e Pesquisas sobre Desastres – CEPED","given":"","non-dropping-particle":"","parse-names":false,"suffix":""}],"id":"ITEM-2","issued":{"date-parts":[["2013"]]},"publisher-place":"Florianópolis","title":"Atlas Brasileiro de Desastres Naturais – 1991 a 2012","type":"report"},"uris":["http://www.mendeley.com/documents/?uuid=b783b32d-ae4c-3d5a-91ee-7d5733b59389"]}],"mendeley":{"formattedCitation":"(Centro Universitário de Estudos e Pesquisas sobre Desastres – CEPED, 2013; Zanirato &amp; Ribeiro, 2014)","manualFormatting":"Centro Universitário de Estudos e Pesquisas sobre Desastres (CEPED, 2013), Zanirato e Ribeiro (2014)","plainTextFormattedCitation":"(Centro Universitário de Estudos e Pesquisas sobre Desastres – CEPED, 2013; Zanirato &amp; Ribeiro, 2014)","previouslyFormattedCitation":"(Centro Universitário de Estudos e Pesquisas sobre Desastres – CEPED, 2013; Zanirato &amp; Ribeiro, 2014)"},"properties":{"noteIndex":0},"schema":"https://github.com/citation-style-language/schema/raw/master/csl-citation.json"}</w:instrText>
        </w:r>
      </w:ins>
      <w:del w:id="48" w:author="Reviewer" w:date="2018-05-28T12:19:00Z">
        <w:r w:rsidR="00650067" w:rsidDel="00864ECA">
          <w:delInstrText>ADDIN CSL_CITATION {"citationItems":[{"id":"ITEM-1","itemData":{"DOI":"10.4000/confins.9673","ISSN":"1958-9212","abstract":"A perda do patrimônio cultural edificado implicaria em prejuízos expressivos para a memória e a história do país, assim como em danos para milhares de pessoas que têm empregos advindos da condição de Ouro Preto como cidade patrimonial. O foco deste artigo é tratar a exposição a riscos do patrimônio edificado em Ouro Preto, que podem aumentar pelos cenários futuros consequentes das mudanças climáticas globais, em especial pelo agravamento das condições de ocorrência de escorregamentos de terra. Com esse objetivo o texto é organizado em quatro partes, além da introdução. Inicialmente é discutida a preocupação da UNESCO, órgão gestor do patrimônio cultural em escala internacional a respeito da incidência das mudanças climáticas sobre o patrimônio da humanidade, bem como os cenários identificados para o Brasil e para o Sudeste do país, em particular. Na segunda parte apresenta-se em que medida a morfologia do município e a forma como sua ocupação ocorreu o tornaram propício a escorregamentos que colocam em situação de risco tanto a população quanto o patrimônio cultural. Depois, apresentam-se pontos onde é possível perceber ameaças ao patrimônio edificado, seguido das considerações finais.","author":[{"dropping-particle":"","family":"Zanirato","given":"Sílvia Helena","non-dropping-particle":"","parse-names":false,"suffix":""},{"dropping-particle":"","family":"Ribeiro","given":"Wagner Costa","non-dropping-particle":"","parse-names":false,"suffix":""}],"container-title":"Confins","id":"ITEM-1","issue":"21","issued":{"date-parts":[["2014","6","20"]]},"publisher":"Théry, Hervé","title":"Mudanças climáticas e risco ao patrimônio cultural em Ouro Preto – MG - Brasil","type":"article-journal"},"uris":["http://www.mendeley.com/documents/?uuid=4aefee3d-51a8-35eb-bcdb-cecdec58aefd"]},{"id":"ITEM-2","itemData":{"abstract":"O conhecimento dos fenômenos climáticos e dos desastres naturais e tecnológicos a que nosso território está sujeito é fundamental para a efetividade de uma política de redução de riscos, objetivo primordial da Política Nacional de Proteção e Defesa Civil. Ciente disso,\r\ntem-se avançado na construção de bancos de dados e no enriquecimento deles para que essas informações estejam disponíveis e atualizadas.\r\n\r\nA primeira edição do Atlas Brasileiro de Desastres Naturais é um exemplo desse avanço. Trata-se da evolução de um trabalho concluído em 2010, que contou com a cooperação de todos os estados e do Distrito Federal, além da academia, num amplo trabalho de levantamento de informações necessárias para a caracterização do cenário nacional de desastres entre 1991 e 2010. Realizado por meio de uma parceria entre a Secretaria Nacional de Defesa Civil – SEDEC e a Universidade de Santa Catarina, esta nova edição do Atlas foi atualizada com informações referentes aos anos de 2011 e 2012 e contempla novas metodologias para melhor caracterização dos cenários.","author":[{"dropping-particle":"","family":"Centro Universitário de Estudos e Pesquisas sobre Desastres – CEPED","given":"","non-dropping-particle":"","parse-names":false,"suffix":""}],"id":"ITEM-2","issued":{"date-parts":[["2013"]]},"publisher-place":"Florianópolis","title":"Atlas Brasileiro de Desastres Naturais – 1991 a 2012","type":"report"},"uris":["http://www.mendeley.com/documents/?uuid=b783b32d-ae4c-3d5a-91ee-7d5733b59389"]}],"mendeley":{"formattedCitation":"(Centro Universitário de Estudos e Pesquisas sobre Desastres – CEPED, 2013; Zanirato &amp; Ribeiro, 2014)","plainTextFormattedCitation":"(Centro Universitário de Estudos e Pesquisas sobre Desastres – CEPED, 2013; Zanirato &amp; Ribeiro, 2014)","previouslyFormattedCitation":"(Centro Universitário de Estudos e Pesquisas sobre Desastres – CEPED, 2013; Zanirato &amp; Ribeiro, 2014)"},"properties":{"noteIndex":0},"schema":"https://github.com/citation-style-language/schema/raw/master/csl-citation.json"}</w:delInstrText>
        </w:r>
      </w:del>
      <w:r w:rsidR="00974ACB">
        <w:fldChar w:fldCharType="separate"/>
      </w:r>
      <w:del w:id="49" w:author="Reviewer" w:date="2018-05-28T12:19:00Z">
        <w:r w:rsidR="00B7126A" w:rsidRPr="00B7126A" w:rsidDel="00864ECA">
          <w:rPr>
            <w:noProof/>
          </w:rPr>
          <w:delText>(</w:delText>
        </w:r>
      </w:del>
      <w:r w:rsidR="00B7126A" w:rsidRPr="00B7126A">
        <w:rPr>
          <w:noProof/>
        </w:rPr>
        <w:t xml:space="preserve">Centro Universitário de Estudos e Pesquisas sobre Desastres </w:t>
      </w:r>
      <w:del w:id="50" w:author="Reviewer" w:date="2018-05-28T12:19:00Z">
        <w:r w:rsidR="00B7126A" w:rsidRPr="00B7126A" w:rsidDel="00864ECA">
          <w:rPr>
            <w:noProof/>
          </w:rPr>
          <w:delText xml:space="preserve">– </w:delText>
        </w:r>
      </w:del>
      <w:ins w:id="51" w:author="Reviewer" w:date="2018-05-28T12:19:00Z">
        <w:r w:rsidR="00864ECA">
          <w:rPr>
            <w:noProof/>
          </w:rPr>
          <w:t>(</w:t>
        </w:r>
      </w:ins>
      <w:r w:rsidR="00B7126A" w:rsidRPr="00B7126A">
        <w:rPr>
          <w:noProof/>
        </w:rPr>
        <w:t>CEPED, 2013</w:t>
      </w:r>
      <w:ins w:id="52" w:author="Reviewer" w:date="2018-05-28T12:19:00Z">
        <w:r w:rsidR="00864ECA">
          <w:rPr>
            <w:noProof/>
          </w:rPr>
          <w:t>),</w:t>
        </w:r>
      </w:ins>
      <w:del w:id="53" w:author="Reviewer" w:date="2018-05-28T12:19:00Z">
        <w:r w:rsidR="00B7126A" w:rsidRPr="00B7126A" w:rsidDel="00864ECA">
          <w:rPr>
            <w:noProof/>
          </w:rPr>
          <w:delText>;</w:delText>
        </w:r>
      </w:del>
      <w:r w:rsidR="00B7126A" w:rsidRPr="00B7126A">
        <w:rPr>
          <w:noProof/>
        </w:rPr>
        <w:t xml:space="preserve"> Zanirato </w:t>
      </w:r>
      <w:ins w:id="54" w:author="Reviewer" w:date="2018-05-28T12:19:00Z">
        <w:r w:rsidR="00864ECA">
          <w:rPr>
            <w:noProof/>
          </w:rPr>
          <w:t>e</w:t>
        </w:r>
      </w:ins>
      <w:del w:id="55" w:author="Reviewer" w:date="2018-05-28T12:19:00Z">
        <w:r w:rsidR="00B7126A" w:rsidRPr="00B7126A" w:rsidDel="00864ECA">
          <w:rPr>
            <w:noProof/>
          </w:rPr>
          <w:delText>&amp;</w:delText>
        </w:r>
      </w:del>
      <w:r w:rsidR="00B7126A" w:rsidRPr="00B7126A">
        <w:rPr>
          <w:noProof/>
        </w:rPr>
        <w:t xml:space="preserve"> Ribeiro</w:t>
      </w:r>
      <w:del w:id="56" w:author="Reviewer" w:date="2018-05-28T12:19:00Z">
        <w:r w:rsidR="00B7126A" w:rsidRPr="00B7126A" w:rsidDel="00864ECA">
          <w:rPr>
            <w:noProof/>
          </w:rPr>
          <w:delText>,</w:delText>
        </w:r>
      </w:del>
      <w:r w:rsidR="00B7126A" w:rsidRPr="00B7126A">
        <w:rPr>
          <w:noProof/>
        </w:rPr>
        <w:t xml:space="preserve"> </w:t>
      </w:r>
      <w:ins w:id="57" w:author="Reviewer" w:date="2018-05-28T12:19:00Z">
        <w:r w:rsidR="00864ECA">
          <w:rPr>
            <w:noProof/>
          </w:rPr>
          <w:t>(</w:t>
        </w:r>
      </w:ins>
      <w:r w:rsidR="00B7126A" w:rsidRPr="00B7126A">
        <w:rPr>
          <w:noProof/>
        </w:rPr>
        <w:t>2014)</w:t>
      </w:r>
      <w:r w:rsidR="00974ACB">
        <w:fldChar w:fldCharType="end"/>
      </w:r>
      <w:ins w:id="58" w:author="Reviewer" w:date="2018-05-28T12:19:00Z">
        <w:r w:rsidR="00864ECA">
          <w:t xml:space="preserve"> e </w:t>
        </w:r>
      </w:ins>
      <w:ins w:id="59" w:author="Reviewer" w:date="2018-05-28T12:20:00Z">
        <w:r w:rsidR="00864ECA">
          <w:fldChar w:fldCharType="begin" w:fldLock="1"/>
        </w:r>
      </w:ins>
      <w:r w:rsidR="00864ECA">
        <w:instrText>ADDIN CSL_CITATION {"citationItems":[{"id":"ITEM-1","itemData":{"abstract":"\r\n\r\nA crise que a humanidade enfrenta atualmente teve suas principais características anunciadas pela ciência há pelo menos meio século. Mesmo assim, o fenômeno não encontrou resposta adequada por parte das forças políticas e econômicas que definem os destinos do planeta. Na base do problema, sabemos todos, se encontra um modelo de desenvolvimento que não incorporou a variável ambiental como prioridade de sua equação.\r\n\r\nAs mudanças climáticas são, sem dúvida, a manifestação mais grave deste descompasso. E se há maneiras de responder efetivamente e com a urgência necessária à dimensão e à complexidade do desafio apresentado pelo agravamento do fenômeno, elas passam inevitavelmente pela construção de uma nova matriz de desenvolvimento.\r\n\r\nTal tarefa, por certo, não cabe exclusivamente ao setor ambiental. Ela apresenta um nítido perfil de transversalidade, que implica todas as áreas do desenvolvimento humano. E se o comprometimento efetivo dos líderes mundiais com o uso racional de recursos segue ocupando lugar de destaque nessa agenda, não se deve correr o risco de subdimensionar a relevância da participação dos demais setores nos processos de debate e de tomada de decisões, incluídas aí as populações mais vulneráveis aos impactos climáticos.\r\n\r\nObviamente, temos pela frente um processo árduo de construção de consensos, que exige intensa mobilização social e a ampliação dos espaços de discussão. E nesse contexto, em que a comunicação desempenha papel destacado, a ANDI considera pesar sobre o jornalismo uma responsabilidade diferenciada.\r\n\r\nSão várias as razões que fazem da cobertura jornalística qualificada um fator crucial para que o debate público sobre a temática possa avançar com efetividade. Uma delas é o hermetismo do discurso cientifico sobre as causas do problema e os meios de enfrentá-lo. Outra, a intencional opacidade dos posicionamentos adotados pela maior parte dos agentes governamentais, tanto em nível doméstico quanto nos foros climáticos internacionais. Mas não menos merecedoras de atenção são as abordagens frequentemente polarizadas que se origi- nam de representantes de setores chave, como ONGs ambientalistas e empresariado.\r\n\r\nAlém da capacidade de disseminar informações contextualizadas sobre as mais diversas vertentes do fenômeno, a mídia noticiosa tem o poder de contribuir para a priorização do tema na esfera pública e para a fiscalização tanto das ações, programas e políticas de foco climático quanto do desempenho dos responsáveis d…","author":[{"dropping-particle":"","family":"Agência de Notícias dos Direitos da Infância – ANDI","given":"","non-dropping-particle":"","parse-names":false,"suffix":""}],"id":"ITEM-1","issued":{"date-parts":[["2010"]]},"number-of-pages":"68","publisher-place":"Brasília-DF","title":"Mudanças climáticas na imprensa brasileira: Uma análise comparativa da cobertura feita por 50 jornais entre julho de 2005 a dezembro de 2008","type":"report"},"uris":["http://www.mendeley.com/documents/?uuid=8b437aef-2012-381b-9b72-e12af05e9695"]}],"mendeley":{"formattedCitation":"(Agência de Notícias dos Direitos da Infância – ANDI, 2010)","manualFormatting":"as notícais publicadas pela Agência de Notícias dos Direitos da Infância (ANDI, 2010)","plainTextFormattedCitation":"(Agência de Notícias dos Direitos da Infância – ANDI, 2010)","previouslyFormattedCitation":"(Agência de Notícias dos Direitos da Infância – ANDI, 2010)"},"properties":{"noteIndex":0},"schema":"https://github.com/citation-style-language/schema/raw/master/csl-citation.json"}</w:instrText>
      </w:r>
      <w:r w:rsidR="00864ECA">
        <w:fldChar w:fldCharType="separate"/>
      </w:r>
      <w:ins w:id="60" w:author="Reviewer" w:date="2018-05-28T12:20:00Z">
        <w:r w:rsidR="00864ECA">
          <w:rPr>
            <w:noProof/>
          </w:rPr>
          <w:t xml:space="preserve">as notícais publicadas pela </w:t>
        </w:r>
      </w:ins>
      <w:del w:id="61" w:author="Reviewer" w:date="2018-05-28T12:20:00Z">
        <w:r w:rsidR="00864ECA" w:rsidRPr="00864ECA" w:rsidDel="00864ECA">
          <w:rPr>
            <w:noProof/>
          </w:rPr>
          <w:delText>(</w:delText>
        </w:r>
      </w:del>
      <w:r w:rsidR="00864ECA" w:rsidRPr="00864ECA">
        <w:rPr>
          <w:noProof/>
        </w:rPr>
        <w:t xml:space="preserve">Agência de Notícias dos Direitos da Infância </w:t>
      </w:r>
      <w:del w:id="62" w:author="Reviewer" w:date="2018-05-28T12:20:00Z">
        <w:r w:rsidR="00864ECA" w:rsidRPr="00864ECA" w:rsidDel="00864ECA">
          <w:rPr>
            <w:noProof/>
          </w:rPr>
          <w:delText xml:space="preserve">– </w:delText>
        </w:r>
      </w:del>
      <w:ins w:id="63" w:author="Reviewer" w:date="2018-05-28T12:20:00Z">
        <w:r w:rsidR="00864ECA">
          <w:rPr>
            <w:noProof/>
          </w:rPr>
          <w:t>(</w:t>
        </w:r>
      </w:ins>
      <w:r w:rsidR="00864ECA" w:rsidRPr="00864ECA">
        <w:rPr>
          <w:noProof/>
        </w:rPr>
        <w:t>ANDI, 2010)</w:t>
      </w:r>
      <w:ins w:id="64" w:author="Reviewer" w:date="2018-05-28T12:20:00Z">
        <w:r w:rsidR="00864ECA">
          <w:fldChar w:fldCharType="end"/>
        </w:r>
      </w:ins>
      <w:r w:rsidR="00D124EB">
        <w:t xml:space="preserve">. </w:t>
      </w:r>
      <w:ins w:id="65" w:author="Reviewer" w:date="2018-05-28T12:20:00Z">
        <w:r w:rsidR="00864ECA">
          <w:t xml:space="preserve">Cabe destacar que o crescimento demográfico e </w:t>
        </w:r>
      </w:ins>
      <w:ins w:id="66" w:author="Reviewer" w:date="2018-05-28T12:21:00Z">
        <w:r w:rsidR="00864ECA">
          <w:t xml:space="preserve">da urbanização </w:t>
        </w:r>
      </w:ins>
      <w:ins w:id="67" w:author="Reviewer" w:date="2018-05-28T12:22:00Z">
        <w:r w:rsidR="00864ECA">
          <w:fldChar w:fldCharType="begin" w:fldLock="1"/>
        </w:r>
      </w:ins>
      <w:r w:rsidR="00CF0E04">
        <w:instrText>ADDIN CSL_CITATION {"citationItems":[{"id":"ITEM-1","itemData":{"URL":"https://sidra.ibge.gov.br/home/scnt/brasil","accessed":{"date-parts":[["2018","3","3"]]},"author":[{"dropping-particle":"","family":"IBGE","given":"Instituto Brasileiro de Geografia e Estatística.","non-dropping-particle":"","parse-names":false,"suffix":""}],"id":"ITEM-1","issued":{"date-parts":[["2018"]]},"title":"Sistema IBGE de Recuperação Automática - SIDRA","type":"webpage"},"uris":["http://www.mendeley.com/documents/?uuid=04c1bbc2-68a2-3598-a908-196c50387470"]}],"mendeley":{"formattedCitation":"(IBGE, 2018)","plainTextFormattedCitation":"(IBGE, 2018)","previouslyFormattedCitation":"(IBGE, 2018)"},"properties":{"noteIndex":0},"schema":"https://github.com/citation-style-language/schema/raw/master/csl-citation.json"}</w:instrText>
      </w:r>
      <w:r w:rsidR="00864ECA">
        <w:fldChar w:fldCharType="separate"/>
      </w:r>
      <w:r w:rsidR="00864ECA" w:rsidRPr="00864ECA">
        <w:rPr>
          <w:noProof/>
        </w:rPr>
        <w:t>(IBGE, 2018)</w:t>
      </w:r>
      <w:ins w:id="68" w:author="Reviewer" w:date="2018-05-28T12:22:00Z">
        <w:r w:rsidR="00864ECA">
          <w:fldChar w:fldCharType="end"/>
        </w:r>
        <w:r w:rsidR="00864ECA">
          <w:t xml:space="preserve"> podem</w:t>
        </w:r>
      </w:ins>
      <w:ins w:id="69" w:author="Reviewer" w:date="2018-05-28T12:21:00Z">
        <w:r w:rsidR="00864ECA">
          <w:t xml:space="preserve"> </w:t>
        </w:r>
        <w:r w:rsidR="00864ECA">
          <w:lastRenderedPageBreak/>
          <w:t>contribui</w:t>
        </w:r>
      </w:ins>
      <w:ins w:id="70" w:author="Reviewer" w:date="2018-05-28T12:22:00Z">
        <w:r w:rsidR="00864ECA">
          <w:t>r</w:t>
        </w:r>
      </w:ins>
      <w:ins w:id="71" w:author="Reviewer" w:date="2018-05-28T12:21:00Z">
        <w:r w:rsidR="00864ECA">
          <w:t xml:space="preserve"> para amplificar os efeitos negativos dos eventos extremos sobre o bem-estar das pessoas. </w:t>
        </w:r>
      </w:ins>
      <w:r w:rsidR="007475A2">
        <w:t xml:space="preserve">Essas evidências reforçam a tese de que o agravamento de um evento está diretamente relacionado à vulnerabilidade ambiental dos espaços ocupados pela sociedade </w:t>
      </w:r>
      <w:r w:rsidR="007475A2">
        <w:fldChar w:fldCharType="begin" w:fldLock="1"/>
      </w:r>
      <w:r w:rsidR="00864ECA">
        <w:instrText>ADDIN CSL_CITATION {"citationItems":[{"id":"ITEM-1","itemData":{"DOI":"10.4000/confins.10228","ISSN":"1958-9212","abstract":"A utilização de índices para a caracterização de múltiplos parâmetros socioeconômicos ambientais tem sido cada vez mais frequente na atualidade. Entre esses índices estão os que calculam a vulnerabilidade socioambiental. O conceito de vulnerabilidade e os fatores que a compõem, ainda, não são completamente identificáveis, embora se constituam em um parâmetro imprescindível para, por exemplo, estimar o risco. A vulnerabilidade diz respeito à presença do risco e, também, à capacidade dos indivíduos ou grupos em mitigar os danos, que se diferem e os tornam mais ou menos vulneráveis de acordo com o risco e suas condições de enfrentamento. Esta pesquisa apresenta metodologia para avaliar a vulnerabilidade social, infraestrutural e ambiental ao risco de inundações da área urbana de Londrina (PR). A metodologia adotada para os cálculos de vulnerabilidade foi adaptada de Mendes (2013), utilizando dados do Censo do IBGE de 2010 e o setor censitário como unidade de análise, já que esta é a menor unidade territorial com limites físicos identificáveis em campo e com dimensão adequada à operação de pesquisas em seus levantamentos populacionais. Para os cálculos dos Índices de Vulnerabilidade Social e de Infraestrutura, foram selecionadas 36 variáveis que, reclassificadas, resultaram em 13 variáveis sintéticas, distribuídas entre seis indicadores temáticos (educação, renda e estrutura etária, esgotamento sanitário, rede de drenagem pluvial, condições da habitação). O valor dos indicadores foi o resultado da soma entre as variáveis sintéticas. Dessa forma, para cada setor censitário, foram gerados seis indicadores específicos que, também, foram escalonados. O Índice de Vulnerabilidade Ambiental – IVAMB foi calculado a partir das variáveis: declividade, solo e área de APP de Mata Ciliar, ou seja, os 30m exigidos por lei. A cartografia de cada uma destas variáveis foi extrapolada para o setor censitário, para que, posteriormente, pudesse ocorrer o cruzamento dos dados. A sobreposição com os dados do uso do solo forneceu o índice de fragilidade potencial. Os índices da vulnerabilidade social, de infraestrutura e da fragilidade potencial resultaram no índice de vulnerabilidade socioambiental. Utilizando ferramentas de Geoprocessamento, por meio do software ArcGIS 9.3, foram elaborados mapas multitemáticos, visando à caracterização e ao entendimento da organização do espaço quanto às vulnerabilidades, que ressaltam as diferenças entre os setores no acesso aos serviços públ…","author":[{"dropping-particle":"","family":"Barros","given":"Mirian Vizintim Fernandes","non-dropping-particle":"","parse-names":false,"suffix":""},{"dropping-particle":"","family":"Mendes","given":"Crislaine","non-dropping-particle":"","parse-names":false,"suffix":""},{"dropping-particle":"de","family":"Castro","given":"Paulo Henrique Marques","non-dropping-particle":"","parse-names":false,"suffix":""}],"container-title":"Confins","id":"ITEM-1","issue":"24","issued":{"date-parts":[["2015","7","21"]]},"publisher":"Théry, Hervé","title":"Vulnerabilidade socioambiental à inundação na área urbana de londrina – PR","type":"article-journal"},"uris":["http://www.mendeley.com/documents/?uuid=835fdea1-50da-3559-b968-27c4ce7e4452"]}],"mendeley":{"formattedCitation":"(Barros et al., 2015)","plainTextFormattedCitation":"(Barros et al., 2015)","previouslyFormattedCitation":"(Barros et al., 2015)"},"properties":{"noteIndex":0},"schema":"https://github.com/citation-style-language/schema/raw/master/csl-citation.json"}</w:instrText>
      </w:r>
      <w:r w:rsidR="007475A2">
        <w:fldChar w:fldCharType="separate"/>
      </w:r>
      <w:r w:rsidR="001D5A25" w:rsidRPr="001D5A25">
        <w:rPr>
          <w:noProof/>
        </w:rPr>
        <w:t>(Barros et al., 2015)</w:t>
      </w:r>
      <w:r w:rsidR="007475A2">
        <w:fldChar w:fldCharType="end"/>
      </w:r>
      <w:r w:rsidR="007475A2">
        <w:t>.</w:t>
      </w:r>
    </w:p>
    <w:p w:rsidR="00565B8C" w:rsidRDefault="00565B8C" w:rsidP="00A374F0">
      <w:pPr>
        <w:ind w:firstLine="720"/>
        <w:jc w:val="both"/>
      </w:pPr>
      <w:r>
        <w:t xml:space="preserve">O Brasil tem enfrentado inúmeros </w:t>
      </w:r>
      <w:ins w:id="72" w:author="Reviewer" w:date="2018-05-28T12:24:00Z">
        <w:r w:rsidR="00CF0E04">
          <w:t xml:space="preserve">climáticos </w:t>
        </w:r>
      </w:ins>
      <w:r>
        <w:t>eventos extremos</w:t>
      </w:r>
      <w:ins w:id="73" w:author="Reviewer" w:date="2018-05-28T12:22:00Z">
        <w:r w:rsidR="00CF0E04">
          <w:t xml:space="preserve"> </w:t>
        </w:r>
      </w:ins>
      <w:ins w:id="74" w:author="Reviewer" w:date="2018-05-28T12:23:00Z">
        <w:r w:rsidR="00CF0E04">
          <w:fldChar w:fldCharType="begin" w:fldLock="1"/>
        </w:r>
      </w:ins>
      <w:r w:rsidR="00414858">
        <w:instrText>ADDIN CSL_CITATION {"citationItems":[{"id":"ITEM-1","itemData":{"abstract":"O conhecimento dos fenômenos climáticos e dos desastres naturais e tecnológicos a que nosso território está sujeito é fundamental para a efetividade de uma política de redução de riscos, objetivo primordial da Política Nacional de Proteção e Defesa Civil. Ciente disso,\r\ntem-se avançado na construção de bancos de dados e no enriquecimento deles para que essas informações estejam disponíveis e atualizadas.\r\n\r\nA primeira edição do Atlas Brasileiro de Desastres Naturais é um exemplo desse avanço. Trata-se da evolução de um trabalho concluído em 2010, que contou com a cooperação de todos os estados e do Distrito Federal, além da academia, num amplo trabalho de levantamento de informações necessárias para a caracterização do cenário nacional de desastres entre 1991 e 2010. Realizado por meio de uma parceria entre a Secretaria Nacional de Defesa Civil – SEDEC e a Universidade de Santa Catarina, esta nova edição do Atlas foi atualizada com informações referentes aos anos de 2011 e 2012 e contempla novas metodologias para melhor caracterização dos cenários.","author":[{"dropping-particle":"","family":"Centro Universitário de Estudos e Pesquisas sobre Desastres – CEPED","given":"","non-dropping-particle":"","parse-names":false,"suffix":""}],"id":"ITEM-1","issued":{"date-parts":[["2013"]]},"publisher-place":"Florianópolis","title":"Atlas Brasileiro de Desastres Naturais – 1991 a 2012","type":"report"},"uris":["http://www.mendeley.com/documents/?uuid=b783b32d-ae4c-3d5a-91ee-7d5733b59389"]},{"id":"ITEM-2","itemData":{"DOI":"10.4000/confins.9673","ISSN":"1958-9212","abstract":"A perda do patrimônio cultural edificado implicaria em prejuízos expressivos para a memória e a história do país, assim como em danos para milhares de pessoas que têm empregos advindos da condição de Ouro Preto como cidade patrimonial. O foco deste artigo é tratar a exposição a riscos do patrimônio edificado em Ouro Preto, que podem aumentar pelos cenários futuros consequentes das mudanças climáticas globais, em especial pelo agravamento das condições de ocorrência de escorregamentos de terra. Com esse objetivo o texto é organizado em quatro partes, além da introdução. Inicialmente é discutida a preocupação da UNESCO, órgão gestor do patrimônio cultural em escala internacional a respeito da incidência das mudanças climáticas sobre o patrimônio da humanidade, bem como os cenários identificados para o Brasil e para o Sudeste do país, em particular. Na segunda parte apresenta-se em que medida a morfologia do município e a forma como sua ocupação ocorreu o tornaram propício a escorregamentos que colocam em situação de risco tanto a população quanto o patrimônio cultural. Depois, apresentam-se pontos onde é possível perceber ameaças ao patrimônio edificado, seguido das considerações finais.","author":[{"dropping-particle":"","family":"Zanirato","given":"Sílvia Helena","non-dropping-particle":"","parse-names":false,"suffix":""},{"dropping-particle":"","family":"Ribeiro","given":"Wagner Costa","non-dropping-particle":"","parse-names":false,"suffix":""}],"container-title":"Confins","id":"ITEM-2","issue":"21","issued":{"date-parts":[["2014","6","20"]]},"publisher":"Théry, Hervé","title":"Mudanças climáticas e risco ao patrimônio cultural em Ouro Preto – MG - Brasil","type":"article-journal"},"uris":["http://www.mendeley.com/documents/?uuid=4aefee3d-51a8-35eb-bcdb-cecdec58aefd"]},{"id":"ITEM-3","itemData":{"abstract":"\r\n\r\nA crise que a humanidade enfrenta atualmente teve suas principais características anunciadas pela ciência há pelo menos meio século. Mesmo assim, o fenômeno não encontrou resposta adequada por parte das forças políticas e econômicas que definem os destinos do planeta. Na base do problema, sabemos todos, se encontra um modelo de desenvolvimento que não incorporou a variável ambiental como prioridade de sua equação.\r\n\r\nAs mudanças climáticas são, sem dúvida, a manifestação mais grave deste descompasso. E se há maneiras de responder efetivamente e com a urgência necessária à dimensão e à complexidade do desafio apresentado pelo agravamento do fenômeno, elas passam inevitavelmente pela construção de uma nova matriz de desenvolvimento.\r\n\r\nTal tarefa, por certo, não cabe exclusivamente ao setor ambiental. Ela apresenta um nítido perfil de transversalidade, que implica todas as áreas do desenvolvimento humano. E se o comprometimento efetivo dos líderes mundiais com o uso racional de recursos segue ocupando lugar de destaque nessa agenda, não se deve correr o risco de subdimensionar a relevância da participação dos demais setores nos processos de debate e de tomada de decisões, incluídas aí as populações mais vulneráveis aos impactos climáticos.\r\n\r\nObviamente, temos pela frente um processo árduo de construção de consensos, que exige intensa mobilização social e a ampliação dos espaços de discussão. E nesse contexto, em que a comunicação desempenha papel destacado, a ANDI considera pesar sobre o jornalismo uma responsabilidade diferenciada.\r\n\r\nSão várias as razões que fazem da cobertura jornalística qualificada um fator crucial para que o debate público sobre a temática possa avançar com efetividade. Uma delas é o hermetismo do discurso cientifico sobre as causas do problema e os meios de enfrentá-lo. Outra, a intencional opacidade dos posicionamentos adotados pela maior parte dos agentes governamentais, tanto em nível doméstico quanto nos foros climáticos internacionais. Mas não menos merecedoras de atenção são as abordagens frequentemente polarizadas que se origi- nam de representantes de setores chave, como ONGs ambientalistas e empresariado.\r\n\r\nAlém da capacidade de disseminar informações contextualizadas sobre as mais diversas vertentes do fenômeno, a mídia noticiosa tem o poder de contribuir para a priorização do tema na esfera pública e para a fiscalização tanto das ações, programas e políticas de foco climático quanto do desempenho dos responsáveis d…","author":[{"dropping-particle":"","family":"Agência de Notícias dos Direitos da Infância – ANDI","given":"","non-dropping-particle":"","parse-names":false,"suffix":""}],"id":"ITEM-3","issued":{"date-parts":[["2010"]]},"number-of-pages":"68","publisher-place":"Brasília-DF","title":"Mudanças climáticas na imprensa brasileira: Uma análise comparativa da cobertura feita por 50 jornais entre julho de 2005 a dezembro de 2008","type":"report"},"uris":["http://www.mendeley.com/documents/?uuid=8b437aef-2012-381b-9b72-e12af05e9695"]},{"id":"ITEM-4","itemData":{"abstract":"A atenuação dos efeitos das mudanças climáticas globais e a adaptação a estas são os maiores desafios da huma-nidade neste início de século. O progresso econômico e científico, que contribuiu decisivamente para a solução de problemas históricos e aumentou o nível de bem-estar da população nas últimas décadas, trouxe um inimigo des-conhecido até agora. Mais do que nunca, dependemos da geração de eletricidade, do transporte de passageiros e mercadorias, da produção de alimentos e de outras conquistas de nossa civilização, todas envolvendo a emissão de gases do efeito estufa (GEE). Como consequência desse aumento da concentração de GEE na atmosfera, a elevação na temperatura média do pla-neta já é uma realidade e, de acordo com o Painel Intergovernamental de Mudanças Climáticas, uma elevação de 2ºC na temperatura média da Terra parece inevitável, mesmo que todas as medidas para reduzir as emissões e capturar car-bono se concretizem. No cenário mais pessimista, mantendo-se as atividades atuais, as previsões são de um aumento de mais de 6°C na temperatura média da Terra, com consequências catastróficas para os ecossistemas e a humanida-de. Embora os modelos adotem uma margem de incerteza, para a maioria dos cientistas que estuda esse campo não restam dúvidas quanto ao risco das mudanças climáticas e do papel humano no agravamento delas. Como o equilíbrio climático do planeta é frágil, o aumento das temperaturas já registradas criou situações novas, como a redução da calota glacial, antes permanentemente congelada no Círculo Ártico, e intensificou fenômenos antigos, como furacões no sul dos Estados Unidos. Todas essas alterações têm grande poder de destruição, afetando milhões de pessoas e causando prejuízos de bilhões.","author":[{"dropping-particle":"","family":"Marengo","given":"J. A.","non-dropping-particle":"","parse-names":false,"suffix":""},{"dropping-particle":"","family":"Schaeffer","given":"R.","non-dropping-particle":"","parse-names":false,"suffix":""},{"dropping-particle":"","family":"Pinto","given":"H. S.","non-dropping-particle":"","parse-names":false,"suffix":""},{"dropping-particle":"","family":"Zee","given":"D. M. W.","non-dropping-particle":"","parse-names":false,"suffix":""}],"id":"ITEM-4","issued":{"date-parts":[["2009"]]},"number-of-pages":"76","publisher-place":"Rio de Janeiro","title":"Mudanças climáticas e eventos extremos no Brasil","type":"report"},"uris":["http://www.mendeley.com/documents/?uuid=37238533-b080-3015-9c8d-9836a5a38bc1"]}],"mendeley":{"formattedCitation":"(Agência de Notícias dos Direitos da Infância – ANDI, 2010; Centro Universitário de Estudos e Pesquisas sobre Desastres – CEPED, 2013; J. A. Marengo et al., 2009; Zanirato &amp; Ribeiro, 2014)","plainTextFormattedCitation":"(Agência de Notícias dos Direitos da Infância – ANDI, 2010; Centro Universitário de Estudos e Pesquisas sobre Desastres – CEPED, 2013; J. A. Marengo et al., 2009; Zanirato &amp; Ribeiro, 2014)","previouslyFormattedCitation":"(Agência de Notícias dos Direitos da Infância – ANDI, 2010; Centro Universitário de Estudos e Pesquisas sobre Desastres – CEPED, 2013; J. A. Marengo et al., 2009; Zanirato &amp; Ribeiro, 2014)"},"properties":{"noteIndex":0},"schema":"https://github.com/citation-style-language/schema/raw/master/csl-citation.json"}</w:instrText>
      </w:r>
      <w:r w:rsidR="00CF0E04">
        <w:fldChar w:fldCharType="separate"/>
      </w:r>
      <w:r w:rsidR="00CF0E04" w:rsidRPr="00CF0E04">
        <w:rPr>
          <w:noProof/>
        </w:rPr>
        <w:t>(Agência de Notícias dos Direitos da Infância – ANDI, 2010; Centro Universitário de Estudos e Pesquisas sobre Desastres – CEPED, 2013; J. A. Marengo et al., 2009; Zanirato &amp; Ribeiro, 2014)</w:t>
      </w:r>
      <w:ins w:id="75" w:author="Reviewer" w:date="2018-05-28T12:23:00Z">
        <w:r w:rsidR="00CF0E04">
          <w:fldChar w:fldCharType="end"/>
        </w:r>
      </w:ins>
      <w:r>
        <w:t xml:space="preserve">, embora </w:t>
      </w:r>
      <w:del w:id="76" w:author="Reviewer" w:date="2018-05-28T12:28:00Z">
        <w:r w:rsidDel="00414858">
          <w:delText xml:space="preserve">ainda </w:delText>
        </w:r>
      </w:del>
      <w:ins w:id="77" w:author="Reviewer" w:date="2018-05-28T12:28:00Z">
        <w:r w:rsidR="00414858">
          <w:t>a popul</w:t>
        </w:r>
      </w:ins>
      <w:ins w:id="78" w:author="Reviewer" w:date="2018-05-28T12:29:00Z">
        <w:r w:rsidR="00414858">
          <w:t xml:space="preserve">ação reconheça que estes eventos já estejam ocorrendo </w:t>
        </w:r>
      </w:ins>
      <w:ins w:id="79" w:author="Reviewer" w:date="2018-05-28T12:30:00Z">
        <w:r w:rsidR="00414858">
          <w:fldChar w:fldCharType="begin" w:fldLock="1"/>
        </w:r>
      </w:ins>
      <w:r w:rsidR="00414858">
        <w:instrText>ADDIN CSL_CITATION {"citationItems":[{"id":"ITEM-1","itemData":{"DOI":"10.1590/S0102-699220150002000010","ISSN":"0102-6992","abstract":"&lt;p&gt;ResumoEste artigo tem por objetivos testar a aplicabilidade da teoria da sociedade de risco de Ulrich Beck para a sociedade brasileira contemporânea e analisar a distribuição social da percepção de risco associada às mudanças climáticas e ao aquecimento global. Para tanto, é feita uma revisão de teorias de risco, além de uma discussão crítica de sua aplicação ao caso das mudanças climáticas. Em seguida são apresentados resultados de pesquisa, verificando o efeito de diferentes variáveis sociodemográficas na percepção de risco. Os dados advêm de pesquisa de opinião pública em território nacional, com amostra estratificada por conglomerados. O principal resultado alcançado diz respeito à homogeneidade da percepção de risco, por meio de diferentes categorias sociais ou contextos geográficos. As únicas categorias que apresentaram influências significativas na avaliação da percepção de risco foram renda familiar e escolaridade, ambas com relação positiva.&lt;/p&gt;","author":[{"dropping-particle":"","family":"Bursztyn","given":"Marcel","non-dropping-particle":"","parse-names":false,"suffix":""},{"dropping-particle":"","family":"Eiró","given":"Flávio","non-dropping-particle":"","parse-names":false,"suffix":""},{"dropping-particle":"","family":"Bursztyn","given":"Marcel","non-dropping-particle":"","parse-names":false,"suffix":""},{"dropping-particle":"","family":"Eiró","given":"Flávio","non-dropping-particle":"","parse-names":false,"suffix":""}],"container-title":"Sociedade e Estado","id":"ITEM-1","issue":"2","issued":{"date-parts":[["2015","8"]]},"page":"471-493","publisher":"Departamento de Sociologia da Universidade de Brasília","title":"Mudanças climáticas e distribuição social da percepção de risco no Brasil","type":"article-journal","volume":"30"},"uris":["http://www.mendeley.com/documents/?uuid=94b6d68b-8f7b-3bb7-bcc6-3499fb390f07"]}],"mendeley":{"formattedCitation":"(Bursztyn, Eiró, Bursztyn, &amp; Eiró, 2015)","plainTextFormattedCitation":"(Bursztyn, Eiró, Bursztyn, &amp; Eiró, 2015)","previouslyFormattedCitation":"(Bursztyn, Eiró, Bursztyn, &amp; Eiró, 2015)"},"properties":{"noteIndex":0},"schema":"https://github.com/citation-style-language/schema/raw/master/csl-citation.json"}</w:instrText>
      </w:r>
      <w:r w:rsidR="00414858">
        <w:fldChar w:fldCharType="separate"/>
      </w:r>
      <w:r w:rsidR="00414858" w:rsidRPr="00414858">
        <w:rPr>
          <w:noProof/>
        </w:rPr>
        <w:t>(Bursztyn, Eiró, Bursztyn, &amp; Eiró, 2015)</w:t>
      </w:r>
      <w:ins w:id="80" w:author="Reviewer" w:date="2018-05-28T12:30:00Z">
        <w:r w:rsidR="00414858">
          <w:fldChar w:fldCharType="end"/>
        </w:r>
      </w:ins>
      <w:ins w:id="81" w:author="Reviewer" w:date="2018-05-28T12:29:00Z">
        <w:r w:rsidR="00414858">
          <w:t xml:space="preserve">, as ações adotadas ainda tem sido insuficientes para reverter o quadro de aumento </w:t>
        </w:r>
      </w:ins>
      <w:del w:id="82" w:author="Reviewer" w:date="2018-05-28T12:29:00Z">
        <w:r w:rsidDel="00414858">
          <w:delText>prevale</w:delText>
        </w:r>
      </w:del>
      <w:del w:id="83" w:author="Reviewer" w:date="2018-05-28T12:24:00Z">
        <w:r w:rsidDel="00CF0E04">
          <w:delText>ce</w:delText>
        </w:r>
      </w:del>
      <w:del w:id="84" w:author="Reviewer" w:date="2018-05-28T12:29:00Z">
        <w:r w:rsidDel="00414858">
          <w:delText xml:space="preserve"> no senso comum, que o país é </w:delText>
        </w:r>
      </w:del>
      <w:del w:id="85" w:author="Reviewer" w:date="2018-05-28T12:24:00Z">
        <w:r w:rsidDel="00CF0E04">
          <w:delText xml:space="preserve">um oásis, </w:delText>
        </w:r>
      </w:del>
      <w:del w:id="86" w:author="Reviewer" w:date="2018-05-28T12:29:00Z">
        <w:r w:rsidDel="00414858">
          <w:delText xml:space="preserve">livre dos potenciais efeitos das mudanças climáticas ou mesmo </w:delText>
        </w:r>
      </w:del>
      <w:r>
        <w:t>do risco ambiental</w:t>
      </w:r>
      <w:ins w:id="87" w:author="Reviewer" w:date="2018-05-28T12:24:00Z">
        <w:r w:rsidR="00D27711">
          <w:t xml:space="preserve"> </w:t>
        </w:r>
      </w:ins>
      <w:ins w:id="88" w:author="Reviewer" w:date="2018-05-28T12:30:00Z">
        <w:r w:rsidR="00414858">
          <w:fldChar w:fldCharType="begin" w:fldLock="1"/>
        </w:r>
      </w:ins>
      <w:r w:rsidR="006B515F">
        <w:instrText>ADDIN CSL_CITATION {"citationItems":[{"id":"ITEM-1","itemData":{"abstract":"O objetivo do trabalho é analisar como o desenvolvimento da sociedade levou à endogenização do risco ambiental, suas causas e consequências para a sociedade e para o setor de seguros. A análise foi baseada na literatura e em dados secundários. Os resultados indicam que o risco ambiental tem um importante componente endógeno e de ações coletivas. O aprimoramento das modalidades de seguro ambiental não é suficiente para enfrentar os novos desafios.","author":[{"dropping-particle":"","family":"Garcia","given":"Junior Ruiz","non-dropping-particle":"","parse-names":false,"suffix":""},{"dropping-particle":"","family":"Buainain","given":"Antonio Marcio","non-dropping-particle":"","parse-names":false,"suffix":""}],"container-title":"Espacios","id":"ITEM-1","issue":"31","issued":{"date-parts":[["2017"]]},"page":"11","title":"Os desafios do risco ambiental no século XXI para o setor de seguro","type":"article-journal","volume":"38"},"uris":["http://www.mendeley.com/documents/?uuid=457fced7-02a5-466b-abac-63692aa2d41e"]}],"mendeley":{"formattedCitation":"(Garcia &amp; Buainain, 2017)","plainTextFormattedCitation":"(Garcia &amp; Buainain, 2017)","previouslyFormattedCitation":"(Garcia &amp; Buainain, 2017)"},"properties":{"noteIndex":0},"schema":"https://github.com/citation-style-language/schema/raw/master/csl-citation.json"}</w:instrText>
      </w:r>
      <w:r w:rsidR="00414858">
        <w:fldChar w:fldCharType="separate"/>
      </w:r>
      <w:r w:rsidR="00414858" w:rsidRPr="00414858">
        <w:rPr>
          <w:noProof/>
        </w:rPr>
        <w:t>(Garcia &amp; Buainain, 2017)</w:t>
      </w:r>
      <w:ins w:id="89" w:author="Reviewer" w:date="2018-05-28T12:30:00Z">
        <w:r w:rsidR="00414858">
          <w:fldChar w:fldCharType="end"/>
        </w:r>
      </w:ins>
      <w:r>
        <w:t xml:space="preserve">. </w:t>
      </w:r>
      <w:r w:rsidR="00050061">
        <w:t xml:space="preserve">As áreas urbanizadas têm sofrido com as secas, </w:t>
      </w:r>
      <w:r w:rsidR="008D1293">
        <w:t>o aumento da temperatura média,</w:t>
      </w:r>
      <w:r w:rsidR="00050061">
        <w:t xml:space="preserve"> a intensidade das precipitações</w:t>
      </w:r>
      <w:r w:rsidR="008D1293">
        <w:t xml:space="preserve">, </w:t>
      </w:r>
      <w:ins w:id="90" w:author="Reviewer" w:date="2018-05-28T12:30:00Z">
        <w:r w:rsidR="00414858">
          <w:t xml:space="preserve">a </w:t>
        </w:r>
      </w:ins>
      <w:r w:rsidR="008D1293">
        <w:t>ocorrência</w:t>
      </w:r>
      <w:del w:id="91" w:author="Reviewer" w:date="2018-05-28T12:30:00Z">
        <w:r w:rsidR="008D1293" w:rsidDel="00414858">
          <w:delText>s</w:delText>
        </w:r>
      </w:del>
      <w:r w:rsidR="008D1293">
        <w:t xml:space="preserve"> de ventos intensos</w:t>
      </w:r>
      <w:r>
        <w:t xml:space="preserve"> </w:t>
      </w:r>
      <w:r>
        <w:fldChar w:fldCharType="begin" w:fldLock="1"/>
      </w:r>
      <w:r w:rsidR="00650067">
        <w:instrText>ADDIN CSL_CITATION {"citationItems":[{"id":"ITEM-1","itemData":{"DOI":"10.4000/confins.10228","ISSN":"1958-9212","abstract":"A utilização de índices para a caracterização de múltiplos parâmetros socioeconômicos ambientais tem sido cada vez mais frequente na atualidade. Entre esses índices estão os que calculam a vulnerabilidade socioambiental. O conceito de vulnerabilidade e os fatores que a compõem, ainda, não são completamente identificáveis, embora se constituam em um parâmetro imprescindível para, por exemplo, estimar o risco. A vulnerabilidade diz respeito à presença do risco e, também, à capacidade dos indivíduos ou grupos em mitigar os danos, que se diferem e os tornam mais ou menos vulneráveis de acordo com o risco e suas condições de enfrentamento. Esta pesquisa apresenta metodologia para avaliar a vulnerabilidade social, infraestrutural e ambiental ao risco de inundações da área urbana de Londrina (PR). A metodologia adotada para os cálculos de vulnerabilidade foi adaptada de Mendes (2013), utilizando dados do Censo do IBGE de 2010 e o setor censitário como unidade de análise, já que esta é a menor unidade territorial com limites físicos identificáveis em campo e com dimensão adequada à operação de pesquisas em seus levantamentos populacionais. Para os cálculos dos Índices de Vulnerabilidade Social e de Infraestrutura, foram selecionadas 36 variáveis que, reclassificadas, resultaram em 13 variáveis sintéticas, distribuídas entre seis indicadores temáticos (educação, renda e estrutura etária, esgotamento sanitário, rede de drenagem pluvial, condições da habitação). O valor dos indicadores foi o resultado da soma entre as variáveis sintéticas. Dessa forma, para cada setor censitário, foram gerados seis indicadores específicos que, também, foram escalonados. O Índice de Vulnerabilidade Ambiental – IVAMB foi calculado a partir das variáveis: declividade, solo e área de APP de Mata Ciliar, ou seja, os 30m exigidos por lei. A cartografia de cada uma destas variáveis foi extrapolada para o setor censitário, para que, posteriormente, pudesse ocorrer o cruzamento dos dados. A sobreposição com os dados do uso do solo forneceu o índice de fragilidade potencial. Os índices da vulnerabilidade social, de infraestrutura e da fragilidade potencial resultaram no índice de vulnerabilidade socioambiental. Utilizando ferramentas de Geoprocessamento, por meio do software ArcGIS 9.3, foram elaborados mapas multitemáticos, visando à caracterização e ao entendimento da organização do espaço quanto às vulnerabilidades, que ressaltam as diferenças entre os setores no acesso aos serviços públ…","author":[{"dropping-particle":"","family":"Barros","given":"Mirian Vizintim Fernandes","non-dropping-particle":"","parse-names":false,"suffix":""},{"dropping-particle":"","family":"Mendes","given":"Crislaine","non-dropping-particle":"","parse-names":false,"suffix":""},{"dropping-particle":"de","family":"Castro","given":"Paulo Henrique Marques","non-dropping-particle":"","parse-names":false,"suffix":""}],"container-title":"Confins","id":"ITEM-1","issue":"24","issued":{"date-parts":[["2015","7","21"]]},"publisher":"Théry, Hervé","title":"Vulnerabilidade socioambiental à inundação na área urbana de londrina – PR","type":"article-journal"},"uris":["http://www.mendeley.com/documents/?uuid=835fdea1-50da-3559-b968-27c4ce7e4452"]},{"id":"ITEM-2","itemData":{"ISBN":"9788526813038","abstract":"Riscos das mudanc̦as climáticas : características e implicac̦ões políticas -- Política climática e as cidades : riscos, responsabilidades e respostas políticas no nível local -- A política climática no nível local e subnacional no Brasil : as respostas políicas dos munícipios e estados brasileiros às mudanc̦as climáticas -- Mudanc̦as climáticas em Santos, na região metropolitana da Baixada Santista : rescos e respostas políticas -- Respostas políticas às mudanc̦as climáticas nos diferentes níveis de governo : oportunidades e desafios em santos, na região metropolitana da Baixada Santista e no estadao de São Paulo -- Para refleletir sobre as respostas políticas aos riscos das mudanc̦as climáticas com base nas situac̦ões estudadas.","author":[{"dropping-particle":"","family":"Barbi","given":"Fabiana","non-dropping-particle":"","parse-names":false,"suffix":""}],"edition":"1ª","id":"ITEM-2","issued":{"date-parts":[["2015"]]},"number-of-pages":"248","publisher":"Editora da Unicamp","publisher-place":"Campinas","title":"Mudanc̦as climáticas e respostas políticas nas cidades : os riscos na Baixada Santista","type":"book"},"uris":["http://www.mendeley.com/documents/?uuid=d3d12f8d-ab18-3893-be3c-bc837527424f"]},{"id":"ITEM-3","itemData":{"DOI":"10.4000/confins.11025","abstract":"A expansão da rede urbana tem sido acompanhada pela impermeabilização do solo, contribuindo para o aumento da ocorrência de inundações nestas áreas. Todavia, a avaliação deste fenômeno não tem recebido a devida atenção na gestão do espaço urbano, em particular porque não existe informação suficiente e adequada. Assim, este trabalho tem por objetivo avaliar o impacto da mudança no uso e ocupação das terras no agravamento de inundações na bacia hidrográfica do Alto Iguaçu e afluentes do Alto Ribeira, Paraná. Essa bacia hidrográfica abriga uma população de 3 milhões de pessoas, sendo um importante centro urbano no Brasil. A proposta de mudança no uso e ocupação das terras respeitaria a escala sustentável da bacia hidrográfica, representada pela sua aptidão agrícola. O método utilizado foi a estimativa do Indicador de Agravamento de Inundações (IAI) por sub-bacia. Os resultados indicam que o respeito da escala sustentável reduziria a probabilidade de ocorrência de inundações nas sub-bacias da bacia hidrográfica do Alto Iguaçu e afluentes do Alto Ribeira.","author":[{"dropping-particle":"","family":"Garcia","given":"Junior Ruiz","non-dropping-particle":"","parse-names":false,"suffix":""}],"container-title":"Confins","id":"ITEM-3","issue":"28","issued":{"date-parts":[["2016","9","22"]]},"publisher":"Théry, Hervé","title":"Avaliação do agravamento de inundações na bacia hidrográfica do Alto Iguaçu e afluentes do Alto Ribeira, Paraná","type":"article-journal"},"uris":["http://www.mendeley.com/documents/?uuid=bdf99f1e-3d7e-3523-b058-c3ad09122e1d"]},{"id":"ITEM-4","itemData":{"author":[{"dropping-particle":"","family":"Ribeiro","given":"S. K.","non-dropping-particle":"","parse-names":false,"suffix":""},{"dropping-particle":"","family":"Santos","given":"A. S.","non-dropping-particle":"","parse-names":false,"suffix":""}],"id":"ITEM-4","issued":{"date-parts":[["2016"]]},"number-of-pages":"120","publisher-place":"Rio de Janeiro","title":"Mudanças Climáticas e Cidades: Relatório Especial do Painel Brasileiro de Mudanças Climáticas","type":"report"},"uris":["http://www.mendeley.com/documents/?uuid=040ecd4e-1143-35a3-905e-1c30abaf6f4d"]}],"mendeley":{"formattedCitation":"(Barbi, 2015; Barros et al., 2015; Garcia, 2016; Ribeiro &amp; Santos, 2016)","plainTextFormattedCitation":"(Barbi, 2015; Barros et al., 2015; Garcia, 2016; Ribeiro &amp; Santos, 2016)","previouslyFormattedCitation":"(Barbi, 2015; Barros et al., 2015; Garcia, 2016; Ribeiro &amp; Santos, 2016)"},"properties":{"noteIndex":0},"schema":"https://github.com/citation-style-language/schema/raw/master/csl-citation.json"}</w:instrText>
      </w:r>
      <w:r>
        <w:fldChar w:fldCharType="separate"/>
      </w:r>
      <w:r w:rsidR="00B7126A" w:rsidRPr="00B7126A">
        <w:rPr>
          <w:noProof/>
        </w:rPr>
        <w:t>(Barbi, 2015; Barros et al., 2015; Garcia, 2016; Ribeiro &amp; Santos, 2016)</w:t>
      </w:r>
      <w:r>
        <w:fldChar w:fldCharType="end"/>
      </w:r>
      <w:r w:rsidR="008D1293">
        <w:t xml:space="preserve"> e deslizamentos e movimentos de massa </w:t>
      </w:r>
      <w:r w:rsidR="008D1293">
        <w:fldChar w:fldCharType="begin" w:fldLock="1"/>
      </w:r>
      <w:r w:rsidR="00650067">
        <w:instrText>ADDIN CSL_CITATION {"citationItems":[{"id":"ITEM-1","itemData":{"DOI":"10.4000/confins.11444","ISSN":"1958-9212","abstract":"O objetivo deste trabalho foi avaliar a influência dos parâmetros morfológicos e morfométricos e na magnitude de corridas de detritos em bacias hidrográficas na Serra do Mar Paulista, Brasil. Sobre os métodos, foram feitos: (a) o mapeamento, a classificação e a análise dos depósitos das corridas de detritos; e (b) o mapeamento e a análise dos parâmetros morfológicos e morfométricos e das bacias, levando-se em consideração a sua relevância para o processo. Os resultados corroboraram a influência destes parâmetros na ocorrência e na magnitude das corridas de detritos, em especial, o índice de circularidade e o ângulo da encosta.","author":[{"dropping-particle":"","family":"Dias","given":"Vivian Cristina","non-dropping-particle":"","parse-names":false,"suffix":""},{"dropping-particle":"","family":"Vieira","given":"Bianca Carvalho","non-dropping-particle":"","parse-names":false,"suffix":""},{"dropping-particle":"","family":"Gramani","given":"Marcelo Fischer","non-dropping-particle":"","parse-names":false,"suffix":""}],"container-title":"Confins","id":"ITEM-1","issue":"29","issued":{"date-parts":[["2016","12","11"]]},"publisher":"Théry, Hervé","title":"Parâmetros morfológicos e morfométricos como indicadores da magnitude das corridas de detritos na Serra do Mar Paulista","type":"article-journal"},"uris":["http://www.mendeley.com/documents/?uuid=6646c04d-cb78-3855-be8b-32926181e263"]}],"mendeley":{"formattedCitation":"(Dias, Vieira, &amp; Gramani, 2016)","plainTextFormattedCitation":"(Dias, Vieira, &amp; Gramani, 2016)","previouslyFormattedCitation":"(Dias, Vieira, &amp; Gramani, 2016)"},"properties":{"noteIndex":0},"schema":"https://github.com/citation-style-language/schema/raw/master/csl-citation.json"}</w:instrText>
      </w:r>
      <w:r w:rsidR="008D1293">
        <w:fldChar w:fldCharType="separate"/>
      </w:r>
      <w:r w:rsidR="00B7126A" w:rsidRPr="00B7126A">
        <w:rPr>
          <w:noProof/>
        </w:rPr>
        <w:t>(Dias, Vieira, &amp; Gramani, 2016)</w:t>
      </w:r>
      <w:r w:rsidR="008D1293">
        <w:fldChar w:fldCharType="end"/>
      </w:r>
      <w:r w:rsidR="00050061">
        <w:t xml:space="preserve">. </w:t>
      </w:r>
      <w:r>
        <w:t xml:space="preserve">Em março de 2011, por exemplo, o litoral do estado do Paraná sofreu com a intensidade de precipitação, resultando em inundações e deslizamentos e em um prejuízo estimado em mais de R$ 100 milhões </w:t>
      </w:r>
      <w:r>
        <w:fldChar w:fldCharType="begin" w:fldLock="1"/>
      </w:r>
      <w:r w:rsidR="00650067">
        <w:instrText>ADDIN CSL_CITATION {"citationItems":[{"id":"ITEM-1","itemData":{"DOI":"10.4000/confins.10228","ISSN":"1958-9212","abstract":"A utilização de índices para a caracterização de múltiplos parâmetros socioeconômicos ambientais tem sido cada vez mais frequente na atualidade. Entre esses índices estão os que calculam a vulnerabilidade socioambiental. O conceito de vulnerabilidade e os fatores que a compõem, ainda, não são completamente identificáveis, embora se constituam em um parâmetro imprescindível para, por exemplo, estimar o risco. A vulnerabilidade diz respeito à presença do risco e, também, à capacidade dos indivíduos ou grupos em mitigar os danos, que se diferem e os tornam mais ou menos vulneráveis de acordo com o risco e suas condições de enfrentamento. Esta pesquisa apresenta metodologia para avaliar a vulnerabilidade social, infraestrutural e ambiental ao risco de inundações da área urbana de Londrina (PR). A metodologia adotada para os cálculos de vulnerabilidade foi adaptada de Mendes (2013), utilizando dados do Censo do IBGE de 2010 e o setor censitário como unidade de análise, já que esta é a menor unidade territorial com limites físicos identificáveis em campo e com dimensão adequada à operação de pesquisas em seus levantamentos populacionais. Para os cálculos dos Índices de Vulnerabilidade Social e de Infraestrutura, foram selecionadas 36 variáveis que, reclassificadas, resultaram em 13 variáveis sintéticas, distribuídas entre seis indicadores temáticos (educação, renda e estrutura etária, esgotamento sanitário, rede de drenagem pluvial, condições da habitação). O valor dos indicadores foi o resultado da soma entre as variáveis sintéticas. Dessa forma, para cada setor censitário, foram gerados seis indicadores específicos que, também, foram escalonados. O Índice de Vulnerabilidade Ambiental – IVAMB foi calculado a partir das variáveis: declividade, solo e área de APP de Mata Ciliar, ou seja, os 30m exigidos por lei. A cartografia de cada uma destas variáveis foi extrapolada para o setor censitário, para que, posteriormente, pudesse ocorrer o cruzamento dos dados. A sobreposição com os dados do uso do solo forneceu o índice de fragilidade potencial. Os índices da vulnerabilidade social, de infraestrutura e da fragilidade potencial resultaram no índice de vulnerabilidade socioambiental. Utilizando ferramentas de Geoprocessamento, por meio do software ArcGIS 9.3, foram elaborados mapas multitemáticos, visando à caracterização e ao entendimento da organização do espaço quanto às vulnerabilidades, que ressaltam as diferenças entre os setores no acesso aos serviços públ…","author":[{"dropping-particle":"","family":"Barros","given":"Mirian Vizintim Fernandes","non-dropping-particle":"","parse-names":false,"suffix":""},{"dropping-particle":"","family":"Mendes","given":"Crislaine","non-dropping-particle":"","parse-names":false,"suffix":""},{"dropping-particle":"de","family":"Castro","given":"Paulo Henrique Marques","non-dropping-particle":"","parse-names":false,"suffix":""}],"container-title":"Confins","id":"ITEM-1","issue":"24","issued":{"date-parts":[["2015","7","21"]]},"publisher":"Théry, Hervé","title":"Vulnerabilidade socioambiental à inundação na área urbana de londrina – PR","type":"article-journal"},"uris":["http://www.mendeley.com/documents/?uuid=835fdea1-50da-3559-b968-27c4ce7e4452"]}],"mendeley":{"formattedCitation":"(Barros et al., 2015)","plainTextFormattedCitation":"(Barros et al., 2015)","previouslyFormattedCitation":"(Barros et al., 2015)"},"properties":{"noteIndex":0},"schema":"https://github.com/citation-style-language/schema/raw/master/csl-citation.json"}</w:instrText>
      </w:r>
      <w:r>
        <w:fldChar w:fldCharType="separate"/>
      </w:r>
      <w:r w:rsidR="00B7126A" w:rsidRPr="00B7126A">
        <w:rPr>
          <w:noProof/>
        </w:rPr>
        <w:t>(Barros et al., 2015)</w:t>
      </w:r>
      <w:r>
        <w:fldChar w:fldCharType="end"/>
      </w:r>
      <w:r>
        <w:t>.</w:t>
      </w:r>
    </w:p>
    <w:p w:rsidR="00F60677" w:rsidRDefault="00050061" w:rsidP="00A374F0">
      <w:pPr>
        <w:ind w:firstLine="720"/>
        <w:jc w:val="both"/>
      </w:pPr>
      <w:r>
        <w:t xml:space="preserve">No estado </w:t>
      </w:r>
      <w:r w:rsidR="009C4775">
        <w:t xml:space="preserve">de </w:t>
      </w:r>
      <w:r>
        <w:t xml:space="preserve">São Paulo, </w:t>
      </w:r>
      <w:r w:rsidR="00565B8C">
        <w:t xml:space="preserve">o mais populoso do </w:t>
      </w:r>
      <w:r w:rsidR="009C4775">
        <w:t xml:space="preserve">país </w:t>
      </w:r>
      <w:r w:rsidR="009C4775">
        <w:fldChar w:fldCharType="begin" w:fldLock="1"/>
      </w:r>
      <w:r w:rsidR="00650067">
        <w:instrText>ADDIN CSL_CITATION {"citationItems":[{"id":"ITEM-1","itemData":{"DOI":"10.4000/confins.8602","ISSN":"1958-9212","abstract":"No presente estudo, a dinâmica territorial e seus rebatimentos na organização regional do estado de São Paulo serão analisados indicadores demográficos, econômicos e sociais que permitem refletir sobre a dinâmica territorial recente do estado de São Paulo. Também serão analisados segundo três escalas básicas: global, nacional e regional ou intra-estadual. A tentativa aqui é interpretar, por meio de uma visão multi-escalar, a complexidade dos processos espaciais que contribuem para a diferenciação do território paulista em regiões. Tal diferenciação será objeto de uma compartimentação territorial do estado segundo as diretrizes estratégicas de coesão territorial, policentralidade e sustentabilidade. Ao final será realizada uma breve análise prospectiva para a compreensão da dinâmica dos processos territoriais.","author":[{"dropping-particle":"","family":"Egler","given":"Claudio Antonio Gonçalves","non-dropping-particle":"","parse-names":false,"suffix":""},{"dropping-particle":"","family":"Bessa","given":"Vagner de Carvalho","non-dropping-particle":"","parse-names":false,"suffix":""},{"dropping-particle":"","family":"Gonçalves","given":"André de Freitas","non-dropping-particle":"","parse-names":false,"suffix":""}],"container-title":"Confins","id":"ITEM-1","issue":"19","issued":{"date-parts":[["2013","11","12"]]},"publisher":"Théry, Hervé","title":"Dinâmica territorial e seus rebatimentos na organização regional do estado de São Paulo","type":"article-journal"},"uris":["http://www.mendeley.com/documents/?uuid=9b9b115e-3582-3f7f-a9e7-7105e71c1682"]}],"mendeley":{"formattedCitation":"(Egler, Bessa, &amp; Gonçalves, 2013)","plainTextFormattedCitation":"(Egler, Bessa, &amp; Gonçalves, 2013)","previouslyFormattedCitation":"(Egler, Bessa, &amp; Gonçalves, 2013)"},"properties":{"noteIndex":0},"schema":"https://github.com/citation-style-language/schema/raw/master/csl-citation.json"}</w:instrText>
      </w:r>
      <w:r w:rsidR="009C4775">
        <w:fldChar w:fldCharType="separate"/>
      </w:r>
      <w:r w:rsidR="00B7126A" w:rsidRPr="00B7126A">
        <w:rPr>
          <w:noProof/>
        </w:rPr>
        <w:t>(Egler, Bessa, &amp; Gonçalves, 2013)</w:t>
      </w:r>
      <w:r w:rsidR="009C4775">
        <w:fldChar w:fldCharType="end"/>
      </w:r>
      <w:r w:rsidR="00565B8C">
        <w:t xml:space="preserve">, </w:t>
      </w:r>
      <w:r>
        <w:t xml:space="preserve">que já sofre historicamente com </w:t>
      </w:r>
      <w:r w:rsidR="00565B8C">
        <w:t xml:space="preserve">as </w:t>
      </w:r>
      <w:r>
        <w:t>inundações nos centros metropolitanos</w:t>
      </w:r>
      <w:r w:rsidR="0011284D">
        <w:t xml:space="preserve"> </w:t>
      </w:r>
      <w:r w:rsidR="0011284D">
        <w:fldChar w:fldCharType="begin" w:fldLock="1"/>
      </w:r>
      <w:r w:rsidR="00650067">
        <w:instrText>ADDIN CSL_CITATION {"citationItems":[{"id":"ITEM-1","itemData":{"abstract":"Neste artigo começa-se por apresentar os aspectos físicos da Área Metropolitana de São Paulo (Brasil), mas também do seu crescimento demográfico explosivo e a grande impermeabilização do solo. Inundações e deslizamentos são numerosos e por vezes induzidos pelo homem. Questiona-se sobre a maneira de reduzir os seus efeitos catastróficos.","author":[{"dropping-particle":"","family":"Ross","given":"Jurandyr Luciano Sanches","non-dropping-particle":"","parse-names":false,"suffix":""}],"container-title":"Territorium","id":"ITEM-1","issue":"8","issued":{"date-parts":[["2001"]]},"page":"15-23","title":"Inundações e deslizamentos em São Paulo. Riscos da relação inadequada sociedade-natureza","type":"article-journal"},"uris":["http://www.mendeley.com/documents/?uuid=04151058-2a4d-3a83-bd7d-0307cc03bada"]},{"id":"ITEM-2","itemData":{"author":[{"dropping-particle":"","family":"Museu da Cidade de São Paulo","given":"","non-dropping-particle":"","parse-names":false,"suffix":""}],"id":"ITEM-2","issued":{"date-parts":[["2017"]]},"number-of-pages":"10","publisher-place":"São Paulo","title":"Exposição: Inundações em São Paulo","type":"report"},"uris":["http://www.mendeley.com/documents/?uuid=4615e8a8-255d-3000-81ee-59d9b7a6e852"]}],"mendeley":{"formattedCitation":"(Museu da Cidade de São Paulo, 2017; Ross, 2001)","plainTextFormattedCitation":"(Museu da Cidade de São Paulo, 2017; Ross, 2001)","previouslyFormattedCitation":"(Museu da Cidade de São Paulo, 2017; Ross, 2001)"},"properties":{"noteIndex":0},"schema":"https://github.com/citation-style-language/schema/raw/master/csl-citation.json"}</w:instrText>
      </w:r>
      <w:r w:rsidR="0011284D">
        <w:fldChar w:fldCharType="separate"/>
      </w:r>
      <w:r w:rsidR="00B7126A" w:rsidRPr="00B7126A">
        <w:rPr>
          <w:noProof/>
        </w:rPr>
        <w:t>(Museu da Cidade de São Paulo, 2017; Ross, 2001)</w:t>
      </w:r>
      <w:r w:rsidR="0011284D">
        <w:fldChar w:fldCharType="end"/>
      </w:r>
      <w:r>
        <w:t>, observou</w:t>
      </w:r>
      <w:r w:rsidR="00F60677">
        <w:t>-se</w:t>
      </w:r>
      <w:r>
        <w:t xml:space="preserve"> uma das maiores secas em 2014</w:t>
      </w:r>
      <w:r w:rsidR="00015464">
        <w:rPr>
          <w:rStyle w:val="Refdenotaderodap"/>
        </w:rPr>
        <w:footnoteReference w:id="1"/>
      </w:r>
      <w:r w:rsidR="0011284D">
        <w:t xml:space="preserve"> </w:t>
      </w:r>
      <w:r w:rsidR="0011284D">
        <w:fldChar w:fldCharType="begin" w:fldLock="1"/>
      </w:r>
      <w:r w:rsidR="00650067">
        <w:instrText>ADDIN CSL_CITATION {"citationItems":[{"id":"ITEM-1","itemData":{"DOI":"10.1590/S0103-40142015000200003","ISSN":"0103-4014","abstract":"&lt;p&gt;O objetivo deste artigo é discutir a situação atual de escassez hídrica na Região Macrometropolitana de São Paulo, Brasil, centrado numa realidade que aflige o conjunto de represas responsável por abastecer nove milhões de habitantes na Grande São Paulo à luz do referencial teórico da governança da água. O foco da reflexão se centra na necessidade de revisão da atual política de governança da água. Há a necessidade de enfrentar o uso insustentável da água, na medida em que as mudanças climáticas demandam a gestão do risco e a necessidade de promover transparência e accountability na gestão pública. As consequências sociais, políticas e econômicas que a escassez de água acarreta ao estado de São Paulo coloca a necessidade de mudanças profundas na governança da água nesse complexo cenário. Nesse sentido, o artigo se propõe mostrar que a problemática da falta de um modelo de governança eficaz e equitativo demanda novas respostas que integrem os diversos atores por meio de uma rede de ação pela água.&lt;/p&gt;","author":[{"dropping-particle":"","family":"Jacobi","given":"Pedro Roberto","non-dropping-particle":"","parse-names":false,"suffix":""},{"dropping-particle":"","family":"Cibim","given":"Juliana","non-dropping-particle":"","parse-names":false,"suffix":""},{"dropping-particle":"","family":"Leão","given":"Renata de Souza","non-dropping-particle":"","parse-names":false,"suffix":""},{"dropping-particle":"","family":"Jacobi","given":"Pedro Roberto","non-dropping-particle":"","parse-names":false,"suffix":""},{"dropping-particle":"","family":"Cibim","given":"Juliana","non-dropping-particle":"","parse-names":false,"suffix":""},{"dropping-particle":"","family":"Leão","given":"Renata de Souza","non-dropping-particle":"","parse-names":false,"suffix":""}],"container-title":"Estudos Avançados","id":"ITEM-1","issue":"84","issued":{"date-parts":[["2015","8"]]},"page":"27-42","publisher":"Instituto de Estudos Avançados da Universidade de São Paulo","title":"Crise hídrica na Macrometrópole Paulista e respostas da sociedade civil","type":"article-journal","volume":"29"},"uris":["http://www.mendeley.com/documents/?uuid=7e396fb1-8e90-3ebd-8f7a-d9c83402b638"]},{"id":"ITEM-2","itemData":{"author":[{"dropping-particle":"","family":"Senado Federal","given":"","non-dropping-particle":"","parse-names":false,"suffix":""}],"collection-title":"Boletim Legislativo","id":"ITEM-2","issued":{"date-parts":[["2015"]]},"number":"27","number-of-pages":"32","publisher-place":"Brasília-DF","title":"A crise hídrica e suas consequências","type":"report"},"uris":["http://www.mendeley.com/documents/?uuid=3cc78ba7-9150-363a-8922-5c0d2302aa75"]},{"id":"ITEM-3","itemData":{"DOI":"10.1590/1809-4422asoc150120r1v1912016","ISSN":"1414-753X","abstract":"&lt;p&gt;Abstract Brazil's Southeast region has been facing water supply challenges, especially concerning the metropolitan region of São Paulo, since 2014. We adressed the water crisis from the disaster's point of view, considering that one of the guiding features to characterize a disaster is the amount of affected people and the losses associated. In the situation under review, there are people directly affected, because of intermittent house water supply, and indirectly affected by the increase of prices for goods, since their production and manufacturing depend on the availability of water. We presented each of the stages of a disaster risk management: prevention, mitigation, preparedness, response and recovery. The risk of water scarcity in São Paulo is only one aspect of the discussion involving the effectiveness of management processes and the need for investments in the area, especially in reducing wasteful distribution.&lt;/p&gt;","author":[{"dropping-particle":"","family":"Soriano","given":"Érico","non-dropping-particle":"","parse-names":false,"suffix":""},{"dropping-particle":"","family":"Londe","given":"Luciana de Resende","non-dropping-particle":"","parse-names":false,"suffix":""},{"dropping-particle":"","family":"Gregorio","given":"Leandro Torres","non-dropping-particle":"Di","parse-names":false,"suffix":""},{"dropping-particle":"","family":"Coutinho","given":"Marcos Pellegrini","non-dropping-particle":"","parse-names":false,"suffix":""},{"dropping-particle":"","family":"Santos","given":"Leonardo Bacellar Lima","non-dropping-particle":"","parse-names":false,"suffix":""},{"dropping-particle":"","family":"Soriano","given":"Érico","non-dropping-particle":"","parse-names":false,"suffix":""},{"dropping-particle":"","family":"Londe","given":"Luciana de Resende","non-dropping-particle":"","parse-names":false,"suffix":""},{"dropping-particle":"","family":"Gregorio","given":"Leandro Torres","non-dropping-particle":"Di","parse-names":false,"suffix":""},{"dropping-particle":"","family":"Coutinho","given":"Marcos Pellegrini","non-dropping-particle":"","parse-names":false,"suffix":""},{"dropping-particle":"","family":"Santos","given":"Leonardo Bacellar Lima","non-dropping-particle":"","parse-names":false,"suffix":""}],"container-title":"Ambiente &amp; Sociedade","id":"ITEM-3","issue":"1","issued":{"date-parts":[["2016","3"]]},"page":"21-42","publisher":"Secretaria Editorial da Revista Ambiente e Sociedade","title":"Water crisis in São Paulo evaluated under the disaster's point of view","type":"article-journal","volume":"19"},"uris":["http://www.mendeley.com/documents/?uuid=dc00345f-617b-35d0-957c-32cc1bac4bc0"]}],"mendeley":{"formattedCitation":"(Jacobi et al., 2015; Senado Federal, 2015; Soriano et al., 2016)","plainTextFormattedCitation":"(Jacobi et al., 2015; Senado Federal, 2015; Soriano et al., 2016)","previouslyFormattedCitation":"(Jacobi et al., 2015; Senado Federal, 2015; Soriano et al., 2016)"},"properties":{"noteIndex":0},"schema":"https://github.com/citation-style-language/schema/raw/master/csl-citation.json"}</w:instrText>
      </w:r>
      <w:r w:rsidR="0011284D">
        <w:fldChar w:fldCharType="separate"/>
      </w:r>
      <w:r w:rsidR="00B7126A" w:rsidRPr="00B7126A">
        <w:rPr>
          <w:noProof/>
        </w:rPr>
        <w:t>(Jacobi et al., 2015; Senado Federal, 2015; Soriano et al., 2016)</w:t>
      </w:r>
      <w:r w:rsidR="0011284D">
        <w:fldChar w:fldCharType="end"/>
      </w:r>
      <w:r>
        <w:t xml:space="preserve">. </w:t>
      </w:r>
      <w:r w:rsidR="00565B8C">
        <w:t>O caso do estado de São Paulo ilustra o aumento da variabilidade climática</w:t>
      </w:r>
      <w:r w:rsidR="008D1293">
        <w:t xml:space="preserve"> com a frequente ocorrência de inundações e agora com a seca.</w:t>
      </w:r>
      <w:r w:rsidR="00565B8C">
        <w:t xml:space="preserve"> </w:t>
      </w:r>
      <w:r>
        <w:t xml:space="preserve">Desse modo, a identificação </w:t>
      </w:r>
      <w:ins w:id="99" w:author="Reviewer" w:date="2018-05-28T12:31:00Z">
        <w:r w:rsidR="00414858">
          <w:t xml:space="preserve">e análise </w:t>
        </w:r>
      </w:ins>
      <w:r>
        <w:t>da ocorrência de eventos extremos de precipitação (EEP) em áreas urbanas pode subsidiar as ações para aprimorar a gestão ambiental</w:t>
      </w:r>
      <w:r w:rsidR="00F60677">
        <w:t xml:space="preserve"> e as políticas ambientais</w:t>
      </w:r>
      <w:r>
        <w:t xml:space="preserve">. </w:t>
      </w:r>
      <w:r w:rsidR="0017569A">
        <w:t>Neste contexto</w:t>
      </w:r>
      <w:r>
        <w:t xml:space="preserve">, o problema de pesquisa abordado </w:t>
      </w:r>
      <w:r w:rsidR="0017569A">
        <w:t xml:space="preserve">neste estudo </w:t>
      </w:r>
      <w:r>
        <w:t>é em que medida a</w:t>
      </w:r>
      <w:ins w:id="100" w:author="Reviewer" w:date="2018-05-28T12:32:00Z">
        <w:r w:rsidR="00414858">
          <w:t xml:space="preserve"> ocorrência de EEP tem impactado a</w:t>
        </w:r>
      </w:ins>
      <w:r>
        <w:t xml:space="preserve"> Bacia do Rio Jundiaí (BRJ), que contempla um dos principais polos econômicos do estado de São Paulo</w:t>
      </w:r>
      <w:del w:id="101" w:author="Reviewer" w:date="2018-05-28T12:32:00Z">
        <w:r w:rsidDel="00414858">
          <w:delText>, tem sofrido com a ocorrência de EEP</w:delText>
        </w:r>
      </w:del>
      <w:r>
        <w:t>?</w:t>
      </w:r>
    </w:p>
    <w:p w:rsidR="00050061" w:rsidRDefault="0017569A" w:rsidP="00A374F0">
      <w:pPr>
        <w:ind w:firstLine="720"/>
        <w:jc w:val="both"/>
      </w:pPr>
      <w:r>
        <w:t xml:space="preserve">A BRJ </w:t>
      </w:r>
      <w:r w:rsidR="00050061" w:rsidRPr="00D33D42">
        <w:t>é de particular interesse por formar parte do território do Comitê das bacias do PCJ</w:t>
      </w:r>
      <w:r w:rsidR="00050061">
        <w:t xml:space="preserve"> – Piracicaba, Capivari e Jundiaí –</w:t>
      </w:r>
      <w:r w:rsidR="00050061" w:rsidRPr="00D33D42">
        <w:t>, considerado o mais organizado e eficiente do Brasil</w:t>
      </w:r>
      <w:ins w:id="102" w:author="Reviewer" w:date="2018-05-28T12:33:00Z">
        <w:r w:rsidR="006B515F">
          <w:t xml:space="preserve"> conforme pode ser verificado em</w:t>
        </w:r>
      </w:ins>
      <w:ins w:id="103" w:author="Reviewer" w:date="2018-05-28T12:32:00Z">
        <w:r w:rsidR="006B515F">
          <w:t xml:space="preserve"> </w:t>
        </w:r>
      </w:ins>
      <w:ins w:id="104" w:author="Reviewer" w:date="2018-05-28T12:33:00Z">
        <w:r w:rsidR="006B515F">
          <w:fldChar w:fldCharType="begin" w:fldLock="1"/>
        </w:r>
      </w:ins>
      <w:r w:rsidR="00974A82">
        <w:instrText>ADDIN CSL_CITATION {"citationItems":[{"id":"ITEM-1","itemData":{"URL":"http://agua.org.br/bacias-pcj/","author":[{"dropping-particle":"","family":"PCJ","given":"Consórcio","non-dropping-particle":"","parse-names":false,"suffix":""}],"id":"ITEM-1","issued":{"date-parts":[["2017"]]},"title":"Bacias PCJ","type":"webpage"},"uris":["http://www.mendeley.com/documents/?uuid=313e8708-8613-499d-b252-19b5d03c79b0"]}],"mendeley":{"formattedCitation":"(PCJ, 2017)","manualFormatting":"PCJ (2017)","plainTextFormattedCitation":"(PCJ, 2017)","previouslyFormattedCitation":"(PCJ, 2017)"},"properties":{"noteIndex":0},"schema":"https://github.com/citation-style-language/schema/raw/master/csl-citation.json"}</w:instrText>
      </w:r>
      <w:r w:rsidR="006B515F">
        <w:fldChar w:fldCharType="separate"/>
      </w:r>
      <w:del w:id="105" w:author="Reviewer" w:date="2018-05-28T12:33:00Z">
        <w:r w:rsidR="006B515F" w:rsidRPr="006B515F" w:rsidDel="006B515F">
          <w:rPr>
            <w:noProof/>
          </w:rPr>
          <w:delText>(</w:delText>
        </w:r>
      </w:del>
      <w:r w:rsidR="006B515F" w:rsidRPr="006B515F">
        <w:rPr>
          <w:noProof/>
        </w:rPr>
        <w:t>PCJ</w:t>
      </w:r>
      <w:del w:id="106" w:author="Reviewer" w:date="2018-05-28T12:33:00Z">
        <w:r w:rsidR="006B515F" w:rsidRPr="006B515F" w:rsidDel="006B515F">
          <w:rPr>
            <w:noProof/>
          </w:rPr>
          <w:delText>,</w:delText>
        </w:r>
      </w:del>
      <w:r w:rsidR="006B515F" w:rsidRPr="006B515F">
        <w:rPr>
          <w:noProof/>
        </w:rPr>
        <w:t xml:space="preserve"> </w:t>
      </w:r>
      <w:ins w:id="107" w:author="Reviewer" w:date="2018-05-28T12:33:00Z">
        <w:r w:rsidR="006B515F">
          <w:rPr>
            <w:noProof/>
          </w:rPr>
          <w:t>(</w:t>
        </w:r>
      </w:ins>
      <w:r w:rsidR="006B515F" w:rsidRPr="006B515F">
        <w:rPr>
          <w:noProof/>
        </w:rPr>
        <w:t>2017)</w:t>
      </w:r>
      <w:ins w:id="108" w:author="Reviewer" w:date="2018-05-28T12:33:00Z">
        <w:r w:rsidR="006B515F">
          <w:fldChar w:fldCharType="end"/>
        </w:r>
      </w:ins>
      <w:r w:rsidR="00050061" w:rsidRPr="00D33D42">
        <w:t xml:space="preserve">. Apesar disso, a disponibilidade da água continua sendo um fator limitante para </w:t>
      </w:r>
      <w:r w:rsidR="00050061">
        <w:t xml:space="preserve">o </w:t>
      </w:r>
      <w:r w:rsidR="00050061" w:rsidRPr="00D33D42">
        <w:t>desenvolvimento econômico local</w:t>
      </w:r>
      <w:r w:rsidR="00F60677">
        <w:t>, além dos problemas relacionados com a intensidade das precipitações</w:t>
      </w:r>
      <w:r w:rsidR="00050061" w:rsidRPr="00D33D42">
        <w:t xml:space="preserve">. </w:t>
      </w:r>
      <w:r w:rsidR="00050061">
        <w:t xml:space="preserve">A hipótese de trabalho é de que os EEP estariam se intensificando na BRJ, exigindo a urgência de políticas ambientais que levem em conta este cenário. Para verificar a validade da hipótese, foi estimado o </w:t>
      </w:r>
      <w:proofErr w:type="spellStart"/>
      <w:r w:rsidR="00050061" w:rsidRPr="00E5345D">
        <w:rPr>
          <w:i/>
        </w:rPr>
        <w:t>Standardized</w:t>
      </w:r>
      <w:proofErr w:type="spellEnd"/>
      <w:r w:rsidR="00050061" w:rsidRPr="00E5345D">
        <w:rPr>
          <w:i/>
        </w:rPr>
        <w:t xml:space="preserve"> </w:t>
      </w:r>
      <w:proofErr w:type="spellStart"/>
      <w:r w:rsidR="00050061" w:rsidRPr="00E5345D">
        <w:rPr>
          <w:i/>
        </w:rPr>
        <w:t>Precipitation</w:t>
      </w:r>
      <w:proofErr w:type="spellEnd"/>
      <w:r w:rsidR="00050061" w:rsidRPr="00E5345D">
        <w:rPr>
          <w:i/>
        </w:rPr>
        <w:t xml:space="preserve"> Index</w:t>
      </w:r>
      <w:r w:rsidR="00050061">
        <w:t xml:space="preserve"> (SPI) para a BRJ </w:t>
      </w:r>
      <w:r>
        <w:t xml:space="preserve">na tentativa </w:t>
      </w:r>
      <w:r w:rsidR="00050061">
        <w:t xml:space="preserve">de identificar a ocorrência e a intensidade dos </w:t>
      </w:r>
      <w:r>
        <w:t xml:space="preserve">EEP </w:t>
      </w:r>
      <w:r w:rsidR="00050061">
        <w:t>entre 1961 e 2014.</w:t>
      </w:r>
    </w:p>
    <w:p w:rsidR="00F60677" w:rsidRDefault="00F60677" w:rsidP="00A374F0">
      <w:pPr>
        <w:ind w:firstLine="720"/>
        <w:jc w:val="both"/>
      </w:pPr>
      <w:r>
        <w:t xml:space="preserve">O trabalho está organizado em </w:t>
      </w:r>
      <w:del w:id="109" w:author="Reviewer" w:date="2018-05-28T16:44:00Z">
        <w:r w:rsidDel="004E5B95">
          <w:delText xml:space="preserve">duas </w:delText>
        </w:r>
      </w:del>
      <w:ins w:id="110" w:author="Reviewer" w:date="2018-05-28T16:44:00Z">
        <w:r w:rsidR="004E5B95">
          <w:t>três</w:t>
        </w:r>
        <w:r w:rsidR="004E5B95">
          <w:t xml:space="preserve"> </w:t>
        </w:r>
      </w:ins>
      <w:r>
        <w:t xml:space="preserve">seções além desta introdução e das considerações finais. A próxima seção apresenta </w:t>
      </w:r>
      <w:r w:rsidR="00C45528">
        <w:t xml:space="preserve">as </w:t>
      </w:r>
      <w:r>
        <w:t xml:space="preserve">informações </w:t>
      </w:r>
      <w:r w:rsidR="00C45528">
        <w:t xml:space="preserve">sobre </w:t>
      </w:r>
      <w:r>
        <w:t>os materiais e métodos usados no estudo. Na</w:t>
      </w:r>
      <w:ins w:id="111" w:author="Reviewer" w:date="2018-05-28T16:44:00Z">
        <w:r w:rsidR="004E5B95">
          <w:t>s duas seções seguintes</w:t>
        </w:r>
      </w:ins>
      <w:r>
        <w:t xml:space="preserve"> </w:t>
      </w:r>
      <w:del w:id="112" w:author="Reviewer" w:date="2018-05-28T16:44:00Z">
        <w:r w:rsidDel="004E5B95">
          <w:delText xml:space="preserve">segunda seção </w:delText>
        </w:r>
      </w:del>
      <w:r>
        <w:t xml:space="preserve">são apresentados os principais resultados </w:t>
      </w:r>
      <w:r w:rsidR="00C45528">
        <w:t>e a</w:t>
      </w:r>
      <w:r>
        <w:t xml:space="preserve"> discussão.</w:t>
      </w:r>
    </w:p>
    <w:p w:rsidR="00050061" w:rsidRPr="00CA48B1" w:rsidRDefault="00050061" w:rsidP="00A374F0">
      <w:pPr>
        <w:ind w:firstLine="720"/>
        <w:jc w:val="both"/>
      </w:pPr>
      <w:bookmarkStart w:id="113" w:name="_GoBack"/>
      <w:bookmarkEnd w:id="113"/>
    </w:p>
    <w:p w:rsidR="006B28D9" w:rsidRPr="004F2BBC" w:rsidRDefault="00050061" w:rsidP="00A374F0">
      <w:pPr>
        <w:pStyle w:val="Ttulo1"/>
        <w:numPr>
          <w:ilvl w:val="0"/>
          <w:numId w:val="3"/>
        </w:numPr>
        <w:jc w:val="both"/>
        <w:rPr>
          <w:caps w:val="0"/>
          <w:szCs w:val="24"/>
        </w:rPr>
      </w:pPr>
      <w:r w:rsidRPr="004F2BBC">
        <w:rPr>
          <w:caps w:val="0"/>
          <w:szCs w:val="24"/>
        </w:rPr>
        <w:t>Material e Métodos</w:t>
      </w:r>
    </w:p>
    <w:p w:rsidR="00050061" w:rsidRDefault="00050061" w:rsidP="00A374F0">
      <w:pPr>
        <w:ind w:firstLine="720"/>
        <w:jc w:val="both"/>
        <w:rPr>
          <w:i/>
        </w:rPr>
      </w:pPr>
    </w:p>
    <w:p w:rsidR="00050061" w:rsidRPr="004F2BBC" w:rsidRDefault="00050061" w:rsidP="00A374F0">
      <w:pPr>
        <w:pStyle w:val="Ttulo1"/>
        <w:numPr>
          <w:ilvl w:val="1"/>
          <w:numId w:val="3"/>
        </w:numPr>
        <w:jc w:val="both"/>
        <w:rPr>
          <w:b w:val="0"/>
          <w:caps w:val="0"/>
          <w:szCs w:val="24"/>
        </w:rPr>
      </w:pPr>
      <w:r w:rsidRPr="004F2BBC">
        <w:rPr>
          <w:b w:val="0"/>
          <w:caps w:val="0"/>
          <w:szCs w:val="24"/>
        </w:rPr>
        <w:t xml:space="preserve">Área de estudo: A Bacia </w:t>
      </w:r>
      <w:r w:rsidR="00035BB5">
        <w:rPr>
          <w:b w:val="0"/>
          <w:caps w:val="0"/>
          <w:szCs w:val="24"/>
        </w:rPr>
        <w:t xml:space="preserve">Hidrográfica </w:t>
      </w:r>
      <w:r w:rsidRPr="004F2BBC">
        <w:rPr>
          <w:b w:val="0"/>
          <w:caps w:val="0"/>
          <w:szCs w:val="24"/>
        </w:rPr>
        <w:t>do Rio Jundiaí</w:t>
      </w:r>
    </w:p>
    <w:p w:rsidR="004F2BBC" w:rsidRDefault="004F2BBC" w:rsidP="00A374F0">
      <w:pPr>
        <w:ind w:firstLine="720"/>
        <w:jc w:val="both"/>
      </w:pPr>
    </w:p>
    <w:p w:rsidR="00050061" w:rsidRPr="00546DC7" w:rsidRDefault="00546DC7" w:rsidP="00A374F0">
      <w:pPr>
        <w:ind w:firstLine="720"/>
        <w:jc w:val="both"/>
      </w:pPr>
      <w:r w:rsidRPr="00546DC7">
        <w:t>A área de estudo é a Bacia Hidrográfica do Rio Jundiaí (BHRJ), localizada na Unidade Hidrográfica de Gerenciamento de Recursos Hídricos do Piracicaba, Capivari e Jundiaí (UGRHI PCJ) do estado de São Paulo (</w:t>
      </w:r>
      <w:r w:rsidRPr="00546DC7">
        <w:fldChar w:fldCharType="begin"/>
      </w:r>
      <w:r w:rsidRPr="00546DC7">
        <w:instrText xml:space="preserve"> REF _Ref451709203 \h  \* MERGEFORMAT </w:instrText>
      </w:r>
      <w:r w:rsidRPr="00546DC7">
        <w:fldChar w:fldCharType="separate"/>
      </w:r>
      <w:ins w:id="114" w:author="Reviewer" w:date="2018-05-28T13:35:00Z">
        <w:r w:rsidR="00907C7B" w:rsidRPr="00907C7B">
          <w:rPr>
            <w:rPrChange w:id="115" w:author="Reviewer" w:date="2018-05-28T13:35:00Z">
              <w:rPr>
                <w:b/>
                <w:sz w:val="22"/>
                <w:szCs w:val="22"/>
              </w:rPr>
            </w:rPrChange>
          </w:rPr>
          <w:t xml:space="preserve">Mapa </w:t>
        </w:r>
        <w:r w:rsidR="00907C7B" w:rsidRPr="00907C7B">
          <w:rPr>
            <w:rPrChange w:id="116" w:author="Reviewer" w:date="2018-05-28T13:35:00Z">
              <w:rPr>
                <w:b/>
                <w:noProof/>
                <w:sz w:val="22"/>
                <w:szCs w:val="22"/>
              </w:rPr>
            </w:rPrChange>
          </w:rPr>
          <w:t>1</w:t>
        </w:r>
      </w:ins>
      <w:del w:id="117" w:author="Reviewer" w:date="2018-05-28T13:35:00Z">
        <w:r w:rsidRPr="00546DC7" w:rsidDel="00907C7B">
          <w:delText>Mapa 1</w:delText>
        </w:r>
      </w:del>
      <w:r w:rsidRPr="00546DC7">
        <w:fldChar w:fldCharType="end"/>
      </w:r>
      <w:r w:rsidRPr="00546DC7">
        <w:t>)</w:t>
      </w:r>
      <w:r w:rsidR="00050061" w:rsidRPr="00546DC7">
        <w:t>.</w:t>
      </w:r>
    </w:p>
    <w:p w:rsidR="00263C24" w:rsidRDefault="00263C24" w:rsidP="00A374F0">
      <w:pPr>
        <w:ind w:firstLine="720"/>
        <w:jc w:val="both"/>
      </w:pPr>
    </w:p>
    <w:p w:rsidR="00A374F0" w:rsidRDefault="00A374F0" w:rsidP="00A374F0">
      <w:pPr>
        <w:ind w:firstLine="720"/>
        <w:jc w:val="both"/>
      </w:pPr>
    </w:p>
    <w:p w:rsidR="00A374F0" w:rsidDel="006B515F" w:rsidRDefault="00A374F0" w:rsidP="00A374F0">
      <w:pPr>
        <w:ind w:firstLine="720"/>
        <w:jc w:val="both"/>
        <w:rPr>
          <w:del w:id="118" w:author="Reviewer" w:date="2018-05-28T12:33:00Z"/>
        </w:rPr>
      </w:pPr>
    </w:p>
    <w:p w:rsidR="00A374F0" w:rsidDel="006B515F" w:rsidRDefault="00A374F0" w:rsidP="00A374F0">
      <w:pPr>
        <w:ind w:firstLine="720"/>
        <w:jc w:val="both"/>
        <w:rPr>
          <w:del w:id="119" w:author="Reviewer" w:date="2018-05-28T12:33:00Z"/>
        </w:rPr>
      </w:pPr>
    </w:p>
    <w:p w:rsidR="00A374F0" w:rsidDel="006B515F" w:rsidRDefault="00A374F0" w:rsidP="00A374F0">
      <w:pPr>
        <w:ind w:firstLine="720"/>
        <w:jc w:val="both"/>
        <w:rPr>
          <w:del w:id="120" w:author="Reviewer" w:date="2018-05-28T12:34:00Z"/>
        </w:rPr>
      </w:pPr>
    </w:p>
    <w:p w:rsidR="00A374F0" w:rsidDel="006B515F" w:rsidRDefault="00A374F0" w:rsidP="00A374F0">
      <w:pPr>
        <w:ind w:firstLine="720"/>
        <w:jc w:val="both"/>
        <w:rPr>
          <w:del w:id="121" w:author="Reviewer" w:date="2018-05-28T12:34:00Z"/>
        </w:rPr>
      </w:pPr>
    </w:p>
    <w:p w:rsidR="00A374F0" w:rsidDel="006B515F" w:rsidRDefault="00A374F0" w:rsidP="00A374F0">
      <w:pPr>
        <w:ind w:firstLine="720"/>
        <w:jc w:val="both"/>
        <w:rPr>
          <w:del w:id="122" w:author="Reviewer" w:date="2018-05-28T12:34:00Z"/>
        </w:rPr>
      </w:pPr>
    </w:p>
    <w:p w:rsidR="00A374F0" w:rsidDel="006B515F" w:rsidRDefault="00A374F0" w:rsidP="00A374F0">
      <w:pPr>
        <w:ind w:firstLine="720"/>
        <w:jc w:val="both"/>
        <w:rPr>
          <w:del w:id="123" w:author="Reviewer" w:date="2018-05-28T12:34:00Z"/>
        </w:rPr>
      </w:pPr>
    </w:p>
    <w:p w:rsidR="00A374F0" w:rsidDel="006B515F" w:rsidRDefault="00A374F0" w:rsidP="00A374F0">
      <w:pPr>
        <w:ind w:firstLine="720"/>
        <w:jc w:val="both"/>
        <w:rPr>
          <w:del w:id="124" w:author="Reviewer" w:date="2018-05-28T12:34:00Z"/>
        </w:rPr>
      </w:pPr>
    </w:p>
    <w:p w:rsidR="00A374F0" w:rsidDel="006B515F" w:rsidRDefault="00A374F0" w:rsidP="00A374F0">
      <w:pPr>
        <w:ind w:firstLine="720"/>
        <w:jc w:val="both"/>
        <w:rPr>
          <w:del w:id="125" w:author="Reviewer" w:date="2018-05-28T12:34:00Z"/>
        </w:rPr>
      </w:pPr>
    </w:p>
    <w:p w:rsidR="00A374F0" w:rsidDel="006B515F" w:rsidRDefault="00A374F0" w:rsidP="00A374F0">
      <w:pPr>
        <w:ind w:firstLine="720"/>
        <w:jc w:val="both"/>
        <w:rPr>
          <w:del w:id="126" w:author="Reviewer" w:date="2018-05-28T12:34:00Z"/>
        </w:rPr>
      </w:pPr>
    </w:p>
    <w:p w:rsidR="00A374F0" w:rsidDel="006B515F" w:rsidRDefault="00A374F0" w:rsidP="00A374F0">
      <w:pPr>
        <w:ind w:firstLine="720"/>
        <w:jc w:val="both"/>
        <w:rPr>
          <w:del w:id="127" w:author="Reviewer" w:date="2018-05-28T12:34:00Z"/>
        </w:rPr>
      </w:pPr>
    </w:p>
    <w:p w:rsidR="00A374F0" w:rsidDel="006B515F" w:rsidRDefault="00A374F0" w:rsidP="00A374F0">
      <w:pPr>
        <w:ind w:firstLine="720"/>
        <w:jc w:val="both"/>
        <w:rPr>
          <w:del w:id="128" w:author="Reviewer" w:date="2018-05-28T12:34:00Z"/>
        </w:rPr>
      </w:pPr>
    </w:p>
    <w:p w:rsidR="00A374F0" w:rsidRPr="00AE561F" w:rsidDel="006B515F" w:rsidRDefault="00A374F0" w:rsidP="00A374F0">
      <w:pPr>
        <w:ind w:firstLine="720"/>
        <w:jc w:val="both"/>
        <w:rPr>
          <w:del w:id="129" w:author="Reviewer" w:date="2018-05-28T12:34:00Z"/>
        </w:rPr>
      </w:pPr>
    </w:p>
    <w:p w:rsidR="00050061" w:rsidRPr="00541C0A" w:rsidRDefault="00050061" w:rsidP="00A374F0">
      <w:pPr>
        <w:pStyle w:val="Legenda"/>
        <w:spacing w:before="0" w:after="0" w:line="240" w:lineRule="auto"/>
        <w:jc w:val="both"/>
        <w:rPr>
          <w:rFonts w:ascii="Times New Roman" w:hAnsi="Times New Roman" w:cs="Times New Roman"/>
          <w:b w:val="0"/>
          <w:sz w:val="22"/>
          <w:szCs w:val="22"/>
        </w:rPr>
      </w:pPr>
      <w:bookmarkStart w:id="130" w:name="_Ref451709203"/>
      <w:r w:rsidRPr="00541C0A">
        <w:rPr>
          <w:rFonts w:ascii="Times New Roman" w:hAnsi="Times New Roman" w:cs="Times New Roman"/>
          <w:b w:val="0"/>
          <w:sz w:val="22"/>
          <w:szCs w:val="22"/>
        </w:rPr>
        <w:t xml:space="preserve">Mapa </w:t>
      </w:r>
      <w:r w:rsidRPr="00541C0A">
        <w:rPr>
          <w:rFonts w:ascii="Times New Roman" w:hAnsi="Times New Roman" w:cs="Times New Roman"/>
          <w:b w:val="0"/>
          <w:sz w:val="22"/>
          <w:szCs w:val="22"/>
        </w:rPr>
        <w:fldChar w:fldCharType="begin"/>
      </w:r>
      <w:r w:rsidRPr="00541C0A">
        <w:rPr>
          <w:rFonts w:ascii="Times New Roman" w:hAnsi="Times New Roman" w:cs="Times New Roman"/>
          <w:b w:val="0"/>
          <w:sz w:val="22"/>
          <w:szCs w:val="22"/>
        </w:rPr>
        <w:instrText xml:space="preserve"> SEQ Mapa \* ARABIC </w:instrText>
      </w:r>
      <w:r w:rsidRPr="00541C0A">
        <w:rPr>
          <w:rFonts w:ascii="Times New Roman" w:hAnsi="Times New Roman" w:cs="Times New Roman"/>
          <w:b w:val="0"/>
          <w:sz w:val="22"/>
          <w:szCs w:val="22"/>
        </w:rPr>
        <w:fldChar w:fldCharType="separate"/>
      </w:r>
      <w:r w:rsidR="00B80648">
        <w:rPr>
          <w:rFonts w:ascii="Times New Roman" w:hAnsi="Times New Roman" w:cs="Times New Roman"/>
          <w:b w:val="0"/>
          <w:noProof/>
          <w:sz w:val="22"/>
          <w:szCs w:val="22"/>
        </w:rPr>
        <w:t>1</w:t>
      </w:r>
      <w:r w:rsidRPr="00541C0A">
        <w:rPr>
          <w:rFonts w:ascii="Times New Roman" w:hAnsi="Times New Roman" w:cs="Times New Roman"/>
          <w:b w:val="0"/>
          <w:sz w:val="22"/>
          <w:szCs w:val="22"/>
        </w:rPr>
        <w:fldChar w:fldCharType="end"/>
      </w:r>
      <w:bookmarkEnd w:id="130"/>
      <w:r w:rsidRPr="00541C0A">
        <w:rPr>
          <w:rFonts w:ascii="Times New Roman" w:hAnsi="Times New Roman" w:cs="Times New Roman"/>
          <w:b w:val="0"/>
          <w:sz w:val="22"/>
          <w:szCs w:val="22"/>
        </w:rPr>
        <w:t xml:space="preserve"> – Bacia Hidrográfica do Rio Jundiaí</w:t>
      </w:r>
    </w:p>
    <w:p w:rsidR="00050061" w:rsidRDefault="00807BDD" w:rsidP="00A374F0">
      <w:pPr>
        <w:pStyle w:val="Legenda"/>
        <w:spacing w:before="0" w:after="0" w:line="240" w:lineRule="auto"/>
        <w:jc w:val="both"/>
        <w:rPr>
          <w:rFonts w:ascii="Arial" w:hAnsi="Arial" w:cs="Arial"/>
          <w:b w:val="0"/>
          <w:sz w:val="22"/>
          <w:szCs w:val="22"/>
        </w:rPr>
      </w:pPr>
      <w:r>
        <w:rPr>
          <w:rFonts w:ascii="Arial" w:hAnsi="Arial" w:cs="Arial"/>
          <w:b w:val="0"/>
          <w:noProof/>
          <w:sz w:val="22"/>
          <w:szCs w:val="22"/>
        </w:rPr>
        <w:drawing>
          <wp:inline distT="0" distB="0" distL="0" distR="0">
            <wp:extent cx="5580380" cy="407733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calizacao_bhrj.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80380" cy="4077335"/>
                    </a:xfrm>
                    <a:prstGeom prst="rect">
                      <a:avLst/>
                    </a:prstGeom>
                  </pic:spPr>
                </pic:pic>
              </a:graphicData>
            </a:graphic>
          </wp:inline>
        </w:drawing>
      </w:r>
    </w:p>
    <w:p w:rsidR="00050061" w:rsidRPr="004F2BBC" w:rsidRDefault="00050061" w:rsidP="00A374F0">
      <w:pPr>
        <w:pStyle w:val="Legenda"/>
        <w:spacing w:before="0" w:after="0" w:line="240" w:lineRule="auto"/>
        <w:jc w:val="both"/>
        <w:rPr>
          <w:rFonts w:ascii="Times New Roman" w:hAnsi="Times New Roman" w:cs="Times New Roman"/>
          <w:b w:val="0"/>
          <w:sz w:val="22"/>
          <w:szCs w:val="22"/>
        </w:rPr>
      </w:pPr>
      <w:r w:rsidRPr="004F2BBC">
        <w:rPr>
          <w:rFonts w:ascii="Times New Roman" w:hAnsi="Times New Roman" w:cs="Times New Roman"/>
          <w:b w:val="0"/>
          <w:sz w:val="22"/>
          <w:szCs w:val="22"/>
        </w:rPr>
        <w:t>Fonte: preparado pelos autores com base em</w:t>
      </w:r>
      <w:r w:rsidR="00BB2D12">
        <w:rPr>
          <w:rFonts w:ascii="Times New Roman" w:hAnsi="Times New Roman" w:cs="Times New Roman"/>
          <w:b w:val="0"/>
          <w:sz w:val="22"/>
          <w:szCs w:val="22"/>
        </w:rPr>
        <w:t xml:space="preserve"> </w:t>
      </w:r>
      <w:r w:rsidR="00BB2D12">
        <w:rPr>
          <w:rFonts w:ascii="Times New Roman" w:hAnsi="Times New Roman" w:cs="Times New Roman"/>
          <w:b w:val="0"/>
          <w:sz w:val="22"/>
          <w:szCs w:val="22"/>
        </w:rPr>
        <w:fldChar w:fldCharType="begin" w:fldLock="1"/>
      </w:r>
      <w:r w:rsidR="001D5A25">
        <w:rPr>
          <w:rFonts w:ascii="Times New Roman" w:hAnsi="Times New Roman" w:cs="Times New Roman"/>
          <w:b w:val="0"/>
          <w:sz w:val="22"/>
          <w:szCs w:val="22"/>
        </w:rPr>
        <w:instrText>ADDIN CSL_CITATION {"citationItems":[{"id":"ITEM-1","itemData":{"URL":"http://datageo.ambiente.sp.gov.br/","abstract":"Base de dados espaciais","accessed":{"date-parts":[["2018","3","3"]]},"author":[{"dropping-particle":"","family":"DATAGEO – Sistema Ambiental Paulista","given":"","non-dropping-particle":"","parse-names":false,"suffix":""}],"id":"ITEM-1","issued":{"date-parts":[["2018"]]},"title":"Infraestrutura de Dados Espaciais Ambientais do Estado de São Paulo – IDEA-SP - DataGeo","type":"webpage"},"uris":["http://www.mendeley.com/documents/?uuid=0f295ef7-5300-3993-8a95-031192500bc2"]},{"id":"ITEM-2","itemData":{"URL":"http://mapas.ibge.gov.br/","accessed":{"date-parts":[["2018","3","3"]]},"author":[{"dropping-particle":"","family":"IBGE – Instituto Brasileiro de Geografia e Estatística","given":"","non-dropping-particle":"","parse-names":false,"suffix":""}],"id":"ITEM-2","issued":{"date-parts":[["2018"]]},"title":"IBGE | mapas","type":"webpage"},"uris":["http://www.mendeley.com/documents/?uuid=4d262c53-3277-38a2-baa0-95a6e0297f15"]}],"mendeley":{"formattedCitation":"(DATAGEO – Sistema Ambiental Paulista, 2018; IBGE – Instituto Brasileiro de Geografia e Estatística, 2018)","plainTextFormattedCitation":"(DATAGEO – Sistema Ambiental Paulista, 2018; IBGE – Instituto Brasileiro de Geografia e Estatística, 2018)","previouslyFormattedCitation":"(DATAGEO – Sistema Ambiental Paulista, 2018; IBGE – Instituto Brasileiro de Geografia e Estatística, 2018)"},"properties":{"noteIndex":0},"schema":"https://github.com/citation-style-language/schema/raw/master/csl-citation.json"}</w:instrText>
      </w:r>
      <w:r w:rsidR="00BB2D12">
        <w:rPr>
          <w:rFonts w:ascii="Times New Roman" w:hAnsi="Times New Roman" w:cs="Times New Roman"/>
          <w:b w:val="0"/>
          <w:sz w:val="22"/>
          <w:szCs w:val="22"/>
        </w:rPr>
        <w:fldChar w:fldCharType="separate"/>
      </w:r>
      <w:r w:rsidR="00650067" w:rsidRPr="00650067">
        <w:rPr>
          <w:rFonts w:ascii="Times New Roman" w:hAnsi="Times New Roman" w:cs="Times New Roman"/>
          <w:b w:val="0"/>
          <w:noProof/>
          <w:sz w:val="22"/>
          <w:szCs w:val="22"/>
        </w:rPr>
        <w:t>(DATAGEO – Sistema Ambiental Paulista, 2018; IBGE – Instituto Brasileiro de Geografia e Estatística, 2018)</w:t>
      </w:r>
      <w:r w:rsidR="00BB2D12">
        <w:rPr>
          <w:rFonts w:ascii="Times New Roman" w:hAnsi="Times New Roman" w:cs="Times New Roman"/>
          <w:b w:val="0"/>
          <w:sz w:val="22"/>
          <w:szCs w:val="22"/>
        </w:rPr>
        <w:fldChar w:fldCharType="end"/>
      </w:r>
      <w:r w:rsidRPr="004F2BBC">
        <w:rPr>
          <w:rFonts w:ascii="Times New Roman" w:hAnsi="Times New Roman" w:cs="Times New Roman"/>
          <w:b w:val="0"/>
          <w:sz w:val="22"/>
          <w:szCs w:val="22"/>
        </w:rPr>
        <w:t>.</w:t>
      </w:r>
    </w:p>
    <w:p w:rsidR="00050061" w:rsidRPr="004F2BBC" w:rsidRDefault="00050061" w:rsidP="00A374F0">
      <w:pPr>
        <w:ind w:firstLine="720"/>
        <w:jc w:val="both"/>
      </w:pPr>
    </w:p>
    <w:p w:rsidR="006031AB" w:rsidRPr="00AA0298" w:rsidRDefault="00050061" w:rsidP="00A374F0">
      <w:pPr>
        <w:ind w:firstLine="720"/>
        <w:jc w:val="both"/>
      </w:pPr>
      <w:r w:rsidRPr="004F2BBC">
        <w:t>A área da BHRJ foi estimada em 118 mil hectares</w:t>
      </w:r>
      <w:r w:rsidR="00DD373C">
        <w:t xml:space="preserve"> (1.180 km²)</w:t>
      </w:r>
      <w:r w:rsidR="006031AB">
        <w:t xml:space="preserve">, que inclui territórios </w:t>
      </w:r>
      <w:r w:rsidRPr="004F2BBC">
        <w:t>de 11 municípios</w:t>
      </w:r>
      <w:r w:rsidRPr="004F2BBC">
        <w:rPr>
          <w:rStyle w:val="Refdenotaderodap"/>
        </w:rPr>
        <w:footnoteReference w:id="2"/>
      </w:r>
      <w:r w:rsidR="006031AB">
        <w:t>, mas apenas 7 deles possuem suas sedes na BHRJ</w:t>
      </w:r>
      <w:r w:rsidR="00DD373C">
        <w:t xml:space="preserve"> </w:t>
      </w:r>
      <w:r w:rsidR="00DD373C" w:rsidRPr="00DD373C">
        <w:t>(</w:t>
      </w:r>
      <w:r w:rsidR="00DD373C" w:rsidRPr="00DD373C">
        <w:fldChar w:fldCharType="begin"/>
      </w:r>
      <w:r w:rsidR="00DD373C" w:rsidRPr="00DD373C">
        <w:instrText xml:space="preserve"> REF _Ref451709203 \h  \* MERGEFORMAT </w:instrText>
      </w:r>
      <w:r w:rsidR="00DD373C" w:rsidRPr="00DD373C">
        <w:fldChar w:fldCharType="separate"/>
      </w:r>
      <w:ins w:id="140" w:author="Reviewer" w:date="2018-05-28T13:35:00Z">
        <w:r w:rsidR="00907C7B" w:rsidRPr="00907C7B">
          <w:rPr>
            <w:rPrChange w:id="141" w:author="Reviewer" w:date="2018-05-28T13:35:00Z">
              <w:rPr>
                <w:b/>
                <w:sz w:val="22"/>
                <w:szCs w:val="22"/>
              </w:rPr>
            </w:rPrChange>
          </w:rPr>
          <w:t xml:space="preserve">Mapa </w:t>
        </w:r>
        <w:r w:rsidR="00907C7B" w:rsidRPr="00907C7B">
          <w:rPr>
            <w:noProof/>
            <w:rPrChange w:id="142" w:author="Reviewer" w:date="2018-05-28T13:35:00Z">
              <w:rPr>
                <w:b/>
                <w:noProof/>
                <w:sz w:val="22"/>
                <w:szCs w:val="22"/>
              </w:rPr>
            </w:rPrChange>
          </w:rPr>
          <w:t>1</w:t>
        </w:r>
      </w:ins>
      <w:del w:id="143" w:author="Reviewer" w:date="2018-05-28T13:35:00Z">
        <w:r w:rsidR="00DD373C" w:rsidRPr="00DD373C" w:rsidDel="00907C7B">
          <w:delText xml:space="preserve">Mapa </w:delText>
        </w:r>
        <w:r w:rsidR="00DD373C" w:rsidRPr="00DD373C" w:rsidDel="00907C7B">
          <w:rPr>
            <w:noProof/>
          </w:rPr>
          <w:delText>1</w:delText>
        </w:r>
      </w:del>
      <w:r w:rsidR="00DD373C" w:rsidRPr="00DD373C">
        <w:fldChar w:fldCharType="end"/>
      </w:r>
      <w:r w:rsidR="00DD373C" w:rsidRPr="00DD373C">
        <w:t>)</w:t>
      </w:r>
      <w:r w:rsidRPr="00DD373C">
        <w:t>, abrigando 1,3 milhão de pessoas em 2010, resultando em uma densidade demográfica de 800 hab./km</w:t>
      </w:r>
      <w:r w:rsidRPr="00DD373C">
        <w:rPr>
          <w:vertAlign w:val="superscript"/>
        </w:rPr>
        <w:t>2</w:t>
      </w:r>
      <w:r w:rsidRPr="00DD373C">
        <w:t xml:space="preserve"> e taxa de urbanização de 96,7%</w:t>
      </w:r>
      <w:r w:rsidR="00AA0298">
        <w:t xml:space="preserve"> </w:t>
      </w:r>
      <w:r w:rsidR="00AA0298" w:rsidRPr="00AA0298">
        <w:t>(</w:t>
      </w:r>
      <w:r w:rsidR="00AA0298" w:rsidRPr="00AA0298">
        <w:fldChar w:fldCharType="begin"/>
      </w:r>
      <w:r w:rsidR="00AA0298" w:rsidRPr="00AA0298">
        <w:instrText xml:space="preserve"> REF _Ref452202373 \h </w:instrText>
      </w:r>
      <w:r w:rsidR="00AA0298">
        <w:instrText xml:space="preserve"> \* MERGEFORMAT </w:instrText>
      </w:r>
      <w:r w:rsidR="00AA0298" w:rsidRPr="00AA0298">
        <w:fldChar w:fldCharType="separate"/>
      </w:r>
      <w:ins w:id="144" w:author="Reviewer" w:date="2018-05-28T13:35:00Z">
        <w:r w:rsidR="00907C7B" w:rsidRPr="00907C7B">
          <w:rPr>
            <w:rPrChange w:id="145" w:author="Reviewer" w:date="2018-05-28T13:35:00Z">
              <w:rPr>
                <w:b/>
                <w:sz w:val="22"/>
                <w:szCs w:val="22"/>
              </w:rPr>
            </w:rPrChange>
          </w:rPr>
          <w:t xml:space="preserve">Tabela </w:t>
        </w:r>
        <w:r w:rsidR="00907C7B" w:rsidRPr="00907C7B">
          <w:rPr>
            <w:noProof/>
            <w:rPrChange w:id="146" w:author="Reviewer" w:date="2018-05-28T13:35:00Z">
              <w:rPr>
                <w:b/>
                <w:noProof/>
                <w:sz w:val="22"/>
                <w:szCs w:val="22"/>
              </w:rPr>
            </w:rPrChange>
          </w:rPr>
          <w:t>1</w:t>
        </w:r>
      </w:ins>
      <w:del w:id="147" w:author="Reviewer" w:date="2018-05-28T13:35:00Z">
        <w:r w:rsidR="00AA0298" w:rsidRPr="00AA0298" w:rsidDel="00907C7B">
          <w:delText xml:space="preserve">Tabela </w:delText>
        </w:r>
        <w:r w:rsidR="00AA0298" w:rsidRPr="00AA0298" w:rsidDel="00907C7B">
          <w:rPr>
            <w:noProof/>
          </w:rPr>
          <w:delText>1</w:delText>
        </w:r>
      </w:del>
      <w:r w:rsidR="00AA0298" w:rsidRPr="00AA0298">
        <w:fldChar w:fldCharType="end"/>
      </w:r>
      <w:r w:rsidR="00AA0298" w:rsidRPr="00AA0298">
        <w:t>)</w:t>
      </w:r>
      <w:r w:rsidRPr="00AA0298">
        <w:rPr>
          <w:rStyle w:val="Refdenotaderodap"/>
        </w:rPr>
        <w:footnoteReference w:id="3"/>
      </w:r>
      <w:r w:rsidRPr="00AA0298">
        <w:t>.</w:t>
      </w:r>
    </w:p>
    <w:p w:rsidR="006031AB" w:rsidRDefault="006031AB" w:rsidP="00A374F0">
      <w:pPr>
        <w:ind w:firstLine="720"/>
        <w:jc w:val="both"/>
      </w:pPr>
    </w:p>
    <w:p w:rsidR="00FD5D50" w:rsidRDefault="00FD5D50" w:rsidP="00A374F0">
      <w:pPr>
        <w:ind w:firstLine="720"/>
        <w:jc w:val="both"/>
      </w:pPr>
    </w:p>
    <w:p w:rsidR="00FD5D50" w:rsidRDefault="00FD5D50" w:rsidP="00A374F0">
      <w:pPr>
        <w:ind w:firstLine="720"/>
        <w:jc w:val="both"/>
      </w:pPr>
    </w:p>
    <w:p w:rsidR="00FD5D50" w:rsidRDefault="00FD5D50" w:rsidP="00A374F0">
      <w:pPr>
        <w:ind w:firstLine="720"/>
        <w:jc w:val="both"/>
      </w:pPr>
    </w:p>
    <w:p w:rsidR="00FD5D50" w:rsidRDefault="00FD5D50" w:rsidP="00A374F0">
      <w:pPr>
        <w:ind w:firstLine="720"/>
        <w:jc w:val="both"/>
      </w:pPr>
    </w:p>
    <w:p w:rsidR="00FD5D50" w:rsidRDefault="00FD5D50" w:rsidP="00A374F0">
      <w:pPr>
        <w:ind w:firstLine="720"/>
        <w:jc w:val="both"/>
      </w:pPr>
    </w:p>
    <w:p w:rsidR="00A374F0" w:rsidRDefault="00A374F0" w:rsidP="00A374F0">
      <w:pPr>
        <w:ind w:firstLine="720"/>
        <w:jc w:val="both"/>
      </w:pPr>
    </w:p>
    <w:p w:rsidR="00A374F0" w:rsidRDefault="00A374F0" w:rsidP="00A374F0">
      <w:pPr>
        <w:ind w:firstLine="720"/>
        <w:jc w:val="both"/>
      </w:pPr>
    </w:p>
    <w:p w:rsidR="00A374F0" w:rsidRDefault="00A374F0" w:rsidP="00A374F0">
      <w:pPr>
        <w:ind w:firstLine="720"/>
        <w:jc w:val="both"/>
      </w:pPr>
    </w:p>
    <w:p w:rsidR="00A374F0" w:rsidRDefault="00A374F0" w:rsidP="00A374F0">
      <w:pPr>
        <w:ind w:firstLine="720"/>
        <w:jc w:val="both"/>
      </w:pPr>
    </w:p>
    <w:p w:rsidR="00A374F0" w:rsidRDefault="00A374F0" w:rsidP="00A374F0">
      <w:pPr>
        <w:ind w:firstLine="720"/>
        <w:jc w:val="both"/>
      </w:pPr>
    </w:p>
    <w:p w:rsidR="00FD5D50" w:rsidRDefault="00FD5D50" w:rsidP="00A374F0">
      <w:pPr>
        <w:ind w:firstLine="720"/>
        <w:jc w:val="both"/>
      </w:pPr>
    </w:p>
    <w:p w:rsidR="00FD5D50" w:rsidRDefault="00FD5D50" w:rsidP="00A374F0">
      <w:pPr>
        <w:ind w:firstLine="720"/>
        <w:jc w:val="both"/>
      </w:pPr>
    </w:p>
    <w:p w:rsidR="006031AB" w:rsidRPr="006031AB" w:rsidRDefault="006031AB" w:rsidP="00A374F0">
      <w:pPr>
        <w:pStyle w:val="Legenda"/>
        <w:spacing w:before="0" w:after="0" w:line="240" w:lineRule="auto"/>
        <w:jc w:val="both"/>
        <w:rPr>
          <w:rFonts w:ascii="Times New Roman" w:hAnsi="Times New Roman" w:cs="Times New Roman"/>
          <w:b w:val="0"/>
          <w:sz w:val="22"/>
          <w:szCs w:val="22"/>
        </w:rPr>
      </w:pPr>
      <w:bookmarkStart w:id="148" w:name="_Ref452202373"/>
      <w:r w:rsidRPr="006031AB">
        <w:rPr>
          <w:rFonts w:ascii="Times New Roman" w:hAnsi="Times New Roman" w:cs="Times New Roman"/>
          <w:b w:val="0"/>
          <w:sz w:val="22"/>
          <w:szCs w:val="22"/>
        </w:rPr>
        <w:lastRenderedPageBreak/>
        <w:t xml:space="preserve">Tabela </w:t>
      </w:r>
      <w:r w:rsidRPr="006031AB">
        <w:rPr>
          <w:rFonts w:ascii="Times New Roman" w:hAnsi="Times New Roman" w:cs="Times New Roman"/>
          <w:b w:val="0"/>
          <w:sz w:val="22"/>
          <w:szCs w:val="22"/>
        </w:rPr>
        <w:fldChar w:fldCharType="begin"/>
      </w:r>
      <w:r w:rsidRPr="006031AB">
        <w:rPr>
          <w:rFonts w:ascii="Times New Roman" w:hAnsi="Times New Roman" w:cs="Times New Roman"/>
          <w:b w:val="0"/>
          <w:sz w:val="22"/>
          <w:szCs w:val="22"/>
        </w:rPr>
        <w:instrText xml:space="preserve"> SEQ Tabela \* ARABIC </w:instrText>
      </w:r>
      <w:r w:rsidRPr="006031AB">
        <w:rPr>
          <w:rFonts w:ascii="Times New Roman" w:hAnsi="Times New Roman" w:cs="Times New Roman"/>
          <w:b w:val="0"/>
          <w:sz w:val="22"/>
          <w:szCs w:val="22"/>
        </w:rPr>
        <w:fldChar w:fldCharType="separate"/>
      </w:r>
      <w:r w:rsidR="00907C7B">
        <w:rPr>
          <w:rFonts w:ascii="Times New Roman" w:hAnsi="Times New Roman" w:cs="Times New Roman"/>
          <w:b w:val="0"/>
          <w:noProof/>
          <w:sz w:val="22"/>
          <w:szCs w:val="22"/>
        </w:rPr>
        <w:t>1</w:t>
      </w:r>
      <w:r w:rsidRPr="006031AB">
        <w:rPr>
          <w:rFonts w:ascii="Times New Roman" w:hAnsi="Times New Roman" w:cs="Times New Roman"/>
          <w:b w:val="0"/>
          <w:sz w:val="22"/>
          <w:szCs w:val="22"/>
        </w:rPr>
        <w:fldChar w:fldCharType="end"/>
      </w:r>
      <w:bookmarkEnd w:id="148"/>
      <w:r w:rsidRPr="006031AB">
        <w:rPr>
          <w:rFonts w:ascii="Times New Roman" w:hAnsi="Times New Roman" w:cs="Times New Roman"/>
          <w:b w:val="0"/>
          <w:sz w:val="22"/>
          <w:szCs w:val="22"/>
        </w:rPr>
        <w:t xml:space="preserve"> – Informações </w:t>
      </w:r>
      <w:r w:rsidR="00AA0298">
        <w:rPr>
          <w:rFonts w:ascii="Times New Roman" w:hAnsi="Times New Roman" w:cs="Times New Roman"/>
          <w:b w:val="0"/>
          <w:sz w:val="22"/>
          <w:szCs w:val="22"/>
        </w:rPr>
        <w:t>demográfica</w:t>
      </w:r>
      <w:r w:rsidRPr="006031AB">
        <w:rPr>
          <w:rFonts w:ascii="Times New Roman" w:hAnsi="Times New Roman" w:cs="Times New Roman"/>
          <w:b w:val="0"/>
          <w:sz w:val="22"/>
          <w:szCs w:val="22"/>
        </w:rPr>
        <w:t>s do estado de São Paulo e da Bacia Hidrográfica do Rio Jundiaí (BHRJ) por município</w:t>
      </w:r>
      <w:r w:rsidR="00FD5D50">
        <w:rPr>
          <w:rFonts w:ascii="Times New Roman" w:hAnsi="Times New Roman" w:cs="Times New Roman"/>
          <w:b w:val="0"/>
          <w:sz w:val="22"/>
          <w:szCs w:val="22"/>
        </w:rPr>
        <w:t>, dados do Censo Demográfico</w:t>
      </w:r>
      <w:r w:rsidRPr="006031AB">
        <w:rPr>
          <w:rFonts w:ascii="Times New Roman" w:hAnsi="Times New Roman" w:cs="Times New Roman"/>
          <w:b w:val="0"/>
          <w:sz w:val="22"/>
          <w:szCs w:val="22"/>
        </w:rPr>
        <w:t xml:space="preserve"> 2010</w:t>
      </w:r>
    </w:p>
    <w:tbl>
      <w:tblPr>
        <w:tblW w:w="8789" w:type="dxa"/>
        <w:tblCellMar>
          <w:left w:w="70" w:type="dxa"/>
          <w:right w:w="70" w:type="dxa"/>
        </w:tblCellMar>
        <w:tblLook w:val="04A0" w:firstRow="1" w:lastRow="0" w:firstColumn="1" w:lastColumn="0" w:noHBand="0" w:noVBand="1"/>
      </w:tblPr>
      <w:tblGrid>
        <w:gridCol w:w="2340"/>
        <w:gridCol w:w="1240"/>
        <w:gridCol w:w="1705"/>
        <w:gridCol w:w="1418"/>
        <w:gridCol w:w="2126"/>
      </w:tblGrid>
      <w:tr w:rsidR="006031AB" w:rsidRPr="006031AB" w:rsidTr="00FD5D50">
        <w:trPr>
          <w:trHeight w:val="377"/>
        </w:trPr>
        <w:tc>
          <w:tcPr>
            <w:tcW w:w="2340" w:type="dxa"/>
            <w:tcBorders>
              <w:top w:val="single" w:sz="4" w:space="0" w:color="auto"/>
              <w:left w:val="nil"/>
              <w:bottom w:val="nil"/>
              <w:right w:val="nil"/>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Municípios</w:t>
            </w:r>
          </w:p>
        </w:tc>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População</w:t>
            </w:r>
          </w:p>
        </w:tc>
        <w:tc>
          <w:tcPr>
            <w:tcW w:w="1705" w:type="dxa"/>
            <w:tcBorders>
              <w:top w:val="single" w:sz="4" w:space="0" w:color="auto"/>
              <w:left w:val="nil"/>
              <w:bottom w:val="single" w:sz="4" w:space="0" w:color="auto"/>
              <w:right w:val="single" w:sz="4" w:space="0" w:color="auto"/>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 da população</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 da área do território¹</w:t>
            </w:r>
          </w:p>
        </w:tc>
        <w:tc>
          <w:tcPr>
            <w:tcW w:w="2126" w:type="dxa"/>
            <w:tcBorders>
              <w:top w:val="single" w:sz="4" w:space="0" w:color="auto"/>
              <w:left w:val="nil"/>
              <w:bottom w:val="nil"/>
              <w:right w:val="nil"/>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Taxa de urbanização</w:t>
            </w:r>
          </w:p>
        </w:tc>
      </w:tr>
      <w:tr w:rsidR="006031AB" w:rsidRPr="006031AB" w:rsidTr="00FD5D50">
        <w:trPr>
          <w:trHeight w:val="288"/>
        </w:trPr>
        <w:tc>
          <w:tcPr>
            <w:tcW w:w="8789" w:type="dxa"/>
            <w:gridSpan w:val="5"/>
            <w:tcBorders>
              <w:top w:val="single" w:sz="4" w:space="0" w:color="auto"/>
              <w:left w:val="nil"/>
              <w:bottom w:val="single" w:sz="4" w:space="0" w:color="auto"/>
              <w:right w:val="nil"/>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Município com sede na área da BHRJ</w:t>
            </w:r>
          </w:p>
        </w:tc>
      </w:tr>
      <w:tr w:rsidR="006031AB" w:rsidRPr="006031AB" w:rsidTr="00FD5D50">
        <w:trPr>
          <w:trHeight w:val="288"/>
        </w:trPr>
        <w:tc>
          <w:tcPr>
            <w:tcW w:w="2340"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Cabreúva</w:t>
            </w:r>
          </w:p>
        </w:tc>
        <w:tc>
          <w:tcPr>
            <w:tcW w:w="1200"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41</w:t>
            </w:r>
            <w:del w:id="149" w:author="Reviewer" w:date="2018-05-28T12:36:00Z">
              <w:r w:rsidRPr="006031AB" w:rsidDel="007558AA">
                <w:rPr>
                  <w:color w:val="000000"/>
                  <w:sz w:val="22"/>
                  <w:szCs w:val="22"/>
                </w:rPr>
                <w:delText>,</w:delText>
              </w:r>
            </w:del>
            <w:ins w:id="150" w:author="Reviewer" w:date="2018-05-28T12:36:00Z">
              <w:r w:rsidR="007558AA">
                <w:rPr>
                  <w:color w:val="000000"/>
                  <w:sz w:val="22"/>
                  <w:szCs w:val="22"/>
                </w:rPr>
                <w:t>.</w:t>
              </w:r>
            </w:ins>
            <w:r w:rsidRPr="006031AB">
              <w:rPr>
                <w:color w:val="000000"/>
                <w:sz w:val="22"/>
                <w:szCs w:val="22"/>
              </w:rPr>
              <w:t>604</w:t>
            </w:r>
          </w:p>
        </w:tc>
        <w:tc>
          <w:tcPr>
            <w:tcW w:w="1705"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3</w:t>
            </w:r>
            <w:del w:id="151" w:author="Reviewer" w:date="2018-05-28T12:36:00Z">
              <w:r w:rsidRPr="006031AB" w:rsidDel="007558AA">
                <w:rPr>
                  <w:color w:val="000000"/>
                  <w:sz w:val="22"/>
                  <w:szCs w:val="22"/>
                </w:rPr>
                <w:delText>.</w:delText>
              </w:r>
            </w:del>
            <w:ins w:id="152" w:author="Reviewer" w:date="2018-05-28T12:36:00Z">
              <w:r w:rsidR="007558AA">
                <w:rPr>
                  <w:color w:val="000000"/>
                  <w:sz w:val="22"/>
                  <w:szCs w:val="22"/>
                </w:rPr>
                <w:t>,</w:t>
              </w:r>
            </w:ins>
            <w:r w:rsidRPr="006031AB">
              <w:rPr>
                <w:color w:val="000000"/>
                <w:sz w:val="22"/>
                <w:szCs w:val="22"/>
              </w:rPr>
              <w:t>1%</w:t>
            </w:r>
          </w:p>
        </w:tc>
        <w:tc>
          <w:tcPr>
            <w:tcW w:w="1418"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0</w:t>
            </w:r>
            <w:del w:id="153" w:author="Reviewer" w:date="2018-05-28T12:36:00Z">
              <w:r w:rsidRPr="006031AB" w:rsidDel="007558AA">
                <w:rPr>
                  <w:color w:val="000000"/>
                  <w:sz w:val="22"/>
                  <w:szCs w:val="22"/>
                </w:rPr>
                <w:delText>.</w:delText>
              </w:r>
            </w:del>
            <w:ins w:id="154" w:author="Reviewer" w:date="2018-05-28T12:36:00Z">
              <w:r w:rsidR="007558AA">
                <w:rPr>
                  <w:color w:val="000000"/>
                  <w:sz w:val="22"/>
                  <w:szCs w:val="22"/>
                </w:rPr>
                <w:t>,</w:t>
              </w:r>
            </w:ins>
            <w:r w:rsidRPr="006031AB">
              <w:rPr>
                <w:color w:val="000000"/>
                <w:sz w:val="22"/>
                <w:szCs w:val="22"/>
              </w:rPr>
              <w:t>3%</w:t>
            </w:r>
          </w:p>
        </w:tc>
        <w:tc>
          <w:tcPr>
            <w:tcW w:w="2126"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84</w:t>
            </w:r>
            <w:del w:id="155" w:author="Reviewer" w:date="2018-05-28T12:36:00Z">
              <w:r w:rsidRPr="006031AB" w:rsidDel="007558AA">
                <w:rPr>
                  <w:color w:val="000000"/>
                  <w:sz w:val="22"/>
                  <w:szCs w:val="22"/>
                </w:rPr>
                <w:delText>.</w:delText>
              </w:r>
            </w:del>
            <w:ins w:id="156" w:author="Reviewer" w:date="2018-05-28T12:36:00Z">
              <w:r w:rsidR="007558AA">
                <w:rPr>
                  <w:color w:val="000000"/>
                  <w:sz w:val="22"/>
                  <w:szCs w:val="22"/>
                </w:rPr>
                <w:t>,</w:t>
              </w:r>
            </w:ins>
            <w:r w:rsidRPr="006031AB">
              <w:rPr>
                <w:color w:val="000000"/>
                <w:sz w:val="22"/>
                <w:szCs w:val="22"/>
              </w:rPr>
              <w:t>8%</w:t>
            </w:r>
          </w:p>
        </w:tc>
      </w:tr>
      <w:tr w:rsidR="006031AB" w:rsidRPr="006031AB" w:rsidTr="00FD5D50">
        <w:trPr>
          <w:trHeight w:val="288"/>
        </w:trPr>
        <w:tc>
          <w:tcPr>
            <w:tcW w:w="2340" w:type="dxa"/>
            <w:tcBorders>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Campo Limpo Paulista</w:t>
            </w:r>
          </w:p>
        </w:tc>
        <w:tc>
          <w:tcPr>
            <w:tcW w:w="1200"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74</w:t>
            </w:r>
            <w:del w:id="157" w:author="Reviewer" w:date="2018-05-28T12:36:00Z">
              <w:r w:rsidRPr="006031AB" w:rsidDel="007558AA">
                <w:rPr>
                  <w:color w:val="000000"/>
                  <w:sz w:val="22"/>
                  <w:szCs w:val="22"/>
                </w:rPr>
                <w:delText>,</w:delText>
              </w:r>
            </w:del>
            <w:ins w:id="158" w:author="Reviewer" w:date="2018-05-28T12:36:00Z">
              <w:r w:rsidR="007558AA">
                <w:rPr>
                  <w:color w:val="000000"/>
                  <w:sz w:val="22"/>
                  <w:szCs w:val="22"/>
                </w:rPr>
                <w:t>.</w:t>
              </w:r>
            </w:ins>
            <w:r w:rsidRPr="006031AB">
              <w:rPr>
                <w:color w:val="000000"/>
                <w:sz w:val="22"/>
                <w:szCs w:val="22"/>
              </w:rPr>
              <w:t>074</w:t>
            </w:r>
          </w:p>
        </w:tc>
        <w:tc>
          <w:tcPr>
            <w:tcW w:w="1705"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5</w:t>
            </w:r>
            <w:del w:id="159" w:author="Reviewer" w:date="2018-05-28T12:36:00Z">
              <w:r w:rsidRPr="006031AB" w:rsidDel="007558AA">
                <w:rPr>
                  <w:color w:val="000000"/>
                  <w:sz w:val="22"/>
                  <w:szCs w:val="22"/>
                </w:rPr>
                <w:delText>.</w:delText>
              </w:r>
            </w:del>
            <w:ins w:id="160" w:author="Reviewer" w:date="2018-05-28T12:36:00Z">
              <w:r w:rsidR="007558AA">
                <w:rPr>
                  <w:color w:val="000000"/>
                  <w:sz w:val="22"/>
                  <w:szCs w:val="22"/>
                </w:rPr>
                <w:t>,</w:t>
              </w:r>
            </w:ins>
            <w:r w:rsidRPr="006031AB">
              <w:rPr>
                <w:color w:val="000000"/>
                <w:sz w:val="22"/>
                <w:szCs w:val="22"/>
              </w:rPr>
              <w:t>6%</w:t>
            </w:r>
          </w:p>
        </w:tc>
        <w:tc>
          <w:tcPr>
            <w:tcW w:w="1418"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6</w:t>
            </w:r>
            <w:del w:id="161" w:author="Reviewer" w:date="2018-05-28T12:36:00Z">
              <w:r w:rsidRPr="006031AB" w:rsidDel="007558AA">
                <w:rPr>
                  <w:color w:val="000000"/>
                  <w:sz w:val="22"/>
                  <w:szCs w:val="22"/>
                </w:rPr>
                <w:delText>.</w:delText>
              </w:r>
            </w:del>
            <w:ins w:id="162" w:author="Reviewer" w:date="2018-05-28T12:36:00Z">
              <w:r w:rsidR="007558AA">
                <w:rPr>
                  <w:color w:val="000000"/>
                  <w:sz w:val="22"/>
                  <w:szCs w:val="22"/>
                </w:rPr>
                <w:t>,</w:t>
              </w:r>
            </w:ins>
            <w:r w:rsidRPr="006031AB">
              <w:rPr>
                <w:color w:val="000000"/>
                <w:sz w:val="22"/>
                <w:szCs w:val="22"/>
              </w:rPr>
              <w:t>7%</w:t>
            </w:r>
          </w:p>
        </w:tc>
        <w:tc>
          <w:tcPr>
            <w:tcW w:w="2126"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00</w:t>
            </w:r>
            <w:del w:id="163" w:author="Reviewer" w:date="2018-05-28T12:36:00Z">
              <w:r w:rsidRPr="006031AB" w:rsidDel="007558AA">
                <w:rPr>
                  <w:color w:val="000000"/>
                  <w:sz w:val="22"/>
                  <w:szCs w:val="22"/>
                </w:rPr>
                <w:delText>.</w:delText>
              </w:r>
            </w:del>
            <w:ins w:id="164" w:author="Reviewer" w:date="2018-05-28T12:36:00Z">
              <w:r w:rsidR="007558AA">
                <w:rPr>
                  <w:color w:val="000000"/>
                  <w:sz w:val="22"/>
                  <w:szCs w:val="22"/>
                </w:rPr>
                <w:t>,</w:t>
              </w:r>
            </w:ins>
            <w:r w:rsidRPr="006031AB">
              <w:rPr>
                <w:color w:val="000000"/>
                <w:sz w:val="22"/>
                <w:szCs w:val="22"/>
              </w:rPr>
              <w:t>0%</w:t>
            </w:r>
          </w:p>
        </w:tc>
      </w:tr>
      <w:tr w:rsidR="006031AB" w:rsidRPr="006031AB" w:rsidTr="00FD5D50">
        <w:trPr>
          <w:trHeight w:val="288"/>
        </w:trPr>
        <w:tc>
          <w:tcPr>
            <w:tcW w:w="2340" w:type="dxa"/>
            <w:tcBorders>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Indaiatuba</w:t>
            </w:r>
          </w:p>
        </w:tc>
        <w:tc>
          <w:tcPr>
            <w:tcW w:w="1200"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201</w:t>
            </w:r>
            <w:del w:id="165" w:author="Reviewer" w:date="2018-05-28T12:36:00Z">
              <w:r w:rsidRPr="006031AB" w:rsidDel="007558AA">
                <w:rPr>
                  <w:color w:val="000000"/>
                  <w:sz w:val="22"/>
                  <w:szCs w:val="22"/>
                </w:rPr>
                <w:delText>,</w:delText>
              </w:r>
            </w:del>
            <w:ins w:id="166" w:author="Reviewer" w:date="2018-05-28T12:36:00Z">
              <w:r w:rsidR="007558AA">
                <w:rPr>
                  <w:color w:val="000000"/>
                  <w:sz w:val="22"/>
                  <w:szCs w:val="22"/>
                </w:rPr>
                <w:t>.</w:t>
              </w:r>
            </w:ins>
            <w:r w:rsidRPr="006031AB">
              <w:rPr>
                <w:color w:val="000000"/>
                <w:sz w:val="22"/>
                <w:szCs w:val="22"/>
              </w:rPr>
              <w:t>619</w:t>
            </w:r>
          </w:p>
        </w:tc>
        <w:tc>
          <w:tcPr>
            <w:tcW w:w="1705"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5</w:t>
            </w:r>
            <w:del w:id="167" w:author="Reviewer" w:date="2018-05-28T12:36:00Z">
              <w:r w:rsidRPr="006031AB" w:rsidDel="007558AA">
                <w:rPr>
                  <w:color w:val="000000"/>
                  <w:sz w:val="22"/>
                  <w:szCs w:val="22"/>
                </w:rPr>
                <w:delText>.</w:delText>
              </w:r>
            </w:del>
            <w:ins w:id="168" w:author="Reviewer" w:date="2018-05-28T12:36:00Z">
              <w:r w:rsidR="007558AA">
                <w:rPr>
                  <w:color w:val="000000"/>
                  <w:sz w:val="22"/>
                  <w:szCs w:val="22"/>
                </w:rPr>
                <w:t>,</w:t>
              </w:r>
            </w:ins>
            <w:r w:rsidRPr="006031AB">
              <w:rPr>
                <w:color w:val="000000"/>
                <w:sz w:val="22"/>
                <w:szCs w:val="22"/>
              </w:rPr>
              <w:t>2%</w:t>
            </w:r>
          </w:p>
        </w:tc>
        <w:tc>
          <w:tcPr>
            <w:tcW w:w="1418"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5</w:t>
            </w:r>
            <w:del w:id="169" w:author="Reviewer" w:date="2018-05-28T12:36:00Z">
              <w:r w:rsidRPr="006031AB" w:rsidDel="007558AA">
                <w:rPr>
                  <w:color w:val="000000"/>
                  <w:sz w:val="22"/>
                  <w:szCs w:val="22"/>
                </w:rPr>
                <w:delText>.</w:delText>
              </w:r>
            </w:del>
            <w:ins w:id="170" w:author="Reviewer" w:date="2018-05-28T12:36:00Z">
              <w:r w:rsidR="007558AA">
                <w:rPr>
                  <w:color w:val="000000"/>
                  <w:sz w:val="22"/>
                  <w:szCs w:val="22"/>
                </w:rPr>
                <w:t>,</w:t>
              </w:r>
            </w:ins>
            <w:r w:rsidRPr="006031AB">
              <w:rPr>
                <w:color w:val="000000"/>
                <w:sz w:val="22"/>
                <w:szCs w:val="22"/>
              </w:rPr>
              <w:t>4%</w:t>
            </w:r>
          </w:p>
        </w:tc>
        <w:tc>
          <w:tcPr>
            <w:tcW w:w="2126"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9</w:t>
            </w:r>
            <w:del w:id="171" w:author="Reviewer" w:date="2018-05-28T12:36:00Z">
              <w:r w:rsidRPr="006031AB" w:rsidDel="007558AA">
                <w:rPr>
                  <w:color w:val="000000"/>
                  <w:sz w:val="22"/>
                  <w:szCs w:val="22"/>
                </w:rPr>
                <w:delText>.</w:delText>
              </w:r>
            </w:del>
            <w:ins w:id="172" w:author="Reviewer" w:date="2018-05-28T12:36:00Z">
              <w:r w:rsidR="007558AA">
                <w:rPr>
                  <w:color w:val="000000"/>
                  <w:sz w:val="22"/>
                  <w:szCs w:val="22"/>
                </w:rPr>
                <w:t>,</w:t>
              </w:r>
            </w:ins>
            <w:r w:rsidRPr="006031AB">
              <w:rPr>
                <w:color w:val="000000"/>
                <w:sz w:val="22"/>
                <w:szCs w:val="22"/>
              </w:rPr>
              <w:t>0%</w:t>
            </w:r>
          </w:p>
        </w:tc>
      </w:tr>
      <w:tr w:rsidR="006031AB" w:rsidRPr="006031AB" w:rsidTr="00FD5D50">
        <w:trPr>
          <w:trHeight w:val="288"/>
        </w:trPr>
        <w:tc>
          <w:tcPr>
            <w:tcW w:w="2340" w:type="dxa"/>
            <w:tcBorders>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Itupeva</w:t>
            </w:r>
          </w:p>
        </w:tc>
        <w:tc>
          <w:tcPr>
            <w:tcW w:w="1200"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44</w:t>
            </w:r>
            <w:del w:id="173" w:author="Reviewer" w:date="2018-05-28T12:36:00Z">
              <w:r w:rsidRPr="006031AB" w:rsidDel="007558AA">
                <w:rPr>
                  <w:color w:val="000000"/>
                  <w:sz w:val="22"/>
                  <w:szCs w:val="22"/>
                </w:rPr>
                <w:delText>,</w:delText>
              </w:r>
            </w:del>
            <w:ins w:id="174" w:author="Reviewer" w:date="2018-05-28T12:36:00Z">
              <w:r w:rsidR="007558AA">
                <w:rPr>
                  <w:color w:val="000000"/>
                  <w:sz w:val="22"/>
                  <w:szCs w:val="22"/>
                </w:rPr>
                <w:t>.</w:t>
              </w:r>
            </w:ins>
            <w:r w:rsidRPr="006031AB">
              <w:rPr>
                <w:color w:val="000000"/>
                <w:sz w:val="22"/>
                <w:szCs w:val="22"/>
              </w:rPr>
              <w:t>859</w:t>
            </w:r>
          </w:p>
        </w:tc>
        <w:tc>
          <w:tcPr>
            <w:tcW w:w="1705"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3</w:t>
            </w:r>
            <w:del w:id="175" w:author="Reviewer" w:date="2018-05-28T12:36:00Z">
              <w:r w:rsidRPr="006031AB" w:rsidDel="007558AA">
                <w:rPr>
                  <w:color w:val="000000"/>
                  <w:sz w:val="22"/>
                  <w:szCs w:val="22"/>
                </w:rPr>
                <w:delText>.</w:delText>
              </w:r>
            </w:del>
            <w:ins w:id="176" w:author="Reviewer" w:date="2018-05-28T12:36:00Z">
              <w:r w:rsidR="007558AA">
                <w:rPr>
                  <w:color w:val="000000"/>
                  <w:sz w:val="22"/>
                  <w:szCs w:val="22"/>
                </w:rPr>
                <w:t>,</w:t>
              </w:r>
            </w:ins>
            <w:r w:rsidRPr="006031AB">
              <w:rPr>
                <w:color w:val="000000"/>
                <w:sz w:val="22"/>
                <w:szCs w:val="22"/>
              </w:rPr>
              <w:t>4%</w:t>
            </w:r>
          </w:p>
        </w:tc>
        <w:tc>
          <w:tcPr>
            <w:tcW w:w="1418"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3</w:t>
            </w:r>
            <w:del w:id="177" w:author="Reviewer" w:date="2018-05-28T12:36:00Z">
              <w:r w:rsidRPr="006031AB" w:rsidDel="007558AA">
                <w:rPr>
                  <w:color w:val="000000"/>
                  <w:sz w:val="22"/>
                  <w:szCs w:val="22"/>
                </w:rPr>
                <w:delText>.</w:delText>
              </w:r>
            </w:del>
            <w:ins w:id="178" w:author="Reviewer" w:date="2018-05-28T12:36:00Z">
              <w:r w:rsidR="007558AA">
                <w:rPr>
                  <w:color w:val="000000"/>
                  <w:sz w:val="22"/>
                  <w:szCs w:val="22"/>
                </w:rPr>
                <w:t>,</w:t>
              </w:r>
            </w:ins>
            <w:r w:rsidRPr="006031AB">
              <w:rPr>
                <w:color w:val="000000"/>
                <w:sz w:val="22"/>
                <w:szCs w:val="22"/>
              </w:rPr>
              <w:t>7%</w:t>
            </w:r>
          </w:p>
        </w:tc>
        <w:tc>
          <w:tcPr>
            <w:tcW w:w="2126"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86</w:t>
            </w:r>
            <w:del w:id="179" w:author="Reviewer" w:date="2018-05-28T12:36:00Z">
              <w:r w:rsidRPr="006031AB" w:rsidDel="007558AA">
                <w:rPr>
                  <w:color w:val="000000"/>
                  <w:sz w:val="22"/>
                  <w:szCs w:val="22"/>
                </w:rPr>
                <w:delText>.</w:delText>
              </w:r>
            </w:del>
            <w:ins w:id="180" w:author="Reviewer" w:date="2018-05-28T12:36:00Z">
              <w:r w:rsidR="007558AA">
                <w:rPr>
                  <w:color w:val="000000"/>
                  <w:sz w:val="22"/>
                  <w:szCs w:val="22"/>
                </w:rPr>
                <w:t>,</w:t>
              </w:r>
            </w:ins>
            <w:r w:rsidRPr="006031AB">
              <w:rPr>
                <w:color w:val="000000"/>
                <w:sz w:val="22"/>
                <w:szCs w:val="22"/>
              </w:rPr>
              <w:t>8%</w:t>
            </w:r>
          </w:p>
        </w:tc>
      </w:tr>
      <w:tr w:rsidR="006031AB" w:rsidRPr="006031AB" w:rsidTr="00FD5D50">
        <w:trPr>
          <w:trHeight w:val="288"/>
        </w:trPr>
        <w:tc>
          <w:tcPr>
            <w:tcW w:w="2340" w:type="dxa"/>
            <w:tcBorders>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Jundiaí</w:t>
            </w:r>
          </w:p>
        </w:tc>
        <w:tc>
          <w:tcPr>
            <w:tcW w:w="1200"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370</w:t>
            </w:r>
            <w:del w:id="181" w:author="Reviewer" w:date="2018-05-28T12:36:00Z">
              <w:r w:rsidRPr="006031AB" w:rsidDel="007558AA">
                <w:rPr>
                  <w:color w:val="000000"/>
                  <w:sz w:val="22"/>
                  <w:szCs w:val="22"/>
                </w:rPr>
                <w:delText>,</w:delText>
              </w:r>
            </w:del>
            <w:ins w:id="182" w:author="Reviewer" w:date="2018-05-28T12:36:00Z">
              <w:r w:rsidR="007558AA">
                <w:rPr>
                  <w:color w:val="000000"/>
                  <w:sz w:val="22"/>
                  <w:szCs w:val="22"/>
                </w:rPr>
                <w:t>.</w:t>
              </w:r>
            </w:ins>
            <w:r w:rsidRPr="006031AB">
              <w:rPr>
                <w:color w:val="000000"/>
                <w:sz w:val="22"/>
                <w:szCs w:val="22"/>
              </w:rPr>
              <w:t>126</w:t>
            </w:r>
          </w:p>
        </w:tc>
        <w:tc>
          <w:tcPr>
            <w:tcW w:w="1705"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27</w:t>
            </w:r>
            <w:del w:id="183" w:author="Reviewer" w:date="2018-05-28T12:36:00Z">
              <w:r w:rsidRPr="006031AB" w:rsidDel="007558AA">
                <w:rPr>
                  <w:color w:val="000000"/>
                  <w:sz w:val="22"/>
                  <w:szCs w:val="22"/>
                </w:rPr>
                <w:delText>.</w:delText>
              </w:r>
            </w:del>
            <w:ins w:id="184" w:author="Reviewer" w:date="2018-05-28T12:36:00Z">
              <w:r w:rsidR="007558AA">
                <w:rPr>
                  <w:color w:val="000000"/>
                  <w:sz w:val="22"/>
                  <w:szCs w:val="22"/>
                </w:rPr>
                <w:t>,</w:t>
              </w:r>
            </w:ins>
            <w:r w:rsidRPr="006031AB">
              <w:rPr>
                <w:color w:val="000000"/>
                <w:sz w:val="22"/>
                <w:szCs w:val="22"/>
              </w:rPr>
              <w:t>8%</w:t>
            </w:r>
          </w:p>
        </w:tc>
        <w:tc>
          <w:tcPr>
            <w:tcW w:w="1418"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27</w:t>
            </w:r>
            <w:del w:id="185" w:author="Reviewer" w:date="2018-05-28T12:36:00Z">
              <w:r w:rsidRPr="006031AB" w:rsidDel="007558AA">
                <w:rPr>
                  <w:color w:val="000000"/>
                  <w:sz w:val="22"/>
                  <w:szCs w:val="22"/>
                </w:rPr>
                <w:delText>.</w:delText>
              </w:r>
            </w:del>
            <w:ins w:id="186" w:author="Reviewer" w:date="2018-05-28T12:36:00Z">
              <w:r w:rsidR="007558AA">
                <w:rPr>
                  <w:color w:val="000000"/>
                  <w:sz w:val="22"/>
                  <w:szCs w:val="22"/>
                </w:rPr>
                <w:t>,</w:t>
              </w:r>
            </w:ins>
            <w:r w:rsidRPr="006031AB">
              <w:rPr>
                <w:color w:val="000000"/>
                <w:sz w:val="22"/>
                <w:szCs w:val="22"/>
              </w:rPr>
              <w:t>8%</w:t>
            </w:r>
          </w:p>
        </w:tc>
        <w:tc>
          <w:tcPr>
            <w:tcW w:w="2126"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5</w:t>
            </w:r>
            <w:del w:id="187" w:author="Reviewer" w:date="2018-05-28T12:36:00Z">
              <w:r w:rsidRPr="006031AB" w:rsidDel="007558AA">
                <w:rPr>
                  <w:color w:val="000000"/>
                  <w:sz w:val="22"/>
                  <w:szCs w:val="22"/>
                </w:rPr>
                <w:delText>.</w:delText>
              </w:r>
            </w:del>
            <w:ins w:id="188" w:author="Reviewer" w:date="2018-05-28T12:36:00Z">
              <w:r w:rsidR="007558AA">
                <w:rPr>
                  <w:color w:val="000000"/>
                  <w:sz w:val="22"/>
                  <w:szCs w:val="22"/>
                </w:rPr>
                <w:t>,</w:t>
              </w:r>
            </w:ins>
            <w:r w:rsidRPr="006031AB">
              <w:rPr>
                <w:color w:val="000000"/>
                <w:sz w:val="22"/>
                <w:szCs w:val="22"/>
              </w:rPr>
              <w:t>7%</w:t>
            </w:r>
          </w:p>
        </w:tc>
      </w:tr>
      <w:tr w:rsidR="006031AB" w:rsidRPr="006031AB" w:rsidTr="00FD5D50">
        <w:trPr>
          <w:trHeight w:val="288"/>
        </w:trPr>
        <w:tc>
          <w:tcPr>
            <w:tcW w:w="2340" w:type="dxa"/>
            <w:tcBorders>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Salto</w:t>
            </w:r>
          </w:p>
        </w:tc>
        <w:tc>
          <w:tcPr>
            <w:tcW w:w="1200"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05</w:t>
            </w:r>
            <w:del w:id="189" w:author="Reviewer" w:date="2018-05-28T12:36:00Z">
              <w:r w:rsidRPr="006031AB" w:rsidDel="007558AA">
                <w:rPr>
                  <w:color w:val="000000"/>
                  <w:sz w:val="22"/>
                  <w:szCs w:val="22"/>
                </w:rPr>
                <w:delText>,</w:delText>
              </w:r>
            </w:del>
            <w:ins w:id="190" w:author="Reviewer" w:date="2018-05-28T12:36:00Z">
              <w:r w:rsidR="007558AA">
                <w:rPr>
                  <w:color w:val="000000"/>
                  <w:sz w:val="22"/>
                  <w:szCs w:val="22"/>
                </w:rPr>
                <w:t>.</w:t>
              </w:r>
            </w:ins>
            <w:r w:rsidRPr="006031AB">
              <w:rPr>
                <w:color w:val="000000"/>
                <w:sz w:val="22"/>
                <w:szCs w:val="22"/>
              </w:rPr>
              <w:t>516</w:t>
            </w:r>
          </w:p>
        </w:tc>
        <w:tc>
          <w:tcPr>
            <w:tcW w:w="1705"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7</w:t>
            </w:r>
            <w:del w:id="191" w:author="Reviewer" w:date="2018-05-28T12:36:00Z">
              <w:r w:rsidRPr="006031AB" w:rsidDel="007558AA">
                <w:rPr>
                  <w:color w:val="000000"/>
                  <w:sz w:val="22"/>
                  <w:szCs w:val="22"/>
                </w:rPr>
                <w:delText>.</w:delText>
              </w:r>
            </w:del>
            <w:ins w:id="192" w:author="Reviewer" w:date="2018-05-28T12:36:00Z">
              <w:r w:rsidR="007558AA">
                <w:rPr>
                  <w:color w:val="000000"/>
                  <w:sz w:val="22"/>
                  <w:szCs w:val="22"/>
                </w:rPr>
                <w:t>,</w:t>
              </w:r>
            </w:ins>
            <w:r w:rsidRPr="006031AB">
              <w:rPr>
                <w:color w:val="000000"/>
                <w:sz w:val="22"/>
                <w:szCs w:val="22"/>
              </w:rPr>
              <w:t>9%</w:t>
            </w:r>
          </w:p>
        </w:tc>
        <w:tc>
          <w:tcPr>
            <w:tcW w:w="1418"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5</w:t>
            </w:r>
            <w:del w:id="193" w:author="Reviewer" w:date="2018-05-28T12:36:00Z">
              <w:r w:rsidRPr="006031AB" w:rsidDel="007558AA">
                <w:rPr>
                  <w:color w:val="000000"/>
                  <w:sz w:val="22"/>
                  <w:szCs w:val="22"/>
                </w:rPr>
                <w:delText>.</w:delText>
              </w:r>
            </w:del>
            <w:ins w:id="194" w:author="Reviewer" w:date="2018-05-28T12:36:00Z">
              <w:r w:rsidR="007558AA">
                <w:rPr>
                  <w:color w:val="000000"/>
                  <w:sz w:val="22"/>
                  <w:szCs w:val="22"/>
                </w:rPr>
                <w:t>,</w:t>
              </w:r>
            </w:ins>
            <w:r w:rsidRPr="006031AB">
              <w:rPr>
                <w:color w:val="000000"/>
                <w:sz w:val="22"/>
                <w:szCs w:val="22"/>
              </w:rPr>
              <w:t>0%</w:t>
            </w:r>
          </w:p>
        </w:tc>
        <w:tc>
          <w:tcPr>
            <w:tcW w:w="2126" w:type="dxa"/>
            <w:tcBorders>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9</w:t>
            </w:r>
            <w:del w:id="195" w:author="Reviewer" w:date="2018-05-28T12:36:00Z">
              <w:r w:rsidRPr="006031AB" w:rsidDel="007558AA">
                <w:rPr>
                  <w:color w:val="000000"/>
                  <w:sz w:val="22"/>
                  <w:szCs w:val="22"/>
                </w:rPr>
                <w:delText>.</w:delText>
              </w:r>
            </w:del>
            <w:ins w:id="196" w:author="Reviewer" w:date="2018-05-28T12:36:00Z">
              <w:r w:rsidR="007558AA">
                <w:rPr>
                  <w:color w:val="000000"/>
                  <w:sz w:val="22"/>
                  <w:szCs w:val="22"/>
                </w:rPr>
                <w:t>,</w:t>
              </w:r>
            </w:ins>
            <w:r w:rsidRPr="006031AB">
              <w:rPr>
                <w:color w:val="000000"/>
                <w:sz w:val="22"/>
                <w:szCs w:val="22"/>
              </w:rPr>
              <w:t>3%</w:t>
            </w:r>
          </w:p>
        </w:tc>
      </w:tr>
      <w:tr w:rsidR="006031AB" w:rsidRPr="006031AB" w:rsidTr="00FD5D50">
        <w:trPr>
          <w:trHeight w:val="288"/>
        </w:trPr>
        <w:tc>
          <w:tcPr>
            <w:tcW w:w="2340" w:type="dxa"/>
            <w:tcBorders>
              <w:left w:val="nil"/>
              <w:bottom w:val="single" w:sz="4" w:space="0" w:color="auto"/>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Várzea Paulista</w:t>
            </w:r>
          </w:p>
        </w:tc>
        <w:tc>
          <w:tcPr>
            <w:tcW w:w="1200" w:type="dxa"/>
            <w:tcBorders>
              <w:left w:val="nil"/>
              <w:bottom w:val="single" w:sz="4" w:space="0" w:color="auto"/>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07</w:t>
            </w:r>
            <w:del w:id="197" w:author="Reviewer" w:date="2018-05-28T12:36:00Z">
              <w:r w:rsidRPr="006031AB" w:rsidDel="007558AA">
                <w:rPr>
                  <w:color w:val="000000"/>
                  <w:sz w:val="22"/>
                  <w:szCs w:val="22"/>
                </w:rPr>
                <w:delText>,</w:delText>
              </w:r>
            </w:del>
            <w:ins w:id="198" w:author="Reviewer" w:date="2018-05-28T12:36:00Z">
              <w:r w:rsidR="007558AA">
                <w:rPr>
                  <w:color w:val="000000"/>
                  <w:sz w:val="22"/>
                  <w:szCs w:val="22"/>
                </w:rPr>
                <w:t>.</w:t>
              </w:r>
            </w:ins>
            <w:r w:rsidRPr="006031AB">
              <w:rPr>
                <w:color w:val="000000"/>
                <w:sz w:val="22"/>
                <w:szCs w:val="22"/>
              </w:rPr>
              <w:t>089</w:t>
            </w:r>
          </w:p>
        </w:tc>
        <w:tc>
          <w:tcPr>
            <w:tcW w:w="1705" w:type="dxa"/>
            <w:tcBorders>
              <w:left w:val="nil"/>
              <w:bottom w:val="single" w:sz="4" w:space="0" w:color="auto"/>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8</w:t>
            </w:r>
            <w:del w:id="199" w:author="Reviewer" w:date="2018-05-28T12:36:00Z">
              <w:r w:rsidRPr="006031AB" w:rsidDel="007558AA">
                <w:rPr>
                  <w:color w:val="000000"/>
                  <w:sz w:val="22"/>
                  <w:szCs w:val="22"/>
                </w:rPr>
                <w:delText>.</w:delText>
              </w:r>
            </w:del>
            <w:ins w:id="200" w:author="Reviewer" w:date="2018-05-28T12:36:00Z">
              <w:r w:rsidR="007558AA">
                <w:rPr>
                  <w:color w:val="000000"/>
                  <w:sz w:val="22"/>
                  <w:szCs w:val="22"/>
                </w:rPr>
                <w:t>,</w:t>
              </w:r>
            </w:ins>
            <w:r w:rsidRPr="006031AB">
              <w:rPr>
                <w:color w:val="000000"/>
                <w:sz w:val="22"/>
                <w:szCs w:val="22"/>
              </w:rPr>
              <w:t>0%</w:t>
            </w:r>
          </w:p>
        </w:tc>
        <w:tc>
          <w:tcPr>
            <w:tcW w:w="1418" w:type="dxa"/>
            <w:tcBorders>
              <w:left w:val="nil"/>
              <w:bottom w:val="single" w:sz="4" w:space="0" w:color="auto"/>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3</w:t>
            </w:r>
            <w:del w:id="201" w:author="Reviewer" w:date="2018-05-28T12:36:00Z">
              <w:r w:rsidRPr="006031AB" w:rsidDel="007558AA">
                <w:rPr>
                  <w:color w:val="000000"/>
                  <w:sz w:val="22"/>
                  <w:szCs w:val="22"/>
                </w:rPr>
                <w:delText>.</w:delText>
              </w:r>
            </w:del>
            <w:ins w:id="202" w:author="Reviewer" w:date="2018-05-28T12:36:00Z">
              <w:r w:rsidR="007558AA">
                <w:rPr>
                  <w:color w:val="000000"/>
                  <w:sz w:val="22"/>
                  <w:szCs w:val="22"/>
                </w:rPr>
                <w:t>,</w:t>
              </w:r>
            </w:ins>
            <w:r w:rsidRPr="006031AB">
              <w:rPr>
                <w:color w:val="000000"/>
                <w:sz w:val="22"/>
                <w:szCs w:val="22"/>
              </w:rPr>
              <w:t>0%</w:t>
            </w:r>
          </w:p>
        </w:tc>
        <w:tc>
          <w:tcPr>
            <w:tcW w:w="2126" w:type="dxa"/>
            <w:tcBorders>
              <w:left w:val="nil"/>
              <w:bottom w:val="single" w:sz="4" w:space="0" w:color="auto"/>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00</w:t>
            </w:r>
            <w:del w:id="203" w:author="Reviewer" w:date="2018-05-28T12:36:00Z">
              <w:r w:rsidRPr="006031AB" w:rsidDel="007558AA">
                <w:rPr>
                  <w:color w:val="000000"/>
                  <w:sz w:val="22"/>
                  <w:szCs w:val="22"/>
                </w:rPr>
                <w:delText>.</w:delText>
              </w:r>
            </w:del>
            <w:ins w:id="204" w:author="Reviewer" w:date="2018-05-28T12:36:00Z">
              <w:r w:rsidR="007558AA">
                <w:rPr>
                  <w:color w:val="000000"/>
                  <w:sz w:val="22"/>
                  <w:szCs w:val="22"/>
                </w:rPr>
                <w:t>,</w:t>
              </w:r>
            </w:ins>
            <w:r w:rsidRPr="006031AB">
              <w:rPr>
                <w:color w:val="000000"/>
                <w:sz w:val="22"/>
                <w:szCs w:val="22"/>
              </w:rPr>
              <w:t>0%</w:t>
            </w:r>
          </w:p>
        </w:tc>
      </w:tr>
      <w:tr w:rsidR="006031AB" w:rsidRPr="006031AB" w:rsidTr="00FD5D50">
        <w:trPr>
          <w:trHeight w:val="288"/>
        </w:trPr>
        <w:tc>
          <w:tcPr>
            <w:tcW w:w="2340"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both"/>
              <w:rPr>
                <w:b/>
                <w:bCs/>
                <w:color w:val="000000"/>
                <w:sz w:val="22"/>
                <w:szCs w:val="22"/>
              </w:rPr>
            </w:pPr>
            <w:r w:rsidRPr="006031AB">
              <w:rPr>
                <w:b/>
                <w:bCs/>
                <w:color w:val="000000"/>
                <w:sz w:val="22"/>
                <w:szCs w:val="22"/>
              </w:rPr>
              <w:t>Subtotal</w:t>
            </w:r>
          </w:p>
        </w:tc>
        <w:tc>
          <w:tcPr>
            <w:tcW w:w="1200"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944</w:t>
            </w:r>
            <w:del w:id="205" w:author="Reviewer" w:date="2018-05-28T12:36:00Z">
              <w:r w:rsidRPr="006031AB" w:rsidDel="007558AA">
                <w:rPr>
                  <w:b/>
                  <w:bCs/>
                  <w:color w:val="000000"/>
                  <w:sz w:val="22"/>
                  <w:szCs w:val="22"/>
                </w:rPr>
                <w:delText>,</w:delText>
              </w:r>
            </w:del>
            <w:ins w:id="206" w:author="Reviewer" w:date="2018-05-28T12:36:00Z">
              <w:r w:rsidR="007558AA">
                <w:rPr>
                  <w:b/>
                  <w:bCs/>
                  <w:color w:val="000000"/>
                  <w:sz w:val="22"/>
                  <w:szCs w:val="22"/>
                </w:rPr>
                <w:t>.</w:t>
              </w:r>
            </w:ins>
            <w:r w:rsidRPr="006031AB">
              <w:rPr>
                <w:b/>
                <w:bCs/>
                <w:color w:val="000000"/>
                <w:sz w:val="22"/>
                <w:szCs w:val="22"/>
              </w:rPr>
              <w:t>887</w:t>
            </w:r>
          </w:p>
        </w:tc>
        <w:tc>
          <w:tcPr>
            <w:tcW w:w="1705"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71</w:t>
            </w:r>
            <w:del w:id="207" w:author="Reviewer" w:date="2018-05-28T12:36:00Z">
              <w:r w:rsidRPr="006031AB" w:rsidDel="007558AA">
                <w:rPr>
                  <w:b/>
                  <w:bCs/>
                  <w:color w:val="000000"/>
                  <w:sz w:val="22"/>
                  <w:szCs w:val="22"/>
                </w:rPr>
                <w:delText>.</w:delText>
              </w:r>
            </w:del>
            <w:ins w:id="208" w:author="Reviewer" w:date="2018-05-28T12:36:00Z">
              <w:r w:rsidR="007558AA">
                <w:rPr>
                  <w:b/>
                  <w:bCs/>
                  <w:color w:val="000000"/>
                  <w:sz w:val="22"/>
                  <w:szCs w:val="22"/>
                </w:rPr>
                <w:t>,</w:t>
              </w:r>
            </w:ins>
            <w:r w:rsidRPr="006031AB">
              <w:rPr>
                <w:b/>
                <w:bCs/>
                <w:color w:val="000000"/>
                <w:sz w:val="22"/>
                <w:szCs w:val="22"/>
              </w:rPr>
              <w:t>0%</w:t>
            </w:r>
          </w:p>
        </w:tc>
        <w:tc>
          <w:tcPr>
            <w:tcW w:w="1418"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81</w:t>
            </w:r>
            <w:del w:id="209" w:author="Reviewer" w:date="2018-05-28T12:36:00Z">
              <w:r w:rsidRPr="006031AB" w:rsidDel="007558AA">
                <w:rPr>
                  <w:b/>
                  <w:bCs/>
                  <w:color w:val="000000"/>
                  <w:sz w:val="22"/>
                  <w:szCs w:val="22"/>
                </w:rPr>
                <w:delText>.</w:delText>
              </w:r>
            </w:del>
            <w:ins w:id="210" w:author="Reviewer" w:date="2018-05-28T12:36:00Z">
              <w:r w:rsidR="007558AA">
                <w:rPr>
                  <w:b/>
                  <w:bCs/>
                  <w:color w:val="000000"/>
                  <w:sz w:val="22"/>
                  <w:szCs w:val="22"/>
                </w:rPr>
                <w:t>,</w:t>
              </w:r>
            </w:ins>
            <w:r w:rsidRPr="006031AB">
              <w:rPr>
                <w:b/>
                <w:bCs/>
                <w:color w:val="000000"/>
                <w:sz w:val="22"/>
                <w:szCs w:val="22"/>
              </w:rPr>
              <w:t>9%</w:t>
            </w:r>
          </w:p>
        </w:tc>
        <w:tc>
          <w:tcPr>
            <w:tcW w:w="2126"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96</w:t>
            </w:r>
            <w:del w:id="211" w:author="Reviewer" w:date="2018-05-28T12:36:00Z">
              <w:r w:rsidRPr="006031AB" w:rsidDel="007558AA">
                <w:rPr>
                  <w:b/>
                  <w:bCs/>
                  <w:color w:val="000000"/>
                  <w:sz w:val="22"/>
                  <w:szCs w:val="22"/>
                </w:rPr>
                <w:delText>.</w:delText>
              </w:r>
            </w:del>
            <w:ins w:id="212" w:author="Reviewer" w:date="2018-05-28T12:36:00Z">
              <w:r w:rsidR="007558AA">
                <w:rPr>
                  <w:b/>
                  <w:bCs/>
                  <w:color w:val="000000"/>
                  <w:sz w:val="22"/>
                  <w:szCs w:val="22"/>
                </w:rPr>
                <w:t>,</w:t>
              </w:r>
            </w:ins>
            <w:r w:rsidRPr="006031AB">
              <w:rPr>
                <w:b/>
                <w:bCs/>
                <w:color w:val="000000"/>
                <w:sz w:val="22"/>
                <w:szCs w:val="22"/>
              </w:rPr>
              <w:t>7%</w:t>
            </w:r>
          </w:p>
        </w:tc>
      </w:tr>
      <w:tr w:rsidR="006031AB" w:rsidRPr="006031AB" w:rsidTr="00FD5D50">
        <w:trPr>
          <w:trHeight w:val="288"/>
        </w:trPr>
        <w:tc>
          <w:tcPr>
            <w:tcW w:w="8789" w:type="dxa"/>
            <w:gridSpan w:val="5"/>
            <w:tcBorders>
              <w:top w:val="single" w:sz="4" w:space="0" w:color="auto"/>
              <w:left w:val="nil"/>
              <w:bottom w:val="single" w:sz="4" w:space="0" w:color="auto"/>
              <w:right w:val="nil"/>
            </w:tcBorders>
            <w:shd w:val="clear" w:color="auto" w:fill="auto"/>
            <w:vAlign w:val="center"/>
            <w:hideMark/>
          </w:tcPr>
          <w:p w:rsidR="006031AB" w:rsidRPr="006031AB" w:rsidRDefault="006031AB" w:rsidP="00A374F0">
            <w:pPr>
              <w:jc w:val="center"/>
              <w:rPr>
                <w:b/>
                <w:bCs/>
                <w:color w:val="000000"/>
                <w:sz w:val="22"/>
                <w:szCs w:val="22"/>
              </w:rPr>
            </w:pPr>
            <w:r w:rsidRPr="006031AB">
              <w:rPr>
                <w:b/>
                <w:bCs/>
                <w:color w:val="000000"/>
                <w:sz w:val="22"/>
                <w:szCs w:val="22"/>
              </w:rPr>
              <w:t>Município com sede fora da área da BHRJ</w:t>
            </w:r>
          </w:p>
        </w:tc>
      </w:tr>
      <w:tr w:rsidR="006031AB" w:rsidRPr="006031AB" w:rsidTr="00FD5D50">
        <w:trPr>
          <w:trHeight w:val="288"/>
        </w:trPr>
        <w:tc>
          <w:tcPr>
            <w:tcW w:w="2340" w:type="dxa"/>
            <w:tcBorders>
              <w:top w:val="nil"/>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Itu</w:t>
            </w:r>
          </w:p>
        </w:tc>
        <w:tc>
          <w:tcPr>
            <w:tcW w:w="1200" w:type="dxa"/>
            <w:tcBorders>
              <w:top w:val="nil"/>
              <w:left w:val="nil"/>
              <w:bottom w:val="nil"/>
              <w:right w:val="nil"/>
            </w:tcBorders>
            <w:shd w:val="clear" w:color="auto" w:fill="auto"/>
            <w:noWrap/>
            <w:vAlign w:val="bottom"/>
            <w:hideMark/>
          </w:tcPr>
          <w:p w:rsidR="006031AB" w:rsidRPr="006031AB" w:rsidRDefault="006031AB" w:rsidP="00A374F0">
            <w:pPr>
              <w:jc w:val="right"/>
              <w:rPr>
                <w:color w:val="000000"/>
                <w:sz w:val="22"/>
                <w:szCs w:val="22"/>
              </w:rPr>
            </w:pPr>
            <w:r w:rsidRPr="006031AB">
              <w:rPr>
                <w:color w:val="000000"/>
                <w:sz w:val="22"/>
                <w:szCs w:val="22"/>
              </w:rPr>
              <w:t>154</w:t>
            </w:r>
            <w:del w:id="213" w:author="Reviewer" w:date="2018-05-28T12:36:00Z">
              <w:r w:rsidRPr="006031AB" w:rsidDel="007558AA">
                <w:rPr>
                  <w:color w:val="000000"/>
                  <w:sz w:val="22"/>
                  <w:szCs w:val="22"/>
                </w:rPr>
                <w:delText>,</w:delText>
              </w:r>
            </w:del>
            <w:ins w:id="214" w:author="Reviewer" w:date="2018-05-28T12:36:00Z">
              <w:r w:rsidR="007558AA">
                <w:rPr>
                  <w:color w:val="000000"/>
                  <w:sz w:val="22"/>
                  <w:szCs w:val="22"/>
                </w:rPr>
                <w:t>.</w:t>
              </w:r>
            </w:ins>
            <w:r w:rsidRPr="006031AB">
              <w:rPr>
                <w:color w:val="000000"/>
                <w:sz w:val="22"/>
                <w:szCs w:val="22"/>
              </w:rPr>
              <w:t xml:space="preserve">147 </w:t>
            </w:r>
          </w:p>
        </w:tc>
        <w:tc>
          <w:tcPr>
            <w:tcW w:w="1705"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1</w:t>
            </w:r>
            <w:del w:id="215" w:author="Reviewer" w:date="2018-05-28T12:37:00Z">
              <w:r w:rsidRPr="006031AB" w:rsidDel="007558AA">
                <w:rPr>
                  <w:color w:val="000000"/>
                  <w:sz w:val="22"/>
                  <w:szCs w:val="22"/>
                </w:rPr>
                <w:delText>.</w:delText>
              </w:r>
            </w:del>
            <w:ins w:id="216" w:author="Reviewer" w:date="2018-05-28T12:37:00Z">
              <w:r w:rsidR="007558AA">
                <w:rPr>
                  <w:color w:val="000000"/>
                  <w:sz w:val="22"/>
                  <w:szCs w:val="22"/>
                </w:rPr>
                <w:t>,</w:t>
              </w:r>
            </w:ins>
            <w:r w:rsidRPr="006031AB">
              <w:rPr>
                <w:color w:val="000000"/>
                <w:sz w:val="22"/>
                <w:szCs w:val="22"/>
              </w:rPr>
              <w:t>6%</w:t>
            </w:r>
          </w:p>
        </w:tc>
        <w:tc>
          <w:tcPr>
            <w:tcW w:w="1418"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5</w:t>
            </w:r>
            <w:del w:id="217" w:author="Reviewer" w:date="2018-05-28T12:37:00Z">
              <w:r w:rsidRPr="006031AB" w:rsidDel="007558AA">
                <w:rPr>
                  <w:color w:val="000000"/>
                  <w:sz w:val="22"/>
                  <w:szCs w:val="22"/>
                </w:rPr>
                <w:delText>.</w:delText>
              </w:r>
            </w:del>
            <w:ins w:id="218" w:author="Reviewer" w:date="2018-05-28T12:37:00Z">
              <w:r w:rsidR="007558AA">
                <w:rPr>
                  <w:color w:val="000000"/>
                  <w:sz w:val="22"/>
                  <w:szCs w:val="22"/>
                </w:rPr>
                <w:t>,</w:t>
              </w:r>
            </w:ins>
            <w:r w:rsidRPr="006031AB">
              <w:rPr>
                <w:color w:val="000000"/>
                <w:sz w:val="22"/>
                <w:szCs w:val="22"/>
              </w:rPr>
              <w:t>9%</w:t>
            </w:r>
          </w:p>
        </w:tc>
        <w:tc>
          <w:tcPr>
            <w:tcW w:w="2126"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3</w:t>
            </w:r>
            <w:del w:id="219" w:author="Reviewer" w:date="2018-05-28T12:37:00Z">
              <w:r w:rsidRPr="006031AB" w:rsidDel="007558AA">
                <w:rPr>
                  <w:color w:val="000000"/>
                  <w:sz w:val="22"/>
                  <w:szCs w:val="22"/>
                </w:rPr>
                <w:delText>.</w:delText>
              </w:r>
            </w:del>
            <w:ins w:id="220" w:author="Reviewer" w:date="2018-05-28T12:37:00Z">
              <w:r w:rsidR="007558AA">
                <w:rPr>
                  <w:color w:val="000000"/>
                  <w:sz w:val="22"/>
                  <w:szCs w:val="22"/>
                </w:rPr>
                <w:t>,</w:t>
              </w:r>
            </w:ins>
            <w:r w:rsidRPr="006031AB">
              <w:rPr>
                <w:color w:val="000000"/>
                <w:sz w:val="22"/>
                <w:szCs w:val="22"/>
              </w:rPr>
              <w:t>6%</w:t>
            </w:r>
          </w:p>
        </w:tc>
      </w:tr>
      <w:tr w:rsidR="006031AB" w:rsidRPr="006031AB" w:rsidTr="00FD5D50">
        <w:trPr>
          <w:trHeight w:val="288"/>
        </w:trPr>
        <w:tc>
          <w:tcPr>
            <w:tcW w:w="2340" w:type="dxa"/>
            <w:tcBorders>
              <w:top w:val="nil"/>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Mairiporã</w:t>
            </w:r>
          </w:p>
        </w:tc>
        <w:tc>
          <w:tcPr>
            <w:tcW w:w="1200" w:type="dxa"/>
            <w:tcBorders>
              <w:top w:val="nil"/>
              <w:left w:val="nil"/>
              <w:bottom w:val="nil"/>
              <w:right w:val="nil"/>
            </w:tcBorders>
            <w:shd w:val="clear" w:color="auto" w:fill="auto"/>
            <w:noWrap/>
            <w:vAlign w:val="bottom"/>
            <w:hideMark/>
          </w:tcPr>
          <w:p w:rsidR="006031AB" w:rsidRPr="006031AB" w:rsidRDefault="006031AB" w:rsidP="00A374F0">
            <w:pPr>
              <w:jc w:val="right"/>
              <w:rPr>
                <w:color w:val="000000"/>
                <w:sz w:val="22"/>
                <w:szCs w:val="22"/>
              </w:rPr>
            </w:pPr>
            <w:r w:rsidRPr="006031AB">
              <w:rPr>
                <w:color w:val="000000"/>
                <w:sz w:val="22"/>
                <w:szCs w:val="22"/>
              </w:rPr>
              <w:t>80</w:t>
            </w:r>
            <w:del w:id="221" w:author="Reviewer" w:date="2018-05-28T12:36:00Z">
              <w:r w:rsidRPr="006031AB" w:rsidDel="007558AA">
                <w:rPr>
                  <w:color w:val="000000"/>
                  <w:sz w:val="22"/>
                  <w:szCs w:val="22"/>
                </w:rPr>
                <w:delText>,</w:delText>
              </w:r>
            </w:del>
            <w:ins w:id="222" w:author="Reviewer" w:date="2018-05-28T12:36:00Z">
              <w:r w:rsidR="007558AA">
                <w:rPr>
                  <w:color w:val="000000"/>
                  <w:sz w:val="22"/>
                  <w:szCs w:val="22"/>
                </w:rPr>
                <w:t>.</w:t>
              </w:r>
            </w:ins>
            <w:r w:rsidRPr="006031AB">
              <w:rPr>
                <w:color w:val="000000"/>
                <w:sz w:val="22"/>
                <w:szCs w:val="22"/>
              </w:rPr>
              <w:t xml:space="preserve">956 </w:t>
            </w:r>
          </w:p>
        </w:tc>
        <w:tc>
          <w:tcPr>
            <w:tcW w:w="1705"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6</w:t>
            </w:r>
            <w:del w:id="223" w:author="Reviewer" w:date="2018-05-28T12:37:00Z">
              <w:r w:rsidRPr="006031AB" w:rsidDel="007558AA">
                <w:rPr>
                  <w:color w:val="000000"/>
                  <w:sz w:val="22"/>
                  <w:szCs w:val="22"/>
                </w:rPr>
                <w:delText>.</w:delText>
              </w:r>
            </w:del>
            <w:ins w:id="224" w:author="Reviewer" w:date="2018-05-28T12:37:00Z">
              <w:r w:rsidR="007558AA">
                <w:rPr>
                  <w:color w:val="000000"/>
                  <w:sz w:val="22"/>
                  <w:szCs w:val="22"/>
                </w:rPr>
                <w:t>,</w:t>
              </w:r>
            </w:ins>
            <w:r w:rsidRPr="006031AB">
              <w:rPr>
                <w:color w:val="000000"/>
                <w:sz w:val="22"/>
                <w:szCs w:val="22"/>
              </w:rPr>
              <w:t>1%</w:t>
            </w:r>
          </w:p>
        </w:tc>
        <w:tc>
          <w:tcPr>
            <w:tcW w:w="1418"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3</w:t>
            </w:r>
            <w:del w:id="225" w:author="Reviewer" w:date="2018-05-28T12:37:00Z">
              <w:r w:rsidRPr="006031AB" w:rsidDel="007558AA">
                <w:rPr>
                  <w:color w:val="000000"/>
                  <w:sz w:val="22"/>
                  <w:szCs w:val="22"/>
                </w:rPr>
                <w:delText>.</w:delText>
              </w:r>
            </w:del>
            <w:ins w:id="226" w:author="Reviewer" w:date="2018-05-28T12:37:00Z">
              <w:r w:rsidR="007558AA">
                <w:rPr>
                  <w:color w:val="000000"/>
                  <w:sz w:val="22"/>
                  <w:szCs w:val="22"/>
                </w:rPr>
                <w:t>,</w:t>
              </w:r>
            </w:ins>
            <w:r w:rsidRPr="006031AB">
              <w:rPr>
                <w:color w:val="000000"/>
                <w:sz w:val="22"/>
                <w:szCs w:val="22"/>
              </w:rPr>
              <w:t>3%</w:t>
            </w:r>
          </w:p>
        </w:tc>
        <w:tc>
          <w:tcPr>
            <w:tcW w:w="2126"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87</w:t>
            </w:r>
            <w:del w:id="227" w:author="Reviewer" w:date="2018-05-28T12:37:00Z">
              <w:r w:rsidRPr="006031AB" w:rsidDel="007558AA">
                <w:rPr>
                  <w:color w:val="000000"/>
                  <w:sz w:val="22"/>
                  <w:szCs w:val="22"/>
                </w:rPr>
                <w:delText>.</w:delText>
              </w:r>
            </w:del>
            <w:ins w:id="228" w:author="Reviewer" w:date="2018-05-28T12:37:00Z">
              <w:r w:rsidR="007558AA">
                <w:rPr>
                  <w:color w:val="000000"/>
                  <w:sz w:val="22"/>
                  <w:szCs w:val="22"/>
                </w:rPr>
                <w:t>,</w:t>
              </w:r>
            </w:ins>
            <w:r w:rsidRPr="006031AB">
              <w:rPr>
                <w:color w:val="000000"/>
                <w:sz w:val="22"/>
                <w:szCs w:val="22"/>
              </w:rPr>
              <w:t>4%</w:t>
            </w:r>
          </w:p>
        </w:tc>
      </w:tr>
      <w:tr w:rsidR="006031AB" w:rsidRPr="006031AB" w:rsidTr="00FD5D50">
        <w:trPr>
          <w:trHeight w:val="288"/>
        </w:trPr>
        <w:tc>
          <w:tcPr>
            <w:tcW w:w="2340" w:type="dxa"/>
            <w:tcBorders>
              <w:top w:val="nil"/>
              <w:left w:val="nil"/>
              <w:bottom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Atibaia</w:t>
            </w:r>
          </w:p>
        </w:tc>
        <w:tc>
          <w:tcPr>
            <w:tcW w:w="1200" w:type="dxa"/>
            <w:tcBorders>
              <w:top w:val="nil"/>
              <w:left w:val="nil"/>
              <w:bottom w:val="nil"/>
              <w:right w:val="nil"/>
            </w:tcBorders>
            <w:shd w:val="clear" w:color="auto" w:fill="auto"/>
            <w:noWrap/>
            <w:vAlign w:val="bottom"/>
            <w:hideMark/>
          </w:tcPr>
          <w:p w:rsidR="006031AB" w:rsidRPr="006031AB" w:rsidRDefault="006031AB" w:rsidP="00A374F0">
            <w:pPr>
              <w:jc w:val="right"/>
              <w:rPr>
                <w:color w:val="000000"/>
                <w:sz w:val="22"/>
                <w:szCs w:val="22"/>
              </w:rPr>
            </w:pPr>
            <w:r w:rsidRPr="006031AB">
              <w:rPr>
                <w:color w:val="000000"/>
                <w:sz w:val="22"/>
                <w:szCs w:val="22"/>
              </w:rPr>
              <w:t>126</w:t>
            </w:r>
            <w:del w:id="229" w:author="Reviewer" w:date="2018-05-28T12:36:00Z">
              <w:r w:rsidRPr="006031AB" w:rsidDel="007558AA">
                <w:rPr>
                  <w:color w:val="000000"/>
                  <w:sz w:val="22"/>
                  <w:szCs w:val="22"/>
                </w:rPr>
                <w:delText>,</w:delText>
              </w:r>
            </w:del>
            <w:ins w:id="230" w:author="Reviewer" w:date="2018-05-28T12:36:00Z">
              <w:r w:rsidR="007558AA">
                <w:rPr>
                  <w:color w:val="000000"/>
                  <w:sz w:val="22"/>
                  <w:szCs w:val="22"/>
                </w:rPr>
                <w:t>.</w:t>
              </w:r>
            </w:ins>
            <w:r w:rsidRPr="006031AB">
              <w:rPr>
                <w:color w:val="000000"/>
                <w:sz w:val="22"/>
                <w:szCs w:val="22"/>
              </w:rPr>
              <w:t xml:space="preserve">603 </w:t>
            </w:r>
          </w:p>
        </w:tc>
        <w:tc>
          <w:tcPr>
            <w:tcW w:w="1705"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w:t>
            </w:r>
            <w:del w:id="231" w:author="Reviewer" w:date="2018-05-28T12:37:00Z">
              <w:r w:rsidRPr="006031AB" w:rsidDel="007558AA">
                <w:rPr>
                  <w:color w:val="000000"/>
                  <w:sz w:val="22"/>
                  <w:szCs w:val="22"/>
                </w:rPr>
                <w:delText>.</w:delText>
              </w:r>
            </w:del>
            <w:ins w:id="232" w:author="Reviewer" w:date="2018-05-28T12:37:00Z">
              <w:r w:rsidR="007558AA">
                <w:rPr>
                  <w:color w:val="000000"/>
                  <w:sz w:val="22"/>
                  <w:szCs w:val="22"/>
                </w:rPr>
                <w:t>,</w:t>
              </w:r>
            </w:ins>
            <w:r w:rsidRPr="006031AB">
              <w:rPr>
                <w:color w:val="000000"/>
                <w:sz w:val="22"/>
                <w:szCs w:val="22"/>
              </w:rPr>
              <w:t>5%</w:t>
            </w:r>
          </w:p>
        </w:tc>
        <w:tc>
          <w:tcPr>
            <w:tcW w:w="1418"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4</w:t>
            </w:r>
            <w:del w:id="233" w:author="Reviewer" w:date="2018-05-28T12:37:00Z">
              <w:r w:rsidRPr="006031AB" w:rsidDel="007558AA">
                <w:rPr>
                  <w:color w:val="000000"/>
                  <w:sz w:val="22"/>
                  <w:szCs w:val="22"/>
                </w:rPr>
                <w:delText>.</w:delText>
              </w:r>
            </w:del>
            <w:ins w:id="234" w:author="Reviewer" w:date="2018-05-28T12:37:00Z">
              <w:r w:rsidR="007558AA">
                <w:rPr>
                  <w:color w:val="000000"/>
                  <w:sz w:val="22"/>
                  <w:szCs w:val="22"/>
                </w:rPr>
                <w:t>,</w:t>
              </w:r>
            </w:ins>
            <w:r w:rsidRPr="006031AB">
              <w:rPr>
                <w:color w:val="000000"/>
                <w:sz w:val="22"/>
                <w:szCs w:val="22"/>
              </w:rPr>
              <w:t>7%</w:t>
            </w:r>
          </w:p>
        </w:tc>
        <w:tc>
          <w:tcPr>
            <w:tcW w:w="2126" w:type="dxa"/>
            <w:tcBorders>
              <w:top w:val="nil"/>
              <w:left w:val="nil"/>
              <w:bottom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1</w:t>
            </w:r>
            <w:del w:id="235" w:author="Reviewer" w:date="2018-05-28T12:37:00Z">
              <w:r w:rsidRPr="006031AB" w:rsidDel="007558AA">
                <w:rPr>
                  <w:color w:val="000000"/>
                  <w:sz w:val="22"/>
                  <w:szCs w:val="22"/>
                </w:rPr>
                <w:delText>.</w:delText>
              </w:r>
            </w:del>
            <w:ins w:id="236" w:author="Reviewer" w:date="2018-05-28T12:37:00Z">
              <w:r w:rsidR="007558AA">
                <w:rPr>
                  <w:color w:val="000000"/>
                  <w:sz w:val="22"/>
                  <w:szCs w:val="22"/>
                </w:rPr>
                <w:t>,</w:t>
              </w:r>
            </w:ins>
            <w:r w:rsidRPr="006031AB">
              <w:rPr>
                <w:color w:val="000000"/>
                <w:sz w:val="22"/>
                <w:szCs w:val="22"/>
              </w:rPr>
              <w:t>0%</w:t>
            </w:r>
          </w:p>
        </w:tc>
      </w:tr>
      <w:tr w:rsidR="006031AB" w:rsidRPr="006031AB" w:rsidTr="00FD5D50">
        <w:trPr>
          <w:trHeight w:val="288"/>
        </w:trPr>
        <w:tc>
          <w:tcPr>
            <w:tcW w:w="2340" w:type="dxa"/>
            <w:tcBorders>
              <w:top w:val="nil"/>
              <w:left w:val="nil"/>
              <w:right w:val="nil"/>
            </w:tcBorders>
            <w:shd w:val="clear" w:color="auto" w:fill="auto"/>
            <w:noWrap/>
            <w:vAlign w:val="center"/>
            <w:hideMark/>
          </w:tcPr>
          <w:p w:rsidR="006031AB" w:rsidRPr="006031AB" w:rsidRDefault="006031AB" w:rsidP="00A374F0">
            <w:pPr>
              <w:jc w:val="both"/>
              <w:rPr>
                <w:color w:val="000000"/>
                <w:sz w:val="22"/>
                <w:szCs w:val="22"/>
              </w:rPr>
            </w:pPr>
            <w:r w:rsidRPr="006031AB">
              <w:rPr>
                <w:color w:val="000000"/>
                <w:sz w:val="22"/>
                <w:szCs w:val="22"/>
              </w:rPr>
              <w:t>Jarinu</w:t>
            </w:r>
          </w:p>
        </w:tc>
        <w:tc>
          <w:tcPr>
            <w:tcW w:w="1200" w:type="dxa"/>
            <w:tcBorders>
              <w:top w:val="nil"/>
              <w:left w:val="nil"/>
              <w:right w:val="nil"/>
            </w:tcBorders>
            <w:shd w:val="clear" w:color="auto" w:fill="auto"/>
            <w:noWrap/>
            <w:vAlign w:val="bottom"/>
            <w:hideMark/>
          </w:tcPr>
          <w:p w:rsidR="006031AB" w:rsidRPr="006031AB" w:rsidRDefault="006031AB" w:rsidP="00A374F0">
            <w:pPr>
              <w:jc w:val="right"/>
              <w:rPr>
                <w:color w:val="000000"/>
                <w:sz w:val="22"/>
                <w:szCs w:val="22"/>
              </w:rPr>
            </w:pPr>
            <w:r w:rsidRPr="006031AB">
              <w:rPr>
                <w:color w:val="000000"/>
                <w:sz w:val="22"/>
                <w:szCs w:val="22"/>
              </w:rPr>
              <w:t>23</w:t>
            </w:r>
            <w:del w:id="237" w:author="Reviewer" w:date="2018-05-28T12:36:00Z">
              <w:r w:rsidRPr="006031AB" w:rsidDel="007558AA">
                <w:rPr>
                  <w:color w:val="000000"/>
                  <w:sz w:val="22"/>
                  <w:szCs w:val="22"/>
                </w:rPr>
                <w:delText>,</w:delText>
              </w:r>
            </w:del>
            <w:ins w:id="238" w:author="Reviewer" w:date="2018-05-28T12:36:00Z">
              <w:r w:rsidR="007558AA">
                <w:rPr>
                  <w:color w:val="000000"/>
                  <w:sz w:val="22"/>
                  <w:szCs w:val="22"/>
                </w:rPr>
                <w:t>.</w:t>
              </w:r>
            </w:ins>
            <w:r w:rsidRPr="006031AB">
              <w:rPr>
                <w:color w:val="000000"/>
                <w:sz w:val="22"/>
                <w:szCs w:val="22"/>
              </w:rPr>
              <w:t xml:space="preserve">847 </w:t>
            </w:r>
          </w:p>
        </w:tc>
        <w:tc>
          <w:tcPr>
            <w:tcW w:w="1705" w:type="dxa"/>
            <w:tcBorders>
              <w:top w:val="nil"/>
              <w:left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w:t>
            </w:r>
            <w:del w:id="239" w:author="Reviewer" w:date="2018-05-28T12:37:00Z">
              <w:r w:rsidRPr="006031AB" w:rsidDel="007558AA">
                <w:rPr>
                  <w:color w:val="000000"/>
                  <w:sz w:val="22"/>
                  <w:szCs w:val="22"/>
                </w:rPr>
                <w:delText>.</w:delText>
              </w:r>
            </w:del>
            <w:ins w:id="240" w:author="Reviewer" w:date="2018-05-28T12:37:00Z">
              <w:r w:rsidR="007558AA">
                <w:rPr>
                  <w:color w:val="000000"/>
                  <w:sz w:val="22"/>
                  <w:szCs w:val="22"/>
                </w:rPr>
                <w:t>,</w:t>
              </w:r>
            </w:ins>
            <w:r w:rsidRPr="006031AB">
              <w:rPr>
                <w:color w:val="000000"/>
                <w:sz w:val="22"/>
                <w:szCs w:val="22"/>
              </w:rPr>
              <w:t>8%</w:t>
            </w:r>
          </w:p>
        </w:tc>
        <w:tc>
          <w:tcPr>
            <w:tcW w:w="1418" w:type="dxa"/>
            <w:tcBorders>
              <w:top w:val="nil"/>
              <w:left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4</w:t>
            </w:r>
            <w:del w:id="241" w:author="Reviewer" w:date="2018-05-28T12:37:00Z">
              <w:r w:rsidRPr="006031AB" w:rsidDel="007558AA">
                <w:rPr>
                  <w:color w:val="000000"/>
                  <w:sz w:val="22"/>
                  <w:szCs w:val="22"/>
                </w:rPr>
                <w:delText>.</w:delText>
              </w:r>
            </w:del>
            <w:ins w:id="242" w:author="Reviewer" w:date="2018-05-28T12:37:00Z">
              <w:r w:rsidR="007558AA">
                <w:rPr>
                  <w:color w:val="000000"/>
                  <w:sz w:val="22"/>
                  <w:szCs w:val="22"/>
                </w:rPr>
                <w:t>,</w:t>
              </w:r>
            </w:ins>
            <w:r w:rsidRPr="006031AB">
              <w:rPr>
                <w:color w:val="000000"/>
                <w:sz w:val="22"/>
                <w:szCs w:val="22"/>
              </w:rPr>
              <w:t>2%</w:t>
            </w:r>
          </w:p>
        </w:tc>
        <w:tc>
          <w:tcPr>
            <w:tcW w:w="2126" w:type="dxa"/>
            <w:tcBorders>
              <w:top w:val="nil"/>
              <w:left w:val="nil"/>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77</w:t>
            </w:r>
            <w:del w:id="243" w:author="Reviewer" w:date="2018-05-28T12:37:00Z">
              <w:r w:rsidRPr="006031AB" w:rsidDel="007558AA">
                <w:rPr>
                  <w:color w:val="000000"/>
                  <w:sz w:val="22"/>
                  <w:szCs w:val="22"/>
                </w:rPr>
                <w:delText>.</w:delText>
              </w:r>
            </w:del>
            <w:ins w:id="244" w:author="Reviewer" w:date="2018-05-28T12:37:00Z">
              <w:r w:rsidR="007558AA">
                <w:rPr>
                  <w:color w:val="000000"/>
                  <w:sz w:val="22"/>
                  <w:szCs w:val="22"/>
                </w:rPr>
                <w:t>,</w:t>
              </w:r>
            </w:ins>
            <w:r w:rsidRPr="006031AB">
              <w:rPr>
                <w:color w:val="000000"/>
                <w:sz w:val="22"/>
                <w:szCs w:val="22"/>
              </w:rPr>
              <w:t>3%</w:t>
            </w:r>
          </w:p>
        </w:tc>
      </w:tr>
      <w:tr w:rsidR="006031AB" w:rsidRPr="006031AB" w:rsidTr="00FD5D50">
        <w:trPr>
          <w:trHeight w:val="288"/>
        </w:trPr>
        <w:tc>
          <w:tcPr>
            <w:tcW w:w="2340" w:type="dxa"/>
            <w:tcBorders>
              <w:top w:val="nil"/>
              <w:left w:val="nil"/>
              <w:bottom w:val="single" w:sz="4" w:space="0" w:color="auto"/>
              <w:right w:val="nil"/>
            </w:tcBorders>
            <w:shd w:val="clear" w:color="auto" w:fill="auto"/>
            <w:noWrap/>
            <w:vAlign w:val="center"/>
            <w:hideMark/>
          </w:tcPr>
          <w:p w:rsidR="006031AB" w:rsidRPr="006031AB" w:rsidRDefault="006031AB" w:rsidP="00A374F0">
            <w:pPr>
              <w:jc w:val="both"/>
              <w:rPr>
                <w:b/>
                <w:bCs/>
                <w:color w:val="000000"/>
                <w:sz w:val="22"/>
                <w:szCs w:val="22"/>
              </w:rPr>
            </w:pPr>
            <w:r w:rsidRPr="006031AB">
              <w:rPr>
                <w:b/>
                <w:bCs/>
                <w:color w:val="000000"/>
                <w:sz w:val="22"/>
                <w:szCs w:val="22"/>
              </w:rPr>
              <w:t>Subtotal</w:t>
            </w:r>
          </w:p>
        </w:tc>
        <w:tc>
          <w:tcPr>
            <w:tcW w:w="1200" w:type="dxa"/>
            <w:tcBorders>
              <w:top w:val="nil"/>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385</w:t>
            </w:r>
            <w:del w:id="245" w:author="Reviewer" w:date="2018-05-28T12:36:00Z">
              <w:r w:rsidRPr="006031AB" w:rsidDel="007558AA">
                <w:rPr>
                  <w:b/>
                  <w:bCs/>
                  <w:color w:val="000000"/>
                  <w:sz w:val="22"/>
                  <w:szCs w:val="22"/>
                </w:rPr>
                <w:delText>,</w:delText>
              </w:r>
            </w:del>
            <w:ins w:id="246" w:author="Reviewer" w:date="2018-05-28T12:36:00Z">
              <w:r w:rsidR="007558AA">
                <w:rPr>
                  <w:b/>
                  <w:bCs/>
                  <w:color w:val="000000"/>
                  <w:sz w:val="22"/>
                  <w:szCs w:val="22"/>
                </w:rPr>
                <w:t>.</w:t>
              </w:r>
            </w:ins>
            <w:r w:rsidRPr="006031AB">
              <w:rPr>
                <w:b/>
                <w:bCs/>
                <w:color w:val="000000"/>
                <w:sz w:val="22"/>
                <w:szCs w:val="22"/>
              </w:rPr>
              <w:t>553</w:t>
            </w:r>
          </w:p>
        </w:tc>
        <w:tc>
          <w:tcPr>
            <w:tcW w:w="1705" w:type="dxa"/>
            <w:tcBorders>
              <w:top w:val="nil"/>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29</w:t>
            </w:r>
            <w:del w:id="247" w:author="Reviewer" w:date="2018-05-28T12:37:00Z">
              <w:r w:rsidRPr="006031AB" w:rsidDel="007558AA">
                <w:rPr>
                  <w:b/>
                  <w:bCs/>
                  <w:color w:val="000000"/>
                  <w:sz w:val="22"/>
                  <w:szCs w:val="22"/>
                </w:rPr>
                <w:delText>.</w:delText>
              </w:r>
            </w:del>
            <w:ins w:id="248" w:author="Reviewer" w:date="2018-05-28T12:37:00Z">
              <w:r w:rsidR="007558AA">
                <w:rPr>
                  <w:b/>
                  <w:bCs/>
                  <w:color w:val="000000"/>
                  <w:sz w:val="22"/>
                  <w:szCs w:val="22"/>
                </w:rPr>
                <w:t>,</w:t>
              </w:r>
            </w:ins>
            <w:r w:rsidRPr="006031AB">
              <w:rPr>
                <w:b/>
                <w:bCs/>
                <w:color w:val="000000"/>
                <w:sz w:val="22"/>
                <w:szCs w:val="22"/>
              </w:rPr>
              <w:t>0%</w:t>
            </w:r>
          </w:p>
        </w:tc>
        <w:tc>
          <w:tcPr>
            <w:tcW w:w="1418" w:type="dxa"/>
            <w:tcBorders>
              <w:top w:val="nil"/>
              <w:left w:val="nil"/>
              <w:bottom w:val="single" w:sz="4" w:space="0" w:color="auto"/>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18</w:t>
            </w:r>
            <w:del w:id="249" w:author="Reviewer" w:date="2018-05-28T12:37:00Z">
              <w:r w:rsidRPr="006031AB" w:rsidDel="007558AA">
                <w:rPr>
                  <w:color w:val="000000"/>
                  <w:sz w:val="22"/>
                  <w:szCs w:val="22"/>
                </w:rPr>
                <w:delText>.</w:delText>
              </w:r>
            </w:del>
            <w:ins w:id="250" w:author="Reviewer" w:date="2018-05-28T12:37:00Z">
              <w:r w:rsidR="007558AA">
                <w:rPr>
                  <w:color w:val="000000"/>
                  <w:sz w:val="22"/>
                  <w:szCs w:val="22"/>
                </w:rPr>
                <w:t>,</w:t>
              </w:r>
            </w:ins>
            <w:r w:rsidRPr="006031AB">
              <w:rPr>
                <w:color w:val="000000"/>
                <w:sz w:val="22"/>
                <w:szCs w:val="22"/>
              </w:rPr>
              <w:t>1%</w:t>
            </w:r>
          </w:p>
        </w:tc>
        <w:tc>
          <w:tcPr>
            <w:tcW w:w="2126" w:type="dxa"/>
            <w:tcBorders>
              <w:top w:val="nil"/>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90</w:t>
            </w:r>
            <w:del w:id="251" w:author="Reviewer" w:date="2018-05-28T12:37:00Z">
              <w:r w:rsidRPr="006031AB" w:rsidDel="007558AA">
                <w:rPr>
                  <w:b/>
                  <w:bCs/>
                  <w:color w:val="000000"/>
                  <w:sz w:val="22"/>
                  <w:szCs w:val="22"/>
                </w:rPr>
                <w:delText>.</w:delText>
              </w:r>
            </w:del>
            <w:ins w:id="252" w:author="Reviewer" w:date="2018-05-28T12:37:00Z">
              <w:r w:rsidR="007558AA">
                <w:rPr>
                  <w:b/>
                  <w:bCs/>
                  <w:color w:val="000000"/>
                  <w:sz w:val="22"/>
                  <w:szCs w:val="22"/>
                </w:rPr>
                <w:t>,</w:t>
              </w:r>
            </w:ins>
            <w:r w:rsidRPr="006031AB">
              <w:rPr>
                <w:b/>
                <w:bCs/>
                <w:color w:val="000000"/>
                <w:sz w:val="22"/>
                <w:szCs w:val="22"/>
              </w:rPr>
              <w:t>4%</w:t>
            </w:r>
          </w:p>
        </w:tc>
      </w:tr>
      <w:tr w:rsidR="006031AB" w:rsidRPr="006031AB" w:rsidTr="00FD5D50">
        <w:trPr>
          <w:trHeight w:val="288"/>
        </w:trPr>
        <w:tc>
          <w:tcPr>
            <w:tcW w:w="2340"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both"/>
              <w:rPr>
                <w:b/>
                <w:bCs/>
                <w:color w:val="000000"/>
                <w:sz w:val="22"/>
                <w:szCs w:val="22"/>
              </w:rPr>
            </w:pPr>
            <w:r w:rsidRPr="006031AB">
              <w:rPr>
                <w:b/>
                <w:bCs/>
                <w:color w:val="000000"/>
                <w:sz w:val="22"/>
                <w:szCs w:val="22"/>
              </w:rPr>
              <w:t>Bacia do Rio Jundiaí</w:t>
            </w:r>
          </w:p>
        </w:tc>
        <w:tc>
          <w:tcPr>
            <w:tcW w:w="1200" w:type="dxa"/>
            <w:tcBorders>
              <w:top w:val="single" w:sz="4" w:space="0" w:color="auto"/>
              <w:left w:val="nil"/>
              <w:bottom w:val="nil"/>
              <w:right w:val="nil"/>
            </w:tcBorders>
            <w:shd w:val="clear" w:color="auto" w:fill="auto"/>
            <w:noWrap/>
            <w:vAlign w:val="bottom"/>
            <w:hideMark/>
          </w:tcPr>
          <w:p w:rsidR="006031AB" w:rsidRPr="006031AB" w:rsidRDefault="006031AB" w:rsidP="00A374F0">
            <w:pPr>
              <w:jc w:val="right"/>
              <w:rPr>
                <w:b/>
                <w:bCs/>
                <w:color w:val="000000"/>
                <w:sz w:val="22"/>
                <w:szCs w:val="22"/>
              </w:rPr>
            </w:pPr>
            <w:r w:rsidRPr="006031AB">
              <w:rPr>
                <w:b/>
                <w:bCs/>
                <w:color w:val="000000"/>
                <w:sz w:val="22"/>
                <w:szCs w:val="22"/>
              </w:rPr>
              <w:t>1</w:t>
            </w:r>
            <w:del w:id="253" w:author="Reviewer" w:date="2018-05-28T12:36:00Z">
              <w:r w:rsidRPr="006031AB" w:rsidDel="007558AA">
                <w:rPr>
                  <w:b/>
                  <w:bCs/>
                  <w:color w:val="000000"/>
                  <w:sz w:val="22"/>
                  <w:szCs w:val="22"/>
                </w:rPr>
                <w:delText>,</w:delText>
              </w:r>
            </w:del>
            <w:ins w:id="254" w:author="Reviewer" w:date="2018-05-28T12:36:00Z">
              <w:r w:rsidR="007558AA">
                <w:rPr>
                  <w:b/>
                  <w:bCs/>
                  <w:color w:val="000000"/>
                  <w:sz w:val="22"/>
                  <w:szCs w:val="22"/>
                </w:rPr>
                <w:t>.</w:t>
              </w:r>
            </w:ins>
            <w:r w:rsidRPr="006031AB">
              <w:rPr>
                <w:b/>
                <w:bCs/>
                <w:color w:val="000000"/>
                <w:sz w:val="22"/>
                <w:szCs w:val="22"/>
              </w:rPr>
              <w:t>330</w:t>
            </w:r>
            <w:del w:id="255" w:author="Reviewer" w:date="2018-05-28T12:36:00Z">
              <w:r w:rsidRPr="006031AB" w:rsidDel="007558AA">
                <w:rPr>
                  <w:b/>
                  <w:bCs/>
                  <w:color w:val="000000"/>
                  <w:sz w:val="22"/>
                  <w:szCs w:val="22"/>
                </w:rPr>
                <w:delText>,</w:delText>
              </w:r>
            </w:del>
            <w:ins w:id="256" w:author="Reviewer" w:date="2018-05-28T12:36:00Z">
              <w:r w:rsidR="007558AA">
                <w:rPr>
                  <w:b/>
                  <w:bCs/>
                  <w:color w:val="000000"/>
                  <w:sz w:val="22"/>
                  <w:szCs w:val="22"/>
                </w:rPr>
                <w:t>.</w:t>
              </w:r>
            </w:ins>
            <w:r w:rsidRPr="006031AB">
              <w:rPr>
                <w:b/>
                <w:bCs/>
                <w:color w:val="000000"/>
                <w:sz w:val="22"/>
                <w:szCs w:val="22"/>
              </w:rPr>
              <w:t>440</w:t>
            </w:r>
          </w:p>
        </w:tc>
        <w:tc>
          <w:tcPr>
            <w:tcW w:w="1705" w:type="dxa"/>
            <w:tcBorders>
              <w:top w:val="single" w:sz="4" w:space="0" w:color="auto"/>
              <w:left w:val="nil"/>
              <w:bottom w:val="nil"/>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100</w:t>
            </w:r>
            <w:del w:id="257" w:author="Reviewer" w:date="2018-05-28T12:37:00Z">
              <w:r w:rsidRPr="006031AB" w:rsidDel="007558AA">
                <w:rPr>
                  <w:b/>
                  <w:bCs/>
                  <w:color w:val="000000"/>
                  <w:sz w:val="22"/>
                  <w:szCs w:val="22"/>
                </w:rPr>
                <w:delText>.</w:delText>
              </w:r>
            </w:del>
            <w:ins w:id="258" w:author="Reviewer" w:date="2018-05-28T12:37:00Z">
              <w:r w:rsidR="007558AA">
                <w:rPr>
                  <w:b/>
                  <w:bCs/>
                  <w:color w:val="000000"/>
                  <w:sz w:val="22"/>
                  <w:szCs w:val="22"/>
                </w:rPr>
                <w:t>,</w:t>
              </w:r>
            </w:ins>
            <w:r w:rsidRPr="006031AB">
              <w:rPr>
                <w:b/>
                <w:bCs/>
                <w:color w:val="000000"/>
                <w:sz w:val="22"/>
                <w:szCs w:val="22"/>
              </w:rPr>
              <w:t>0%</w:t>
            </w:r>
          </w:p>
        </w:tc>
        <w:tc>
          <w:tcPr>
            <w:tcW w:w="1418" w:type="dxa"/>
            <w:tcBorders>
              <w:top w:val="single" w:sz="4" w:space="0" w:color="auto"/>
              <w:left w:val="nil"/>
              <w:bottom w:val="nil"/>
              <w:right w:val="nil"/>
            </w:tcBorders>
            <w:shd w:val="clear" w:color="auto" w:fill="auto"/>
            <w:noWrap/>
            <w:vAlign w:val="bottom"/>
            <w:hideMark/>
          </w:tcPr>
          <w:p w:rsidR="006031AB" w:rsidRPr="006031AB" w:rsidRDefault="006031AB" w:rsidP="00A374F0">
            <w:pPr>
              <w:jc w:val="right"/>
              <w:rPr>
                <w:b/>
                <w:bCs/>
                <w:color w:val="000000"/>
                <w:sz w:val="22"/>
                <w:szCs w:val="22"/>
              </w:rPr>
            </w:pPr>
            <w:r w:rsidRPr="006031AB">
              <w:rPr>
                <w:b/>
                <w:bCs/>
                <w:color w:val="000000"/>
                <w:sz w:val="22"/>
                <w:szCs w:val="22"/>
              </w:rPr>
              <w:t>100</w:t>
            </w:r>
            <w:del w:id="259" w:author="Reviewer" w:date="2018-05-28T12:37:00Z">
              <w:r w:rsidRPr="006031AB" w:rsidDel="007558AA">
                <w:rPr>
                  <w:b/>
                  <w:bCs/>
                  <w:color w:val="000000"/>
                  <w:sz w:val="22"/>
                  <w:szCs w:val="22"/>
                </w:rPr>
                <w:delText>.</w:delText>
              </w:r>
            </w:del>
            <w:ins w:id="260" w:author="Reviewer" w:date="2018-05-28T12:37:00Z">
              <w:r w:rsidR="007558AA">
                <w:rPr>
                  <w:b/>
                  <w:bCs/>
                  <w:color w:val="000000"/>
                  <w:sz w:val="22"/>
                  <w:szCs w:val="22"/>
                </w:rPr>
                <w:t>,</w:t>
              </w:r>
            </w:ins>
            <w:r w:rsidRPr="006031AB">
              <w:rPr>
                <w:b/>
                <w:bCs/>
                <w:color w:val="000000"/>
                <w:sz w:val="22"/>
                <w:szCs w:val="22"/>
              </w:rPr>
              <w:t>0%</w:t>
            </w:r>
          </w:p>
        </w:tc>
        <w:tc>
          <w:tcPr>
            <w:tcW w:w="2126" w:type="dxa"/>
            <w:tcBorders>
              <w:top w:val="single" w:sz="4" w:space="0" w:color="auto"/>
              <w:left w:val="nil"/>
              <w:bottom w:val="nil"/>
              <w:right w:val="nil"/>
            </w:tcBorders>
            <w:shd w:val="clear" w:color="auto" w:fill="auto"/>
            <w:noWrap/>
            <w:vAlign w:val="bottom"/>
            <w:hideMark/>
          </w:tcPr>
          <w:p w:rsidR="006031AB" w:rsidRPr="006031AB" w:rsidRDefault="006031AB" w:rsidP="00A374F0">
            <w:pPr>
              <w:jc w:val="right"/>
              <w:rPr>
                <w:b/>
                <w:bCs/>
                <w:color w:val="000000"/>
                <w:sz w:val="22"/>
                <w:szCs w:val="22"/>
              </w:rPr>
            </w:pPr>
            <w:r w:rsidRPr="006031AB">
              <w:rPr>
                <w:b/>
                <w:bCs/>
                <w:color w:val="000000"/>
                <w:sz w:val="22"/>
                <w:szCs w:val="22"/>
              </w:rPr>
              <w:t>94</w:t>
            </w:r>
            <w:del w:id="261" w:author="Reviewer" w:date="2018-05-28T12:37:00Z">
              <w:r w:rsidRPr="006031AB" w:rsidDel="007558AA">
                <w:rPr>
                  <w:b/>
                  <w:bCs/>
                  <w:color w:val="000000"/>
                  <w:sz w:val="22"/>
                  <w:szCs w:val="22"/>
                </w:rPr>
                <w:delText>.</w:delText>
              </w:r>
            </w:del>
            <w:ins w:id="262" w:author="Reviewer" w:date="2018-05-28T12:37:00Z">
              <w:r w:rsidR="007558AA">
                <w:rPr>
                  <w:b/>
                  <w:bCs/>
                  <w:color w:val="000000"/>
                  <w:sz w:val="22"/>
                  <w:szCs w:val="22"/>
                </w:rPr>
                <w:t>,</w:t>
              </w:r>
            </w:ins>
            <w:r w:rsidRPr="006031AB">
              <w:rPr>
                <w:b/>
                <w:bCs/>
                <w:color w:val="000000"/>
                <w:sz w:val="22"/>
                <w:szCs w:val="22"/>
              </w:rPr>
              <w:t>9%</w:t>
            </w:r>
          </w:p>
        </w:tc>
      </w:tr>
      <w:tr w:rsidR="006031AB" w:rsidRPr="006031AB" w:rsidTr="00FD5D50">
        <w:trPr>
          <w:trHeight w:val="288"/>
        </w:trPr>
        <w:tc>
          <w:tcPr>
            <w:tcW w:w="2340" w:type="dxa"/>
            <w:tcBorders>
              <w:top w:val="nil"/>
              <w:left w:val="nil"/>
              <w:bottom w:val="single" w:sz="4" w:space="0" w:color="auto"/>
              <w:right w:val="nil"/>
            </w:tcBorders>
            <w:shd w:val="clear" w:color="auto" w:fill="auto"/>
            <w:noWrap/>
            <w:vAlign w:val="center"/>
            <w:hideMark/>
          </w:tcPr>
          <w:p w:rsidR="006031AB" w:rsidRPr="006031AB" w:rsidRDefault="00B1134B" w:rsidP="00A374F0">
            <w:pPr>
              <w:jc w:val="both"/>
              <w:rPr>
                <w:b/>
                <w:bCs/>
                <w:color w:val="000000"/>
                <w:sz w:val="22"/>
                <w:szCs w:val="22"/>
              </w:rPr>
            </w:pPr>
            <w:ins w:id="263" w:author="Reviewer" w:date="2018-05-28T12:36:00Z">
              <w:r>
                <w:rPr>
                  <w:b/>
                  <w:bCs/>
                  <w:color w:val="000000"/>
                  <w:sz w:val="22"/>
                  <w:szCs w:val="22"/>
                </w:rPr>
                <w:t xml:space="preserve">Estado de </w:t>
              </w:r>
            </w:ins>
            <w:r w:rsidR="006031AB" w:rsidRPr="006031AB">
              <w:rPr>
                <w:b/>
                <w:bCs/>
                <w:color w:val="000000"/>
                <w:sz w:val="22"/>
                <w:szCs w:val="22"/>
              </w:rPr>
              <w:t>São Paulo</w:t>
            </w:r>
          </w:p>
        </w:tc>
        <w:tc>
          <w:tcPr>
            <w:tcW w:w="1200" w:type="dxa"/>
            <w:tcBorders>
              <w:top w:val="single" w:sz="4" w:space="0" w:color="auto"/>
              <w:left w:val="nil"/>
              <w:bottom w:val="single" w:sz="4" w:space="0" w:color="auto"/>
              <w:right w:val="nil"/>
            </w:tcBorders>
            <w:shd w:val="clear" w:color="auto" w:fill="auto"/>
            <w:noWrap/>
            <w:vAlign w:val="bottom"/>
            <w:hideMark/>
          </w:tcPr>
          <w:p w:rsidR="006031AB" w:rsidRPr="006031AB" w:rsidRDefault="006031AB" w:rsidP="00A374F0">
            <w:pPr>
              <w:jc w:val="right"/>
              <w:rPr>
                <w:color w:val="000000"/>
                <w:sz w:val="22"/>
                <w:szCs w:val="22"/>
              </w:rPr>
            </w:pPr>
            <w:r w:rsidRPr="006031AB">
              <w:rPr>
                <w:color w:val="000000"/>
                <w:sz w:val="22"/>
                <w:szCs w:val="22"/>
              </w:rPr>
              <w:t>41</w:t>
            </w:r>
            <w:del w:id="264" w:author="Reviewer" w:date="2018-05-28T12:36:00Z">
              <w:r w:rsidRPr="006031AB" w:rsidDel="007558AA">
                <w:rPr>
                  <w:color w:val="000000"/>
                  <w:sz w:val="22"/>
                  <w:szCs w:val="22"/>
                </w:rPr>
                <w:delText>,</w:delText>
              </w:r>
            </w:del>
            <w:ins w:id="265" w:author="Reviewer" w:date="2018-05-28T12:36:00Z">
              <w:r w:rsidR="007558AA">
                <w:rPr>
                  <w:color w:val="000000"/>
                  <w:sz w:val="22"/>
                  <w:szCs w:val="22"/>
                </w:rPr>
                <w:t>.</w:t>
              </w:r>
            </w:ins>
            <w:r w:rsidRPr="006031AB">
              <w:rPr>
                <w:color w:val="000000"/>
                <w:sz w:val="22"/>
                <w:szCs w:val="22"/>
              </w:rPr>
              <w:t>262</w:t>
            </w:r>
            <w:del w:id="266" w:author="Reviewer" w:date="2018-05-28T12:36:00Z">
              <w:r w:rsidRPr="006031AB" w:rsidDel="007558AA">
                <w:rPr>
                  <w:color w:val="000000"/>
                  <w:sz w:val="22"/>
                  <w:szCs w:val="22"/>
                </w:rPr>
                <w:delText>,</w:delText>
              </w:r>
            </w:del>
            <w:ins w:id="267" w:author="Reviewer" w:date="2018-05-28T12:36:00Z">
              <w:r w:rsidR="007558AA">
                <w:rPr>
                  <w:color w:val="000000"/>
                  <w:sz w:val="22"/>
                  <w:szCs w:val="22"/>
                </w:rPr>
                <w:t>.</w:t>
              </w:r>
            </w:ins>
            <w:r w:rsidRPr="006031AB">
              <w:rPr>
                <w:color w:val="000000"/>
                <w:sz w:val="22"/>
                <w:szCs w:val="22"/>
              </w:rPr>
              <w:t xml:space="preserve">199 </w:t>
            </w:r>
          </w:p>
        </w:tc>
        <w:tc>
          <w:tcPr>
            <w:tcW w:w="1705"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3</w:t>
            </w:r>
            <w:del w:id="268" w:author="Reviewer" w:date="2018-05-28T12:37:00Z">
              <w:r w:rsidRPr="006031AB" w:rsidDel="007558AA">
                <w:rPr>
                  <w:b/>
                  <w:bCs/>
                  <w:color w:val="000000"/>
                  <w:sz w:val="22"/>
                  <w:szCs w:val="22"/>
                </w:rPr>
                <w:delText>.</w:delText>
              </w:r>
            </w:del>
            <w:ins w:id="269" w:author="Reviewer" w:date="2018-05-28T12:37:00Z">
              <w:r w:rsidR="007558AA">
                <w:rPr>
                  <w:b/>
                  <w:bCs/>
                  <w:color w:val="000000"/>
                  <w:sz w:val="22"/>
                  <w:szCs w:val="22"/>
                </w:rPr>
                <w:t>,</w:t>
              </w:r>
            </w:ins>
            <w:r w:rsidRPr="006031AB">
              <w:rPr>
                <w:b/>
                <w:bCs/>
                <w:color w:val="000000"/>
                <w:sz w:val="22"/>
                <w:szCs w:val="22"/>
              </w:rPr>
              <w:t>2%</w:t>
            </w:r>
          </w:p>
        </w:tc>
        <w:tc>
          <w:tcPr>
            <w:tcW w:w="1418"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right"/>
              <w:rPr>
                <w:b/>
                <w:bCs/>
                <w:color w:val="000000"/>
                <w:sz w:val="22"/>
                <w:szCs w:val="22"/>
              </w:rPr>
            </w:pPr>
            <w:r w:rsidRPr="006031AB">
              <w:rPr>
                <w:b/>
                <w:bCs/>
                <w:color w:val="000000"/>
                <w:sz w:val="22"/>
                <w:szCs w:val="22"/>
              </w:rPr>
              <w:t>-</w:t>
            </w:r>
          </w:p>
        </w:tc>
        <w:tc>
          <w:tcPr>
            <w:tcW w:w="2126" w:type="dxa"/>
            <w:tcBorders>
              <w:top w:val="single" w:sz="4" w:space="0" w:color="auto"/>
              <w:left w:val="nil"/>
              <w:bottom w:val="single" w:sz="4" w:space="0" w:color="auto"/>
              <w:right w:val="nil"/>
            </w:tcBorders>
            <w:shd w:val="clear" w:color="auto" w:fill="auto"/>
            <w:noWrap/>
            <w:vAlign w:val="center"/>
            <w:hideMark/>
          </w:tcPr>
          <w:p w:rsidR="006031AB" w:rsidRPr="006031AB" w:rsidRDefault="006031AB" w:rsidP="00A374F0">
            <w:pPr>
              <w:jc w:val="right"/>
              <w:rPr>
                <w:color w:val="000000"/>
                <w:sz w:val="22"/>
                <w:szCs w:val="22"/>
              </w:rPr>
            </w:pPr>
            <w:r w:rsidRPr="006031AB">
              <w:rPr>
                <w:color w:val="000000"/>
                <w:sz w:val="22"/>
                <w:szCs w:val="22"/>
              </w:rPr>
              <w:t>95</w:t>
            </w:r>
            <w:del w:id="270" w:author="Reviewer" w:date="2018-05-28T12:37:00Z">
              <w:r w:rsidRPr="006031AB" w:rsidDel="007558AA">
                <w:rPr>
                  <w:color w:val="000000"/>
                  <w:sz w:val="22"/>
                  <w:szCs w:val="22"/>
                </w:rPr>
                <w:delText>.</w:delText>
              </w:r>
            </w:del>
            <w:ins w:id="271" w:author="Reviewer" w:date="2018-05-28T12:37:00Z">
              <w:r w:rsidR="007558AA">
                <w:rPr>
                  <w:color w:val="000000"/>
                  <w:sz w:val="22"/>
                  <w:szCs w:val="22"/>
                </w:rPr>
                <w:t>,</w:t>
              </w:r>
            </w:ins>
            <w:r w:rsidRPr="006031AB">
              <w:rPr>
                <w:color w:val="000000"/>
                <w:sz w:val="22"/>
                <w:szCs w:val="22"/>
              </w:rPr>
              <w:t>9%</w:t>
            </w:r>
          </w:p>
        </w:tc>
      </w:tr>
    </w:tbl>
    <w:p w:rsidR="006031AB" w:rsidRPr="006031AB" w:rsidRDefault="006031AB" w:rsidP="00A374F0">
      <w:pPr>
        <w:pStyle w:val="Legenda"/>
        <w:spacing w:before="0" w:after="0" w:line="240" w:lineRule="auto"/>
        <w:jc w:val="both"/>
        <w:rPr>
          <w:rFonts w:ascii="Times New Roman" w:hAnsi="Times New Roman" w:cs="Times New Roman"/>
          <w:b w:val="0"/>
          <w:sz w:val="22"/>
          <w:szCs w:val="22"/>
        </w:rPr>
      </w:pPr>
      <w:r w:rsidRPr="006031AB">
        <w:rPr>
          <w:rFonts w:ascii="Times New Roman" w:hAnsi="Times New Roman" w:cs="Times New Roman"/>
          <w:b w:val="0"/>
          <w:sz w:val="22"/>
          <w:szCs w:val="22"/>
        </w:rPr>
        <w:t>Fonte: preparado pelo</w:t>
      </w:r>
      <w:ins w:id="272" w:author="Reviewer" w:date="2018-05-28T12:35:00Z">
        <w:r w:rsidR="00856CFE">
          <w:rPr>
            <w:rFonts w:ascii="Times New Roman" w:hAnsi="Times New Roman" w:cs="Times New Roman"/>
            <w:b w:val="0"/>
            <w:sz w:val="22"/>
            <w:szCs w:val="22"/>
          </w:rPr>
          <w:t>s</w:t>
        </w:r>
      </w:ins>
      <w:r w:rsidRPr="006031AB">
        <w:rPr>
          <w:rFonts w:ascii="Times New Roman" w:hAnsi="Times New Roman" w:cs="Times New Roman"/>
          <w:b w:val="0"/>
          <w:sz w:val="22"/>
          <w:szCs w:val="22"/>
        </w:rPr>
        <w:t xml:space="preserve"> autor</w:t>
      </w:r>
      <w:ins w:id="273" w:author="Reviewer" w:date="2018-05-28T12:35:00Z">
        <w:r w:rsidR="00856CFE">
          <w:rPr>
            <w:rFonts w:ascii="Times New Roman" w:hAnsi="Times New Roman" w:cs="Times New Roman"/>
            <w:b w:val="0"/>
            <w:sz w:val="22"/>
            <w:szCs w:val="22"/>
          </w:rPr>
          <w:t>es</w:t>
        </w:r>
      </w:ins>
      <w:r w:rsidRPr="006031AB">
        <w:rPr>
          <w:rFonts w:ascii="Times New Roman" w:hAnsi="Times New Roman" w:cs="Times New Roman"/>
          <w:b w:val="0"/>
          <w:sz w:val="22"/>
          <w:szCs w:val="22"/>
        </w:rPr>
        <w:t xml:space="preserve"> com base em</w:t>
      </w:r>
      <w:del w:id="274" w:author="Reviewer" w:date="2018-05-28T12:40:00Z">
        <w:r w:rsidR="00E46AA7" w:rsidDel="007556B9">
          <w:rPr>
            <w:rFonts w:ascii="Times New Roman" w:hAnsi="Times New Roman" w:cs="Times New Roman"/>
            <w:b w:val="0"/>
            <w:sz w:val="22"/>
            <w:szCs w:val="22"/>
          </w:rPr>
          <w:delText xml:space="preserve"> </w:delText>
        </w:r>
      </w:del>
      <w:ins w:id="275" w:author="Reviewer" w:date="2018-05-28T12:40:00Z">
        <w:r w:rsidR="007556B9">
          <w:rPr>
            <w:rFonts w:ascii="Times New Roman" w:hAnsi="Times New Roman" w:cs="Times New Roman"/>
            <w:b w:val="0"/>
            <w:sz w:val="22"/>
            <w:szCs w:val="22"/>
          </w:rPr>
          <w:t xml:space="preserve"> </w:t>
        </w:r>
        <w:r w:rsidR="007556B9">
          <w:rPr>
            <w:rFonts w:ascii="Times New Roman" w:hAnsi="Times New Roman" w:cs="Times New Roman"/>
            <w:b w:val="0"/>
            <w:sz w:val="22"/>
            <w:szCs w:val="22"/>
          </w:rPr>
          <w:fldChar w:fldCharType="begin" w:fldLock="1"/>
        </w:r>
      </w:ins>
      <w:r w:rsidR="00FD49BF">
        <w:rPr>
          <w:rFonts w:ascii="Times New Roman" w:hAnsi="Times New Roman" w:cs="Times New Roman"/>
          <w:b w:val="0"/>
          <w:sz w:val="22"/>
          <w:szCs w:val="22"/>
        </w:rPr>
        <w:instrText>ADDIN CSL_CITATION {"citationItems":[{"id":"ITEM-1","itemData":{"URL":"http://atlasbrasil.org.br/2013/","abstract":"Base de dados do PNUD construída com dados censitários.","accessed":{"date-parts":[["2018","3","3"]]},"author":[{"dropping-particle":"","family":"Atlas Brasil","given":"","non-dropping-particle":"","parse-names":false,"suffix":""}],"container-title":"PNUD","id":"ITEM-1","issued":{"date-parts":[["2018"]]},"title":"Atlas do Desenvolvimento Humano no Brasil","type":"webpage"},"uris":["http://www.mendeley.com/documents/?uuid=96343829-3053-311c-96e9-2ce57c92e57c"]},{"id":"ITEM-2","itemData":{"URL":"https://sidra.ibge.gov.br/home/scnt/brasil","accessed":{"date-parts":[["2018","3","3"]]},"author":[{"dropping-particle":"","family":"IBGE","given":"Instituto Brasileiro de Geografia e Estatística.","non-dropping-particle":"","parse-names":false,"suffix":""}],"id":"ITEM-2","issued":{"date-parts":[["2018"]]},"title":"Sistema IBGE de Recuperação Automática - SIDRA","type":"webpage"},"uris":["http://www.mendeley.com/documents/?uuid=04c1bbc2-68a2-3598-a908-196c50387470"]}],"mendeley":{"formattedCitation":"(Atlas Brasil, 2018; IBGE, 2018)","plainTextFormattedCitation":"(Atlas Brasil, 2018; IBGE, 2018)","previouslyFormattedCitation":"(Atlas Brasil, 2018; IBGE, 2018)"},"properties":{"noteIndex":0},"schema":"https://github.com/citation-style-language/schema/raw/master/csl-citation.json"}</w:instrText>
      </w:r>
      <w:r w:rsidR="007556B9">
        <w:rPr>
          <w:rFonts w:ascii="Times New Roman" w:hAnsi="Times New Roman" w:cs="Times New Roman"/>
          <w:b w:val="0"/>
          <w:sz w:val="22"/>
          <w:szCs w:val="22"/>
        </w:rPr>
        <w:fldChar w:fldCharType="separate"/>
      </w:r>
      <w:r w:rsidR="007556B9" w:rsidRPr="007556B9">
        <w:rPr>
          <w:rFonts w:ascii="Times New Roman" w:hAnsi="Times New Roman" w:cs="Times New Roman"/>
          <w:b w:val="0"/>
          <w:noProof/>
          <w:sz w:val="22"/>
          <w:szCs w:val="22"/>
        </w:rPr>
        <w:t>(Atlas Brasil, 2018; IBGE, 2018)</w:t>
      </w:r>
      <w:ins w:id="276" w:author="Reviewer" w:date="2018-05-28T12:40:00Z">
        <w:r w:rsidR="007556B9">
          <w:rPr>
            <w:rFonts w:ascii="Times New Roman" w:hAnsi="Times New Roman" w:cs="Times New Roman"/>
            <w:b w:val="0"/>
            <w:sz w:val="22"/>
            <w:szCs w:val="22"/>
          </w:rPr>
          <w:fldChar w:fldCharType="end"/>
        </w:r>
      </w:ins>
      <w:del w:id="277" w:author="Reviewer" w:date="2018-05-28T12:40:00Z">
        <w:r w:rsidR="00E46AA7" w:rsidDel="007556B9">
          <w:rPr>
            <w:rFonts w:ascii="Times New Roman" w:hAnsi="Times New Roman" w:cs="Times New Roman"/>
            <w:b w:val="0"/>
            <w:sz w:val="22"/>
            <w:szCs w:val="22"/>
          </w:rPr>
          <w:fldChar w:fldCharType="begin" w:fldLock="1"/>
        </w:r>
        <w:r w:rsidR="001D5A25" w:rsidDel="007556B9">
          <w:rPr>
            <w:rFonts w:ascii="Times New Roman" w:hAnsi="Times New Roman" w:cs="Times New Roman"/>
            <w:b w:val="0"/>
            <w:sz w:val="22"/>
            <w:szCs w:val="22"/>
          </w:rPr>
          <w:delInstrText>ADDIN CSL_CITATION {"citationItems":[{"id":"ITEM-1","itemData":{"URL":"https://sidra.ibge.gov.br/home/scnt/brasil","accessed":{"date-parts":[["2018","3","3"]]},"author":[{"dropping-particle":"","family":"IBGE","given":"Instituto Brasileiro de Geografia e Estatística.","non-dropping-particle":"","parse-names":false,"suffix":""}],"id":"ITEM-1","issued":{"date-parts":[["2018"]]},"title":"Sistema IBGE de Recuperação Automática - SIDRA","type":"webpage"},"uris":["http://www.mendeley.com/documents/?uuid=04c1bbc2-68a2-3598-a908-196c50387470"]},{"id":"ITEM-2","itemData":{"URL":"http://atlasbrasil.org.br/2013/","abstract":"Base de dados do PNUD construída com dados censitários.","accessed":{"date-parts":[["2018","3","3"]]},"author":[{"dropping-particle":"","family":"Atlas Brasil","given":"","non-dropping-particle":"","parse-names":false,"suffix":""}],"container-title":"PNUD","id":"ITEM-2","issued":{"date-parts":[["2018"]]},"title":"Atlas do Desenvolvimento Humano no Brasil","type":"webpage"},"uris":["http://www.mendeley.com/documents/?uuid=96343829-3053-311c-96e9-2ce57c92e57c"]}],"mendeley":{"formattedCitation":"(Atlas Brasil, 2018; IBGE, 2018)","manualFormatting":"(ATLAS BRASIL, 2017; IBGE, 2017b)","plainTextFormattedCitation":"(Atlas Brasil, 2018; IBGE, 2018)","previouslyFormattedCitation":"(Atlas Brasil, 2018; IBGE, 2018)"},"properties":{"noteIndex":0},"schema":"https://github.com/citation-style-language/schema/raw/master/csl-citation.json"}</w:delInstrText>
        </w:r>
        <w:r w:rsidR="00E46AA7" w:rsidDel="007556B9">
          <w:rPr>
            <w:rFonts w:ascii="Times New Roman" w:hAnsi="Times New Roman" w:cs="Times New Roman"/>
            <w:b w:val="0"/>
            <w:sz w:val="22"/>
            <w:szCs w:val="22"/>
          </w:rPr>
          <w:fldChar w:fldCharType="separate"/>
        </w:r>
        <w:r w:rsidR="00E46AA7" w:rsidRPr="00E46AA7" w:rsidDel="007556B9">
          <w:rPr>
            <w:rFonts w:ascii="Times New Roman" w:hAnsi="Times New Roman" w:cs="Times New Roman"/>
            <w:b w:val="0"/>
            <w:noProof/>
            <w:sz w:val="22"/>
            <w:szCs w:val="22"/>
          </w:rPr>
          <w:delText>(ATLAS BRASIL, 2017; IBGE, 2017b)</w:delText>
        </w:r>
        <w:r w:rsidR="00E46AA7" w:rsidDel="007556B9">
          <w:rPr>
            <w:rFonts w:ascii="Times New Roman" w:hAnsi="Times New Roman" w:cs="Times New Roman"/>
            <w:b w:val="0"/>
            <w:sz w:val="22"/>
            <w:szCs w:val="22"/>
          </w:rPr>
          <w:fldChar w:fldCharType="end"/>
        </w:r>
      </w:del>
      <w:r w:rsidRPr="006031AB">
        <w:rPr>
          <w:rFonts w:ascii="Times New Roman" w:hAnsi="Times New Roman" w:cs="Times New Roman"/>
          <w:b w:val="0"/>
          <w:sz w:val="22"/>
          <w:szCs w:val="22"/>
        </w:rPr>
        <w:t>.</w:t>
      </w:r>
    </w:p>
    <w:p w:rsidR="006031AB" w:rsidRPr="006031AB" w:rsidRDefault="006031AB" w:rsidP="00A374F0">
      <w:pPr>
        <w:pStyle w:val="Legenda"/>
        <w:spacing w:before="0" w:after="0" w:line="240" w:lineRule="auto"/>
        <w:jc w:val="both"/>
        <w:rPr>
          <w:rFonts w:ascii="Times New Roman" w:hAnsi="Times New Roman" w:cs="Times New Roman"/>
          <w:b w:val="0"/>
          <w:sz w:val="22"/>
          <w:szCs w:val="22"/>
        </w:rPr>
      </w:pPr>
      <w:r w:rsidRPr="006031AB">
        <w:rPr>
          <w:rFonts w:ascii="Times New Roman" w:hAnsi="Times New Roman" w:cs="Times New Roman"/>
          <w:b w:val="0"/>
          <w:sz w:val="22"/>
          <w:szCs w:val="22"/>
        </w:rPr>
        <w:t xml:space="preserve">¹ a área da Bacia do Rio Jundiaí foi estimada com base em </w:t>
      </w:r>
      <w:r w:rsidR="00E46AA7">
        <w:rPr>
          <w:rFonts w:ascii="Times New Roman" w:hAnsi="Times New Roman" w:cs="Times New Roman"/>
          <w:b w:val="0"/>
          <w:sz w:val="22"/>
          <w:szCs w:val="22"/>
        </w:rPr>
        <w:fldChar w:fldCharType="begin" w:fldLock="1"/>
      </w:r>
      <w:r w:rsidR="001D5A25">
        <w:rPr>
          <w:rFonts w:ascii="Times New Roman" w:hAnsi="Times New Roman" w:cs="Times New Roman"/>
          <w:b w:val="0"/>
          <w:sz w:val="22"/>
          <w:szCs w:val="22"/>
        </w:rPr>
        <w:instrText>ADDIN CSL_CITATION {"citationItems":[{"id":"ITEM-1","itemData":{"URL":"http://datageo.ambiente.sp.gov.br/","abstract":"Base de dados espaciais","accessed":{"date-parts":[["2018","3","3"]]},"author":[{"dropping-particle":"","family":"DATAGEO – Sistema Ambiental Paulista","given":"","non-dropping-particle":"","parse-names":false,"suffix":""}],"id":"ITEM-1","issued":{"date-parts":[["2018"]]},"title":"Infraestrutura de Dados Espaciais Ambientais do Estado de São Paulo – IDEA-SP - DataGeo","type":"webpage"},"uris":["http://www.mendeley.com/documents/?uuid=0f295ef7-5300-3993-8a95-031192500bc2"]}],"mendeley":{"formattedCitation":"(DATAGEO – Sistema Ambiental Paulista, 2018)","plainTextFormattedCitation":"(DATAGEO – Sistema Ambiental Paulista, 2018)","previouslyFormattedCitation":"(DATAGEO – Sistema Ambiental Paulista, 2018)"},"properties":{"noteIndex":0},"schema":"https://github.com/citation-style-language/schema/raw/master/csl-citation.json"}</w:instrText>
      </w:r>
      <w:r w:rsidR="00E46AA7">
        <w:rPr>
          <w:rFonts w:ascii="Times New Roman" w:hAnsi="Times New Roman" w:cs="Times New Roman"/>
          <w:b w:val="0"/>
          <w:sz w:val="22"/>
          <w:szCs w:val="22"/>
        </w:rPr>
        <w:fldChar w:fldCharType="separate"/>
      </w:r>
      <w:r w:rsidR="00650067" w:rsidRPr="00650067">
        <w:rPr>
          <w:rFonts w:ascii="Times New Roman" w:hAnsi="Times New Roman" w:cs="Times New Roman"/>
          <w:b w:val="0"/>
          <w:noProof/>
          <w:sz w:val="22"/>
          <w:szCs w:val="22"/>
        </w:rPr>
        <w:t>(DATAGEO – Sistema Ambiental Paulista, 2018)</w:t>
      </w:r>
      <w:r w:rsidR="00E46AA7">
        <w:rPr>
          <w:rFonts w:ascii="Times New Roman" w:hAnsi="Times New Roman" w:cs="Times New Roman"/>
          <w:b w:val="0"/>
          <w:sz w:val="22"/>
          <w:szCs w:val="22"/>
        </w:rPr>
        <w:fldChar w:fldCharType="end"/>
      </w:r>
      <w:r w:rsidR="00E46AA7">
        <w:rPr>
          <w:rFonts w:ascii="Times New Roman" w:hAnsi="Times New Roman" w:cs="Times New Roman"/>
          <w:b w:val="0"/>
          <w:sz w:val="22"/>
          <w:szCs w:val="22"/>
        </w:rPr>
        <w:t>.</w:t>
      </w:r>
    </w:p>
    <w:p w:rsidR="006031AB" w:rsidRDefault="006031AB" w:rsidP="00A374F0">
      <w:pPr>
        <w:ind w:firstLine="720"/>
        <w:jc w:val="both"/>
      </w:pPr>
    </w:p>
    <w:p w:rsidR="00050061" w:rsidRDefault="004E266B" w:rsidP="00A374F0">
      <w:pPr>
        <w:ind w:firstLine="720"/>
        <w:jc w:val="both"/>
      </w:pPr>
      <w:r w:rsidRPr="004E266B">
        <w:t>Cabe destacar que a BHRJ é</w:t>
      </w:r>
      <w:r w:rsidR="00050061" w:rsidRPr="004E266B">
        <w:t xml:space="preserve"> uma das regiões mais importantes do estado em termos econômicos</w:t>
      </w:r>
      <w:ins w:id="278" w:author="Reviewer" w:date="2018-05-28T12:37:00Z">
        <w:r w:rsidR="00974A82">
          <w:t>, o Produto Inte</w:t>
        </w:r>
      </w:ins>
      <w:ins w:id="279" w:author="Reviewer" w:date="2018-05-28T12:38:00Z">
        <w:r w:rsidR="00974A82">
          <w:t xml:space="preserve">rno Bruto (PIB) foi de </w:t>
        </w:r>
        <w:r w:rsidR="00974A82" w:rsidRPr="00974A82">
          <w:rPr>
            <w:highlight w:val="yellow"/>
            <w:rPrChange w:id="280" w:author="Reviewer" w:date="2018-05-28T12:38:00Z">
              <w:rPr/>
            </w:rPrChange>
          </w:rPr>
          <w:t xml:space="preserve">R$ </w:t>
        </w:r>
        <w:proofErr w:type="spellStart"/>
        <w:r w:rsidR="00974A82" w:rsidRPr="00974A82">
          <w:rPr>
            <w:highlight w:val="yellow"/>
            <w:rPrChange w:id="281" w:author="Reviewer" w:date="2018-05-28T12:38:00Z">
              <w:rPr/>
            </w:rPrChange>
          </w:rPr>
          <w:t>xxx</w:t>
        </w:r>
        <w:proofErr w:type="spellEnd"/>
        <w:r w:rsidR="00974A82" w:rsidRPr="00974A82">
          <w:rPr>
            <w:highlight w:val="yellow"/>
            <w:rPrChange w:id="282" w:author="Reviewer" w:date="2018-05-28T12:38:00Z">
              <w:rPr/>
            </w:rPrChange>
          </w:rPr>
          <w:t xml:space="preserve"> bilhões em 201x</w:t>
        </w:r>
      </w:ins>
      <w:r w:rsidR="00050061" w:rsidRPr="004E266B">
        <w:t xml:space="preserve">, com </w:t>
      </w:r>
      <w:r w:rsidRPr="004E266B">
        <w:t>um</w:t>
      </w:r>
      <w:r w:rsidR="00050061" w:rsidRPr="004E266B">
        <w:t xml:space="preserve"> pujante parque industrial,</w:t>
      </w:r>
      <w:ins w:id="283" w:author="Reviewer" w:date="2018-05-28T12:38:00Z">
        <w:r w:rsidR="00974A82">
          <w:t xml:space="preserve"> o PIB Industrial foi de </w:t>
        </w:r>
        <w:r w:rsidR="00974A82" w:rsidRPr="00974A82">
          <w:rPr>
            <w:highlight w:val="yellow"/>
            <w:rPrChange w:id="284" w:author="Reviewer" w:date="2018-05-28T12:38:00Z">
              <w:rPr/>
            </w:rPrChange>
          </w:rPr>
          <w:t xml:space="preserve">R$ </w:t>
        </w:r>
        <w:proofErr w:type="spellStart"/>
        <w:r w:rsidR="00974A82" w:rsidRPr="00974A82">
          <w:rPr>
            <w:highlight w:val="yellow"/>
            <w:rPrChange w:id="285" w:author="Reviewer" w:date="2018-05-28T12:38:00Z">
              <w:rPr/>
            </w:rPrChange>
          </w:rPr>
          <w:t>xx</w:t>
        </w:r>
        <w:proofErr w:type="spellEnd"/>
        <w:r w:rsidR="00974A82" w:rsidRPr="00974A82">
          <w:rPr>
            <w:highlight w:val="yellow"/>
            <w:rPrChange w:id="286" w:author="Reviewer" w:date="2018-05-28T12:38:00Z">
              <w:rPr/>
            </w:rPrChange>
          </w:rPr>
          <w:t xml:space="preserve"> bilhões em 201x</w:t>
        </w:r>
        <w:r w:rsidR="00974A82">
          <w:t>,</w:t>
        </w:r>
      </w:ins>
      <w:r w:rsidR="00050061" w:rsidRPr="004E266B">
        <w:t xml:space="preserve"> e que ainda apresenta um ritmo intenso de crescimento demográfico</w:t>
      </w:r>
      <w:ins w:id="287" w:author="Reviewer" w:date="2018-05-28T12:38:00Z">
        <w:r w:rsidR="00974A82">
          <w:t xml:space="preserve">, </w:t>
        </w:r>
      </w:ins>
      <w:ins w:id="288" w:author="Reviewer" w:date="2018-05-28T12:39:00Z">
        <w:r w:rsidR="00974A82" w:rsidRPr="00974A82">
          <w:rPr>
            <w:highlight w:val="yellow"/>
            <w:rPrChange w:id="289" w:author="Reviewer" w:date="2018-05-28T12:39:00Z">
              <w:rPr/>
            </w:rPrChange>
          </w:rPr>
          <w:t xml:space="preserve">entre 2000 e 201x a taxa de crescimento demográfico foi de </w:t>
        </w:r>
        <w:proofErr w:type="spellStart"/>
        <w:r w:rsidR="00974A82" w:rsidRPr="00974A82">
          <w:rPr>
            <w:highlight w:val="yellow"/>
            <w:rPrChange w:id="290" w:author="Reviewer" w:date="2018-05-28T12:39:00Z">
              <w:rPr/>
            </w:rPrChange>
          </w:rPr>
          <w:t>xx</w:t>
        </w:r>
        <w:proofErr w:type="spellEnd"/>
        <w:r w:rsidR="00974A82" w:rsidRPr="00974A82">
          <w:rPr>
            <w:highlight w:val="yellow"/>
            <w:rPrChange w:id="291" w:author="Reviewer" w:date="2018-05-28T12:39:00Z">
              <w:rPr/>
            </w:rPrChange>
          </w:rPr>
          <w:t>% ao ano</w:t>
        </w:r>
      </w:ins>
      <w:del w:id="292" w:author="Reviewer" w:date="2018-05-28T12:39:00Z">
        <w:r w:rsidRPr="004E266B" w:rsidDel="007556B9">
          <w:delText xml:space="preserve"> </w:delText>
        </w:r>
      </w:del>
      <w:ins w:id="293" w:author="Reviewer" w:date="2018-05-28T12:39:00Z">
        <w:r w:rsidR="007556B9">
          <w:t xml:space="preserve"> </w:t>
        </w:r>
        <w:r w:rsidR="007556B9">
          <w:fldChar w:fldCharType="begin" w:fldLock="1"/>
        </w:r>
      </w:ins>
      <w:r w:rsidR="007556B9">
        <w:instrText>ADDIN CSL_CITATION {"citationItems":[{"id":"ITEM-1","itemData":{"URL":"https://sidra.ibge.gov.br/home/scnt/brasil","accessed":{"date-parts":[["2018","3","3"]]},"author":[{"dropping-particle":"","family":"IBGE","given":"Instituto Brasileiro de Geografia e Estatística.","non-dropping-particle":"","parse-names":false,"suffix":""}],"id":"ITEM-1","issued":{"date-parts":[["2018"]]},"title":"Sistema IBGE de Recuperação Automática - SIDRA","type":"webpage"},"uris":["http://www.mendeley.com/documents/?uuid=04c1bbc2-68a2-3598-a908-196c50387470"]}],"mendeley":{"formattedCitation":"(IBGE, 2018)","plainTextFormattedCitation":"(IBGE, 2018)","previouslyFormattedCitation":"(IBGE, 2018)"},"properties":{"noteIndex":0},"schema":"https://github.com/citation-style-language/schema/raw/master/csl-citation.json"}</w:instrText>
      </w:r>
      <w:r w:rsidR="007556B9">
        <w:fldChar w:fldCharType="separate"/>
      </w:r>
      <w:r w:rsidR="007556B9" w:rsidRPr="007556B9">
        <w:rPr>
          <w:noProof/>
        </w:rPr>
        <w:t>(IBGE, 2018)</w:t>
      </w:r>
      <w:ins w:id="294" w:author="Reviewer" w:date="2018-05-28T12:39:00Z">
        <w:r w:rsidR="007556B9">
          <w:fldChar w:fldCharType="end"/>
        </w:r>
      </w:ins>
      <w:del w:id="295" w:author="Reviewer" w:date="2018-05-28T12:39:00Z">
        <w:r w:rsidRPr="004E266B" w:rsidDel="007556B9">
          <w:fldChar w:fldCharType="begin" w:fldLock="1"/>
        </w:r>
        <w:r w:rsidR="001D5A25" w:rsidRPr="007556B9" w:rsidDel="007556B9">
          <w:rPr>
            <w:rPrChange w:id="296" w:author="Reviewer" w:date="2018-05-28T12:39:00Z">
              <w:rPr/>
            </w:rPrChange>
          </w:rPr>
          <w:delInstrText>ADDIN CSL_CITATION {"citationItems":[{"id":"ITEM-1","itemData":{"URL":"https://sidra.ibge.gov.br/home/scnt/brasil","accessed":{"date-parts":[["2018","3","3"]]},"author":[{"dropping-particle":"","family":"IBGE","given":"Instituto Brasileiro de Geografia e Estatística.","non-dropping-particle":"","parse-names":false,"suffix":""}],"id":"ITEM-1","issued":{"date-parts":[["2018"]]},"title":"Sistema IBGE de Recuperação Automática - SIDRA","type":"webpage"},"uris":["http://www.mendeley.com/documents/?uuid=04c1bbc2-68a2-3598-a908-196c50387470"]}],"mendeley":{"formattedCitation":"(IBGE, 2018)","manualFormatting":"(IBGE, 2017b)","plainTextFormattedCitation":"(IBGE, 2018)","previouslyFormattedCitation":"(IBGE, 2018)"},"properties":{"noteIndex":0},"schema":"https://github.com/citation-style-language/schema/raw/master/csl-citation.json"}</w:delInstrText>
        </w:r>
        <w:r w:rsidRPr="004E266B" w:rsidDel="007556B9">
          <w:fldChar w:fldCharType="separate"/>
        </w:r>
        <w:r w:rsidRPr="007556B9" w:rsidDel="007556B9">
          <w:rPr>
            <w:noProof/>
          </w:rPr>
          <w:delText>(IBGE, 2017b)</w:delText>
        </w:r>
        <w:r w:rsidRPr="004E266B" w:rsidDel="007556B9">
          <w:fldChar w:fldCharType="end"/>
        </w:r>
      </w:del>
      <w:r w:rsidR="00050061" w:rsidRPr="004E266B">
        <w:t>.</w:t>
      </w:r>
      <w:r w:rsidRPr="004E266B">
        <w:t xml:space="preserve"> Apesar de sua importância econômica </w:t>
      </w:r>
      <w:r>
        <w:t>e social,</w:t>
      </w:r>
      <w:r w:rsidRPr="004E266B">
        <w:t xml:space="preserve"> a </w:t>
      </w:r>
      <w:r>
        <w:t xml:space="preserve">área de estudo abriga </w:t>
      </w:r>
      <w:r w:rsidRPr="004E266B">
        <w:t>remanescentes do Bioma</w:t>
      </w:r>
      <w:r w:rsidRPr="004E266B">
        <w:rPr>
          <w:rStyle w:val="Refdenotaderodap"/>
        </w:rPr>
        <w:footnoteReference w:id="4"/>
      </w:r>
      <w:r w:rsidRPr="004E266B">
        <w:t xml:space="preserve"> Mata Atlântica. A área original de ocorrência do Bioma Mata Atlântica no Brasil é de 1.110.182 km²</w:t>
      </w:r>
      <w:r w:rsidR="00724537">
        <w:t xml:space="preserve"> </w:t>
      </w:r>
      <w:r w:rsidR="00724537">
        <w:fldChar w:fldCharType="begin" w:fldLock="1"/>
      </w:r>
      <w:r w:rsidR="00650067">
        <w:instrText>ADDIN CSL_CITATION {"citationItems":[{"id":"ITEM-1","itemData":{"URL":"http://goo.gl/iUSfTR","accessed":{"date-parts":[["2017","9","5"]]},"author":[{"dropping-particle":"","family":"IBGE - Instituto Brasileiro de Geografia e Estatística","given":"","non-dropping-particle":"","parse-names":false,"suffix":""}],"id":"ITEM-1","issued":{"date-parts":[["2004"]]},"title":"Mapa de Biomas e de Vegetação","type":"webpage"},"uris":["http://www.mendeley.com/documents/?uuid=18598c45-89d1-3ba7-9e2e-c2eeae11aec8"]}],"mendeley":{"formattedCitation":"(IBGE - Instituto Brasileiro de Geografia e Estatística, 2004)","manualFormatting":"(IBGE, 2004)","plainTextFormattedCitation":"(IBGE - Instituto Brasileiro de Geografia e Estatística, 2004)","previouslyFormattedCitation":"(IBGE - Instituto Brasileiro de Geografia e Estatística, 2004)"},"properties":{"noteIndex":0},"schema":"https://github.com/citation-style-language/schema/raw/master/csl-citation.json"}</w:instrText>
      </w:r>
      <w:r w:rsidR="00724537">
        <w:fldChar w:fldCharType="separate"/>
      </w:r>
      <w:r w:rsidR="00724537" w:rsidRPr="00724537">
        <w:rPr>
          <w:noProof/>
        </w:rPr>
        <w:t>(IBGE, 2004)</w:t>
      </w:r>
      <w:r w:rsidR="00724537">
        <w:fldChar w:fldCharType="end"/>
      </w:r>
      <w:r w:rsidRPr="004E266B">
        <w:rPr>
          <w:rStyle w:val="Refdenotaderodap"/>
        </w:rPr>
        <w:footnoteReference w:id="5"/>
      </w:r>
      <w:r w:rsidRPr="004E266B">
        <w:t>, mas restam apenas 8,5% de remanescentes com área maior que 100 hectares</w:t>
      </w:r>
      <w:r w:rsidR="00724537">
        <w:t xml:space="preserve"> </w:t>
      </w:r>
      <w:r w:rsidR="00724537">
        <w:fldChar w:fldCharType="begin" w:fldLock="1"/>
      </w:r>
      <w:r w:rsidR="00650067">
        <w:instrText>ADDIN CSL_CITATION {"citationItems":[{"id":"ITEM-1","itemData":{"URL":"https://www.sosma.org.br/nossa-causa/a-mata-atlantica/","accessed":{"date-parts":[["2017","9","5"]]},"author":[{"dropping-particle":"","family":"SOSMA - SOS Mata Atlântica","given":"","non-dropping-particle":"","parse-names":false,"suffix":""}],"id":"ITEM-1","issued":{"date-parts":[["2017"]]},"title":"Florestas","type":"webpage"},"uris":["http://www.mendeley.com/documents/?uuid=b3abd0d5-c98a-345b-9c10-a9b373e311cb"]}],"mendeley":{"formattedCitation":"(SOSMA - SOS Mata Atlântica, 2017b)","manualFormatting":"(SOSMA, 2017)","plainTextFormattedCitation":"(SOSMA - SOS Mata Atlântica, 2017b)","previouslyFormattedCitation":"(SOSMA - SOS Mata Atlântica, 2017b)"},"properties":{"noteIndex":0},"schema":"https://github.com/citation-style-language/schema/raw/master/csl-citation.json"}</w:instrText>
      </w:r>
      <w:r w:rsidR="00724537">
        <w:fldChar w:fldCharType="separate"/>
      </w:r>
      <w:r w:rsidR="00724537" w:rsidRPr="00724537">
        <w:rPr>
          <w:noProof/>
        </w:rPr>
        <w:t>(SOSMA, 2017)</w:t>
      </w:r>
      <w:r w:rsidR="00724537">
        <w:fldChar w:fldCharType="end"/>
      </w:r>
      <w:r w:rsidRPr="004E266B">
        <w:t xml:space="preserve">. </w:t>
      </w:r>
      <w:r>
        <w:t xml:space="preserve">Mesmo diante </w:t>
      </w:r>
      <w:r w:rsidRPr="004E266B">
        <w:t xml:space="preserve">do </w:t>
      </w:r>
      <w:r>
        <w:t xml:space="preserve">elevado </w:t>
      </w:r>
      <w:r w:rsidRPr="004E266B">
        <w:t>grau de degradação, os relatórios “Atlas dos Remanescentes Florestais da Mata Atlântica” da ONG</w:t>
      </w:r>
      <w:r w:rsidRPr="004E266B">
        <w:rPr>
          <w:rStyle w:val="Refdenotaderodap"/>
        </w:rPr>
        <w:footnoteReference w:id="6"/>
      </w:r>
      <w:r w:rsidRPr="004E266B">
        <w:t xml:space="preserve"> SOSMA (SOS Mata Atlântica), </w:t>
      </w:r>
      <w:r>
        <w:t xml:space="preserve">preparados </w:t>
      </w:r>
      <w:r w:rsidRPr="004E266B">
        <w:t>em parceria com o Instituto Nacional de Pesquisas Espaciais (INPE), continuam indicando que ainda persiste a supressão da sua cobertura florestal. Entre 2014 e 2015 a área desmatada na Mata Atlântica alcançou 184 km² (18.433 hectares)</w:t>
      </w:r>
      <w:ins w:id="297" w:author="Reviewer" w:date="2018-05-28T12:42:00Z">
        <w:r w:rsidR="006336E7">
          <w:t xml:space="preserve">, representa </w:t>
        </w:r>
      </w:ins>
      <w:ins w:id="298" w:author="Reviewer" w:date="2018-05-28T12:43:00Z">
        <w:r w:rsidR="006336E7">
          <w:t xml:space="preserve">0,2% </w:t>
        </w:r>
      </w:ins>
      <w:ins w:id="299" w:author="Reviewer" w:date="2018-05-28T12:44:00Z">
        <w:r w:rsidR="006336E7">
          <w:t>dos remanescentes florestais</w:t>
        </w:r>
      </w:ins>
      <w:r w:rsidR="00724537">
        <w:t xml:space="preserve"> </w:t>
      </w:r>
      <w:r w:rsidR="00724537">
        <w:fldChar w:fldCharType="begin" w:fldLock="1"/>
      </w:r>
      <w:r w:rsidR="00650067">
        <w:instrText>ADDIN CSL_CITATION {"citationItems":[{"id":"ITEM-1","itemData":{"URL":"https://www.sosma.org.br/projeto/atlas-da-mata-atlantica/dados-mais-recentes/","accessed":{"date-parts":[["2017","9","5"]]},"author":[{"dropping-particle":"","family":"SOSMA - SOS Mata Atlântica","given":"","non-dropping-particle":"","parse-names":false,"suffix":""}],"id":"ITEM-1","issued":{"date-parts":[["2017"]]},"title":"Atlas da Mata Atlântica","type":"webpage"},"uris":["http://www.mendeley.com/documents/?uuid=af4b3d3e-c70d-3848-ac94-f1c08bdd54ad"]}],"mendeley":{"formattedCitation":"(SOSMA - SOS Mata Atlântica, 2017a)","manualFormatting":"(SOSMA, 2017b)","plainTextFormattedCitation":"(SOSMA - SOS Mata Atlântica, 2017a)","previouslyFormattedCitation":"(SOSMA - SOS Mata Atlântica, 2017a)"},"properties":{"noteIndex":0},"schema":"https://github.com/citation-style-language/schema/raw/master/csl-citation.json"}</w:instrText>
      </w:r>
      <w:r w:rsidR="00724537">
        <w:fldChar w:fldCharType="separate"/>
      </w:r>
      <w:r w:rsidR="00724537" w:rsidRPr="00724537">
        <w:rPr>
          <w:noProof/>
        </w:rPr>
        <w:t>(SOSMA, 2017b)</w:t>
      </w:r>
      <w:r w:rsidR="00724537">
        <w:fldChar w:fldCharType="end"/>
      </w:r>
      <w:r w:rsidRPr="004E266B">
        <w:t>.</w:t>
      </w:r>
    </w:p>
    <w:p w:rsidR="004E266B" w:rsidRPr="00DD373C" w:rsidRDefault="0034310A" w:rsidP="00A374F0">
      <w:pPr>
        <w:ind w:firstLine="720"/>
        <w:jc w:val="both"/>
      </w:pPr>
      <w:r w:rsidRPr="009E32FE">
        <w:t xml:space="preserve">Esse cenário revela que a taxa de cobertura vegetal por município reforça os dados sobre o elevado grau de degradação do Bioma na BHRJ, porque quase a totalidade da bacia apresenta taxas inferiores a 30% </w:t>
      </w:r>
      <w:r w:rsidR="006C5FE1" w:rsidRPr="009E32FE">
        <w:fldChar w:fldCharType="begin" w:fldLock="1"/>
      </w:r>
      <w:r w:rsidR="001D5A25">
        <w:instrText>ADDIN CSL_CITATION {"citationItems":[{"id":"ITEM-1","itemData":{"URL":"http://datageo.ambiente.sp.gov.br/","abstract":"Base de dados espaciais","accessed":{"date-parts":[["2018","3","3"]]},"author":[{"dropping-particle":"","family":"DATAGEO – Sistema Ambiental Paulista","given":"","non-dropping-particle":"","parse-names":false,"suffix":""}],"id":"ITEM-1","issued":{"date-parts":[["2018"]]},"title":"Infraestrutura de Dados Espaciais Ambientais do Estado de São Paulo – IDEA-SP - DataGeo","type":"webpage"},"uris":["http://www.mendeley.com/documents/?uuid=0f295ef7-5300-3993-8a95-031192500bc2"]}],"mendeley":{"formattedCitation":"(DATAGEO – Sistema Ambiental Paulista, 2018)","manualFormatting":"(DATAGEO, 2017)","plainTextFormattedCitation":"(DATAGEO – Sistema Ambiental Paulista, 2018)","previouslyFormattedCitation":"(DATAGEO – Sistema Ambiental Paulista, 2018)"},"properties":{"noteIndex":0},"schema":"https://github.com/citation-style-language/schema/raw/master/csl-citation.json"}</w:instrText>
      </w:r>
      <w:r w:rsidR="006C5FE1" w:rsidRPr="009E32FE">
        <w:fldChar w:fldCharType="separate"/>
      </w:r>
      <w:r w:rsidR="006C5FE1" w:rsidRPr="009E32FE">
        <w:rPr>
          <w:noProof/>
        </w:rPr>
        <w:t>(DATAGEO, 2017)</w:t>
      </w:r>
      <w:r w:rsidR="006C5FE1" w:rsidRPr="009E32FE">
        <w:fldChar w:fldCharType="end"/>
      </w:r>
      <w:r w:rsidRPr="009E32FE">
        <w:t>.</w:t>
      </w:r>
      <w:r w:rsidR="009E32FE" w:rsidRPr="009E32FE">
        <w:t xml:space="preserve"> </w:t>
      </w:r>
      <w:r w:rsidR="009E32FE">
        <w:t>A</w:t>
      </w:r>
      <w:r w:rsidR="009E32FE" w:rsidRPr="009E32FE">
        <w:t xml:space="preserve"> vegetação representa um dos mais importantes elementos da qualidade ambiental de uma região. Neste sentido, o estado de conservação e de continuidade da cobertura vegetal influenciam no fluxo de bens e serviços </w:t>
      </w:r>
      <w:r w:rsidR="009E32FE" w:rsidRPr="009E32FE">
        <w:lastRenderedPageBreak/>
        <w:t>ecossistêmicos (SE’s) essenciais para a sociedade e para a economia</w:t>
      </w:r>
      <w:r w:rsidR="00724537">
        <w:t xml:space="preserve"> </w:t>
      </w:r>
      <w:r w:rsidR="00724537">
        <w:fldChar w:fldCharType="begin" w:fldLock="1"/>
      </w:r>
      <w:r w:rsidR="00650067">
        <w:instrText>ADDIN CSL_CITATION {"citationItems":[{"id":"ITEM-1","itemData":{"author":[{"dropping-particle":"","family":"MMA","given":"Ministério do Meio Ambiente -","non-dropping-particle":"","parse-names":false,"suffix":""}],"id":"ITEM-1","issued":{"date-parts":[["2017"]]},"number-of-pages":"16","publisher-place":"Brasília-DF","title":"Mapas de cobertura vegetal","type":"report"},"uris":["http://www.mendeley.com/documents/?uuid=63139f0e-848d-4aba-9359-a41f4c7bdc66"]}],"mendeley":{"formattedCitation":"(MMA, 2017)","plainTextFormattedCitation":"(MMA, 2017)","previouslyFormattedCitation":"(MMA, 2017)"},"properties":{"noteIndex":0},"schema":"https://github.com/citation-style-language/schema/raw/master/csl-citation.json"}</w:instrText>
      </w:r>
      <w:r w:rsidR="00724537">
        <w:fldChar w:fldCharType="separate"/>
      </w:r>
      <w:r w:rsidR="00724537" w:rsidRPr="00724537">
        <w:rPr>
          <w:noProof/>
        </w:rPr>
        <w:t>(MMA, 2017)</w:t>
      </w:r>
      <w:r w:rsidR="00724537">
        <w:fldChar w:fldCharType="end"/>
      </w:r>
      <w:r w:rsidR="009E32FE" w:rsidRPr="009E32FE">
        <w:t xml:space="preserve">. Desse modo, </w:t>
      </w:r>
      <w:r w:rsidR="009E32FE">
        <w:t>a possibilidade de ocorrência de eventos extremos de precipitação pode elevar o grau de perda de bem-estar</w:t>
      </w:r>
      <w:ins w:id="300" w:author="Reviewer" w:date="2018-05-28T12:45:00Z">
        <w:r w:rsidR="00FD49BF">
          <w:t xml:space="preserve"> humano </w:t>
        </w:r>
        <w:r w:rsidR="00FD49BF">
          <w:fldChar w:fldCharType="begin" w:fldLock="1"/>
        </w:r>
      </w:ins>
      <w:r w:rsidR="00EE0F59">
        <w:instrText>ADDIN CSL_CITATION {"citationItems":[{"id":"ITEM-1","itemData":{"ISBN":"1559634022","ISSN":"&lt;null&gt;","abstract":"... can often tevetse ecosystem degtadation and enhance the conttibutions of ecosystems to human ... how to intetvene tequites substantial undetstanding of both the ecological and the ... The Millennium Ecosystem Assessment (MA) will help ptovide the knowledge base fot im- ptoved ... \\n","author":[{"dropping-particle":"","family":"MEA","given":"","non-dropping-particle":"","parse-names":false,"suffix":""}],"container-title":"MA Conceptual framework","id":"ITEM-1","issued":{"date-parts":[["2003"]]},"page":"1-25","title":"Ecosystems and Human Well-being: A framework for Assessment","type":"chapter"},"uris":["http://www.mendeley.com/documents/?uuid=1ea18501-03d7-4dae-969f-0e76066cba9a"]}],"mendeley":{"formattedCitation":"(MEA, 2003)","plainTextFormattedCitation":"(MEA, 2003)","previouslyFormattedCitation":"(MEA, 2003)"},"properties":{"noteIndex":0},"schema":"https://github.com/citation-style-language/schema/raw/master/csl-citation.json"}</w:instrText>
      </w:r>
      <w:r w:rsidR="00FD49BF">
        <w:fldChar w:fldCharType="separate"/>
      </w:r>
      <w:r w:rsidR="00FD49BF" w:rsidRPr="00FD49BF">
        <w:rPr>
          <w:noProof/>
        </w:rPr>
        <w:t>(MEA, 2003)</w:t>
      </w:r>
      <w:ins w:id="301" w:author="Reviewer" w:date="2018-05-28T12:45:00Z">
        <w:r w:rsidR="00FD49BF">
          <w:fldChar w:fldCharType="end"/>
        </w:r>
      </w:ins>
      <w:r w:rsidR="009E32FE">
        <w:t>, resultando em prejuízos para toda a sociedade.</w:t>
      </w:r>
      <w:r w:rsidR="009E32FE" w:rsidRPr="00DD373C">
        <w:t xml:space="preserve"> </w:t>
      </w:r>
    </w:p>
    <w:p w:rsidR="00263C24" w:rsidRDefault="00263C24" w:rsidP="00A374F0">
      <w:pPr>
        <w:ind w:firstLine="720"/>
        <w:jc w:val="both"/>
      </w:pPr>
    </w:p>
    <w:p w:rsidR="00050061" w:rsidRPr="004F2BBC" w:rsidRDefault="00050061" w:rsidP="00A374F0">
      <w:pPr>
        <w:pStyle w:val="Ttulo1"/>
        <w:numPr>
          <w:ilvl w:val="1"/>
          <w:numId w:val="3"/>
        </w:numPr>
        <w:jc w:val="both"/>
        <w:rPr>
          <w:b w:val="0"/>
          <w:i/>
          <w:caps w:val="0"/>
          <w:szCs w:val="24"/>
        </w:rPr>
      </w:pPr>
      <w:proofErr w:type="spellStart"/>
      <w:r w:rsidRPr="004F2BBC">
        <w:rPr>
          <w:b w:val="0"/>
          <w:i/>
          <w:caps w:val="0"/>
          <w:szCs w:val="24"/>
        </w:rPr>
        <w:t>Standardized</w:t>
      </w:r>
      <w:proofErr w:type="spellEnd"/>
      <w:r w:rsidRPr="004F2BBC">
        <w:rPr>
          <w:b w:val="0"/>
          <w:i/>
          <w:caps w:val="0"/>
          <w:szCs w:val="24"/>
        </w:rPr>
        <w:t xml:space="preserve"> </w:t>
      </w:r>
      <w:proofErr w:type="spellStart"/>
      <w:r w:rsidRPr="004F2BBC">
        <w:rPr>
          <w:b w:val="0"/>
          <w:i/>
          <w:caps w:val="0"/>
          <w:szCs w:val="24"/>
        </w:rPr>
        <w:t>Precipitation</w:t>
      </w:r>
      <w:proofErr w:type="spellEnd"/>
      <w:r w:rsidRPr="004F2BBC">
        <w:rPr>
          <w:b w:val="0"/>
          <w:i/>
          <w:caps w:val="0"/>
          <w:szCs w:val="24"/>
        </w:rPr>
        <w:t xml:space="preserve"> Index (SPI)</w:t>
      </w:r>
    </w:p>
    <w:p w:rsidR="004F2BBC" w:rsidRDefault="004F2BBC" w:rsidP="00A374F0">
      <w:pPr>
        <w:ind w:firstLine="720"/>
        <w:jc w:val="both"/>
      </w:pPr>
    </w:p>
    <w:p w:rsidR="00050061" w:rsidRDefault="00050061" w:rsidP="00A374F0">
      <w:pPr>
        <w:ind w:firstLine="720"/>
        <w:jc w:val="both"/>
      </w:pPr>
      <w:r w:rsidRPr="00A71EB3">
        <w:t xml:space="preserve">O </w:t>
      </w:r>
      <w:r w:rsidRPr="00A71EB3">
        <w:rPr>
          <w:i/>
        </w:rPr>
        <w:t>SPI</w:t>
      </w:r>
      <w:r w:rsidRPr="00A71EB3">
        <w:t xml:space="preserve"> foi desenvolvido </w:t>
      </w:r>
      <w:r>
        <w:t xml:space="preserve">em 1993 para auxiliar na quantificação e no monitoramento de eventos de </w:t>
      </w:r>
      <w:r w:rsidRPr="008D5E03">
        <w:t>secas</w:t>
      </w:r>
      <w:r w:rsidR="00031E4A">
        <w:t xml:space="preserve"> </w:t>
      </w:r>
      <w:r w:rsidR="00031E4A">
        <w:fldChar w:fldCharType="begin" w:fldLock="1"/>
      </w:r>
      <w:r w:rsidR="00650067">
        <w:instrText>ADDIN CSL_CITATION {"citationItems":[{"id":"ITEM-1","itemData":{"abstract":"Climate variability in DR Congo in general and in the Kongo Central Province in particular is well established. However, rains related to variables such as frequency of rainy days and duration of the rainy seasons was generally very little studied. This study aims to investigate the influence of the climate event on rainfall patterns in the south-western of the DRC. This is firstly to characterize the climate event from the analysis of the air temperature, the frequency of rainy days and duration of the rainy seasons. Furthermore compare the normal monthly rainfall over the period 1962- 2012 to clear the behavior of seasonal rainfall patterns. Climate variability is manifested by temporal dynamic regressive temperatures, annual rainfall and a decrease in the number of rainy days. A temperature increase of around 1℃was observed from 1992 and the thermal peak was recorded in 1994 (&gt;28℃). The highest rainfall was recorded in 2006 (&gt;2400 mm). These variabilities cause short periods of intense rainfall leading to early droughts of the end of season.","author":[{"dropping-particle":"","family":"Mckee","given":"T.B.","non-dropping-particle":"","parse-names":false,"suffix":""},{"dropping-particle":"","family":"Doesken","given":"N.J.","non-dropping-particle":"","parse-names":false,"suffix":""},{"dropping-particle":"","family":"Kleist","given":"J.","non-dropping-particle":"","parse-names":false,"suffix":""}],"container-title":"8th Conference on Applied Climatology","id":"ITEM-1","issued":{"date-parts":[["1993"]]},"page":"179-184","publisher":"American Meteorological Society","publisher-place":"Janvier","title":"Relationship of Drought Frequency and Duration Times Scales","type":"paper-conference"},"uris":["http://www.mendeley.com/documents/?uuid=2136a501-f805-3bb1-906e-6a98a5ca9d01"]}],"mendeley":{"formattedCitation":"(Mckee, Doesken, &amp; Kleist, 1993)","plainTextFormattedCitation":"(Mckee, Doesken, &amp; Kleist, 1993)","previouslyFormattedCitation":"(Mckee, Doesken, &amp; Kleist, 1993)"},"properties":{"noteIndex":0},"schema":"https://github.com/citation-style-language/schema/raw/master/csl-citation.json"}</w:instrText>
      </w:r>
      <w:r w:rsidR="00031E4A">
        <w:fldChar w:fldCharType="separate"/>
      </w:r>
      <w:r w:rsidR="00B7126A" w:rsidRPr="00B7126A">
        <w:rPr>
          <w:noProof/>
        </w:rPr>
        <w:t>(Mckee, Doesken, &amp; Kleist, 1993)</w:t>
      </w:r>
      <w:r w:rsidR="00031E4A">
        <w:fldChar w:fldCharType="end"/>
      </w:r>
      <w:r w:rsidRPr="008D5E03">
        <w:t>.</w:t>
      </w:r>
      <w:r>
        <w:t xml:space="preserve"> Contudo, o SPI também passou a ser usado para quantificar e monitorar eventos relacionados ao excesso de </w:t>
      </w:r>
      <w:r w:rsidRPr="008D5E03">
        <w:t>precipitação</w:t>
      </w:r>
      <w:r w:rsidR="00031E4A">
        <w:t xml:space="preserve"> </w:t>
      </w:r>
      <w:r w:rsidR="00031E4A">
        <w:fldChar w:fldCharType="begin" w:fldLock="1"/>
      </w:r>
      <w:r w:rsidR="00650067">
        <w:instrText>ADDIN CSL_CITATION {"citationItems":[{"id":"ITEM-1","itemData":{"DOI":"10.1002/joc.799","ISSN":"0899-8418","author":[{"dropping-particle":"","family":"Seiler","given":"R. A.","non-dropping-particle":"","parse-names":false,"suffix":""},{"dropping-particle":"","family":"Hayes","given":"M.","non-dropping-particle":"","parse-names":false,"suffix":""},{"dropping-particle":"","family":"Bressan","given":"L.","non-dropping-particle":"","parse-names":false,"suffix":""}],"container-title":"International Journal of Climatology","id":"ITEM-1","issue":"11","issued":{"date-parts":[["2002","9","1"]]},"page":"1365-1376","publisher":"John Wiley &amp; Sons, Ltd.","title":"Using the standardized precipitation index for flood risk monitoring","type":"article-journal","volume":"22"},"uris":["http://www.mendeley.com/documents/?uuid=6262bd20-6466-3ba4-9ce8-6c1a3162d28f"]}],"mendeley":{"formattedCitation":"(Seiler, Hayes, &amp; Bressan, 2002)","plainTextFormattedCitation":"(Seiler, Hayes, &amp; Bressan, 2002)","previouslyFormattedCitation":"(Seiler, Hayes, &amp; Bressan, 2002)"},"properties":{"noteIndex":0},"schema":"https://github.com/citation-style-language/schema/raw/master/csl-citation.json"}</w:instrText>
      </w:r>
      <w:r w:rsidR="00031E4A">
        <w:fldChar w:fldCharType="separate"/>
      </w:r>
      <w:r w:rsidR="00B7126A" w:rsidRPr="00B7126A">
        <w:rPr>
          <w:noProof/>
        </w:rPr>
        <w:t>(Seiler, Hayes, &amp; Bressan, 2002)</w:t>
      </w:r>
      <w:r w:rsidR="00031E4A">
        <w:fldChar w:fldCharType="end"/>
      </w:r>
      <w:r w:rsidRPr="00845BA4">
        <w:t>.</w:t>
      </w:r>
      <w:r>
        <w:t xml:space="preserve"> Um aspecto positivo do SPI é o uso apenas de dados de precipitação. Contudo, recomenda-se o uso de séries históricas com valores mensais superiores a 20 ou 30 anos, se possível, que as séries tenham 50 ou 60 anos</w:t>
      </w:r>
      <w:r w:rsidR="00031E4A">
        <w:t xml:space="preserve"> </w:t>
      </w:r>
      <w:r w:rsidR="00031E4A">
        <w:fldChar w:fldCharType="begin" w:fldLock="1"/>
      </w:r>
      <w:r w:rsidR="00650067">
        <w:instrText>ADDIN CSL_CITATION {"citationItems":[{"id":"ITEM-1","itemData":{"author":[{"dropping-particle":"","family":"WMO – World Meteorological Organization","given":"","non-dropping-particle":"","parse-names":false,"suffix":""}],"id":"ITEM-1","issued":{"date-parts":[["2012"]]},"number-of-pages":"24","publisher-place":"Geneva","title":"Standardized Precipitation Index User Guide","type":"report"},"uris":["http://www.mendeley.com/documents/?uuid=14ead7e1-ce64-3987-b81c-e82915e46424"]}],"mendeley":{"formattedCitation":"(WMO – World Meteorological Organization, 2012)","plainTextFormattedCitation":"(WMO – World Meteorological Organization, 2012)","previouslyFormattedCitation":"(WMO – World Meteorological Organization, 2012)"},"properties":{"noteIndex":0},"schema":"https://github.com/citation-style-language/schema/raw/master/csl-citation.json"}</w:instrText>
      </w:r>
      <w:r w:rsidR="00031E4A">
        <w:fldChar w:fldCharType="separate"/>
      </w:r>
      <w:r w:rsidR="00B7126A" w:rsidRPr="00B7126A">
        <w:rPr>
          <w:noProof/>
        </w:rPr>
        <w:t>(WMO – World Meteorological Organization, 2012)</w:t>
      </w:r>
      <w:r w:rsidR="00031E4A">
        <w:fldChar w:fldCharType="end"/>
      </w:r>
      <w:r w:rsidRPr="00845BA4">
        <w:t>.</w:t>
      </w:r>
    </w:p>
    <w:p w:rsidR="00050061" w:rsidRDefault="00050061" w:rsidP="00A374F0">
      <w:pPr>
        <w:ind w:firstLine="720"/>
        <w:jc w:val="both"/>
      </w:pPr>
      <w:r>
        <w:t xml:space="preserve">As séries históricas devem ser ajustadas a uma distribuição de probabilidade para o cálculo do SPI. A distribuição mais usada para o cálculo é a </w:t>
      </w:r>
      <w:r w:rsidRPr="008D5E03">
        <w:t>Gama</w:t>
      </w:r>
      <w:r w:rsidRPr="00845BA4">
        <w:t>.</w:t>
      </w:r>
      <w:r>
        <w:t xml:space="preserve"> Para auxiliar na interpretação dos resultados, transforma-se a série em uma distribuição normal, assim, o SPI para uma determinada localidade terá média </w:t>
      </w:r>
      <w:r w:rsidRPr="008D5E03">
        <w:t>zero</w:t>
      </w:r>
      <w:r w:rsidR="00031E4A">
        <w:t xml:space="preserve"> </w:t>
      </w:r>
      <w:r w:rsidR="00031E4A">
        <w:fldChar w:fldCharType="begin" w:fldLock="1"/>
      </w:r>
      <w:r w:rsidR="00650067">
        <w:instrText>ADDIN CSL_CITATION {"citationItems":[{"id":"ITEM-1","itemData":{"DOI":"10.1016/j.aqpro.2015.02.162","ISSN":"2214241X","author":[{"dropping-particle":"","family":"Shah","given":"Ravi","non-dropping-particle":"","parse-names":false,"suffix":""},{"dropping-particle":"","family":"Bharadiya","given":"Nitin","non-dropping-particle":"","parse-names":false,"suffix":""},{"dropping-particle":"","family":"Manekar","given":"Vivek","non-dropping-particle":"","parse-names":false,"suffix":""}],"container-title":"Aquatic Procedia","id":"ITEM-1","issued":{"date-parts":[["2015"]]},"page":"1243-1249","title":"Drought Index Computation Using Standardized Precipitation Index (SPI) Method For Surat District, Gujarat","type":"article-journal","volume":"4"},"uris":["http://www.mendeley.com/documents/?uuid=88186c46-edff-3c0d-b628-eb0a302610dd"]}],"mendeley":{"formattedCitation":"(Shah, Bharadiya, &amp; Manekar, 2015)","plainTextFormattedCitation":"(Shah, Bharadiya, &amp; Manekar, 2015)","previouslyFormattedCitation":"(Shah, Bharadiya, &amp; Manekar, 2015)"},"properties":{"noteIndex":0},"schema":"https://github.com/citation-style-language/schema/raw/master/csl-citation.json"}</w:instrText>
      </w:r>
      <w:r w:rsidR="00031E4A">
        <w:fldChar w:fldCharType="separate"/>
      </w:r>
      <w:r w:rsidR="00B7126A" w:rsidRPr="00B7126A">
        <w:rPr>
          <w:noProof/>
        </w:rPr>
        <w:t>(Shah, Bharadiya, &amp; Manekar, 2015)</w:t>
      </w:r>
      <w:r w:rsidR="00031E4A">
        <w:fldChar w:fldCharType="end"/>
      </w:r>
      <w:r w:rsidRPr="00845BA4">
        <w:t>.</w:t>
      </w:r>
      <w:r>
        <w:t xml:space="preserve"> O cálculo da função densidade de probabilidade para a distribuição Gama é dado por:</w:t>
      </w:r>
    </w:p>
    <w:p w:rsidR="00050061" w:rsidRDefault="000D4351" w:rsidP="00A374F0">
      <w:pPr>
        <w:ind w:firstLine="720"/>
        <w:jc w:val="both"/>
      </w:pP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α</m:t>
                </m:r>
              </m:sup>
            </m:sSup>
            <m:r>
              <w:rPr>
                <w:rFonts w:ascii="Cambria Math" w:hAnsi="Cambria Math"/>
              </w:rPr>
              <m:t>Γ</m:t>
            </m:r>
            <m:d>
              <m:dPr>
                <m:ctrlPr>
                  <w:rPr>
                    <w:rFonts w:ascii="Cambria Math" w:hAnsi="Cambria Math"/>
                    <w:i/>
                  </w:rPr>
                </m:ctrlPr>
              </m:dPr>
              <m:e>
                <m:r>
                  <w:rPr>
                    <w:rFonts w:ascii="Cambria Math" w:hAnsi="Cambria Math"/>
                  </w:rPr>
                  <m:t>α</m:t>
                </m:r>
              </m:e>
            </m:d>
          </m:den>
        </m:f>
        <m:sSup>
          <m:sSupPr>
            <m:ctrlPr>
              <w:rPr>
                <w:rFonts w:ascii="Cambria Math" w:hAnsi="Cambria Math"/>
                <w:i/>
              </w:rPr>
            </m:ctrlPr>
          </m:sSupPr>
          <m:e>
            <m:r>
              <w:rPr>
                <w:rFonts w:ascii="Cambria Math" w:hAnsi="Cambria Math"/>
              </w:rPr>
              <m:t>x</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m:t>
            </m:r>
            <m:f>
              <m:fPr>
                <m:type m:val="skw"/>
                <m:ctrlPr>
                  <w:rPr>
                    <w:rFonts w:ascii="Cambria Math" w:hAnsi="Cambria Math"/>
                    <w:i/>
                  </w:rPr>
                </m:ctrlPr>
              </m:fPr>
              <m:num>
                <m:r>
                  <w:rPr>
                    <w:rFonts w:ascii="Cambria Math" w:hAnsi="Cambria Math"/>
                  </w:rPr>
                  <m:t>x</m:t>
                </m:r>
              </m:num>
              <m:den>
                <m:r>
                  <w:rPr>
                    <w:rFonts w:ascii="Cambria Math" w:hAnsi="Cambria Math"/>
                  </w:rPr>
                  <m:t>β</m:t>
                </m:r>
              </m:den>
            </m:f>
          </m:sup>
        </m:sSup>
      </m:oMath>
      <w:r w:rsidR="00050061">
        <w:tab/>
      </w:r>
      <w:r w:rsidR="00050061">
        <w:tab/>
      </w:r>
      <w:r w:rsidR="00050061">
        <w:tab/>
      </w:r>
      <w:r w:rsidR="00050061">
        <w:tab/>
      </w:r>
      <w:r w:rsidR="00050061">
        <w:tab/>
      </w:r>
      <w:r w:rsidR="00050061">
        <w:tab/>
      </w:r>
      <w:r w:rsidR="00050061">
        <w:tab/>
        <w:t>(1)</w:t>
      </w:r>
    </w:p>
    <w:p w:rsidR="00050061" w:rsidRDefault="00050061" w:rsidP="00A374F0">
      <w:pPr>
        <w:ind w:firstLine="720"/>
        <w:jc w:val="both"/>
      </w:pPr>
      <w:r>
        <w:t>Onde α &gt; 0 representa o parâmetro de forma, β &gt; 0 o parâmetro escalar e x &gt; 0 o volume de precipitação.</w:t>
      </w:r>
    </w:p>
    <w:p w:rsidR="00050061" w:rsidRDefault="00050061" w:rsidP="00A374F0">
      <w:pPr>
        <w:ind w:firstLine="720"/>
        <w:jc w:val="both"/>
      </w:pPr>
      <w:r>
        <w:t>A função Gama – Γ(α) – é dada por:</w:t>
      </w:r>
    </w:p>
    <w:p w:rsidR="00050061" w:rsidRDefault="000D4351" w:rsidP="00A374F0">
      <w:pPr>
        <w:ind w:firstLine="720"/>
        <w:jc w:val="both"/>
      </w:pPr>
      <m:oMath>
        <m:r>
          <w:rPr>
            <w:rFonts w:ascii="Cambria Math" w:hAnsi="Cambria Math" w:cs="Cambria Math"/>
          </w:rPr>
          <m:t>Γ</m:t>
        </m:r>
        <m:d>
          <m:dPr>
            <m:ctrlPr>
              <w:rPr>
                <w:rFonts w:ascii="Cambria Math" w:hAnsi="Cambria Math"/>
                <w:i/>
              </w:rPr>
            </m:ctrlPr>
          </m:dPr>
          <m:e>
            <m:r>
              <w:rPr>
                <w:rFonts w:ascii="Cambria Math" w:hAnsi="Cambria Math"/>
              </w:rPr>
              <m:t>α</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r>
                  <w:rPr>
                    <w:rFonts w:ascii="Cambria Math" w:hAnsi="Cambria Math"/>
                  </w:rPr>
                  <m:t>y</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y</m:t>
                </m:r>
              </m:sup>
            </m:sSup>
            <m:r>
              <w:rPr>
                <w:rFonts w:ascii="Cambria Math" w:hAnsi="Cambria Math"/>
              </w:rPr>
              <m:t>dy</m:t>
            </m:r>
          </m:e>
        </m:nary>
      </m:oMath>
      <w:r w:rsidR="00050061">
        <w:tab/>
      </w:r>
      <w:r w:rsidR="00050061">
        <w:tab/>
      </w:r>
      <w:r w:rsidR="00050061">
        <w:tab/>
      </w:r>
      <w:r w:rsidR="00050061">
        <w:tab/>
      </w:r>
      <w:r w:rsidR="00050061">
        <w:tab/>
      </w:r>
      <w:r w:rsidR="00050061">
        <w:tab/>
      </w:r>
      <w:r w:rsidR="00050061">
        <w:tab/>
        <w:t>(2)</w:t>
      </w:r>
    </w:p>
    <w:p w:rsidR="00050061" w:rsidRDefault="00050061" w:rsidP="00A374F0">
      <w:pPr>
        <w:ind w:firstLine="720"/>
        <w:jc w:val="both"/>
      </w:pPr>
      <w:r>
        <w:t>Onde os parâmetros α e β são estimados para cada uma das localidades ou estação pluviométrica e para todos os meses do ano conforme:</w:t>
      </w:r>
    </w:p>
    <w:p w:rsidR="00050061" w:rsidRDefault="000D4351" w:rsidP="00A374F0">
      <w:pPr>
        <w:ind w:firstLine="720"/>
        <w:jc w:val="both"/>
      </w:pPr>
      <m:oMath>
        <m:r>
          <w:rPr>
            <w:rFonts w:ascii="Cambria Math" w:hAnsi="Cambria Math"/>
          </w:rPr>
          <m:t>α=</m:t>
        </m:r>
        <m:f>
          <m:fPr>
            <m:ctrlPr>
              <w:rPr>
                <w:rFonts w:ascii="Cambria Math" w:hAnsi="Cambria Math"/>
                <w:i/>
              </w:rPr>
            </m:ctrlPr>
          </m:fPr>
          <m:num>
            <m:r>
              <w:rPr>
                <w:rFonts w:ascii="Cambria Math" w:hAnsi="Cambria Math"/>
              </w:rPr>
              <m:t>1</m:t>
            </m:r>
          </m:num>
          <m:den>
            <m:r>
              <w:rPr>
                <w:rFonts w:ascii="Cambria Math" w:hAnsi="Cambria Math"/>
              </w:rPr>
              <m:t>4A</m:t>
            </m:r>
          </m:den>
        </m:f>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4A</m:t>
                    </m:r>
                  </m:num>
                  <m:den>
                    <m:r>
                      <w:rPr>
                        <w:rFonts w:ascii="Cambria Math" w:hAnsi="Cambria Math"/>
                      </w:rPr>
                      <m:t>3</m:t>
                    </m:r>
                  </m:den>
                </m:f>
              </m:e>
            </m:rad>
          </m:e>
        </m:d>
        <m:r>
          <w:rPr>
            <w:rFonts w:ascii="Cambria Math" w:hAnsi="Cambria Math"/>
          </w:rPr>
          <m:t>, onde A=ln</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ln</m:t>
                </m:r>
                <m:d>
                  <m:dPr>
                    <m:ctrlPr>
                      <w:rPr>
                        <w:rFonts w:ascii="Cambria Math" w:hAnsi="Cambria Math"/>
                        <w:i/>
                      </w:rPr>
                    </m:ctrlPr>
                  </m:dPr>
                  <m:e>
                    <m:r>
                      <w:rPr>
                        <w:rFonts w:ascii="Cambria Math" w:hAnsi="Cambria Math"/>
                      </w:rPr>
                      <m:t>x</m:t>
                    </m:r>
                  </m:e>
                </m:d>
              </m:e>
            </m:nary>
          </m:num>
          <m:den>
            <m:r>
              <w:rPr>
                <w:rFonts w:ascii="Cambria Math" w:hAnsi="Cambria Math"/>
              </w:rPr>
              <m:t>n</m:t>
            </m:r>
          </m:den>
        </m:f>
      </m:oMath>
      <w:r w:rsidR="00050061">
        <w:tab/>
      </w:r>
      <w:r w:rsidR="00050061">
        <w:tab/>
      </w:r>
      <w:r w:rsidR="00050061">
        <w:tab/>
      </w:r>
      <w:r w:rsidR="00050061">
        <w:tab/>
        <w:t>(3)</w:t>
      </w:r>
    </w:p>
    <w:p w:rsidR="00050061" w:rsidRDefault="000D4351" w:rsidP="00A374F0">
      <w:pPr>
        <w:ind w:firstLine="720"/>
        <w:jc w:val="both"/>
      </w:pPr>
      <m:oMath>
        <m:r>
          <w:rPr>
            <w:rFonts w:ascii="Cambria Math" w:hAnsi="Cambria Math"/>
          </w:rPr>
          <m:t>β=</m:t>
        </m:r>
        <m:f>
          <m:fPr>
            <m:ctrlPr>
              <w:rPr>
                <w:rFonts w:ascii="Cambria Math" w:hAnsi="Cambria Math"/>
                <w:i/>
              </w:rPr>
            </m:ctrlPr>
          </m:fPr>
          <m:num>
            <m:acc>
              <m:accPr>
                <m:chr m:val="̅"/>
                <m:ctrlPr>
                  <w:rPr>
                    <w:rFonts w:ascii="Cambria Math" w:hAnsi="Cambria Math"/>
                    <w:i/>
                  </w:rPr>
                </m:ctrlPr>
              </m:accPr>
              <m:e>
                <m:r>
                  <w:rPr>
                    <w:rFonts w:ascii="Cambria Math" w:hAnsi="Cambria Math"/>
                  </w:rPr>
                  <m:t>x</m:t>
                </m:r>
              </m:e>
            </m:acc>
          </m:num>
          <m:den>
            <m:r>
              <w:rPr>
                <w:rFonts w:ascii="Cambria Math" w:hAnsi="Cambria Math"/>
              </w:rPr>
              <m:t>α</m:t>
            </m:r>
          </m:den>
        </m:f>
      </m:oMath>
      <w:r w:rsidR="00050061">
        <w:tab/>
      </w:r>
      <w:r w:rsidR="00050061">
        <w:tab/>
      </w:r>
      <w:r w:rsidR="00050061">
        <w:tab/>
      </w:r>
      <w:r w:rsidR="00050061">
        <w:tab/>
      </w:r>
      <w:r w:rsidR="00050061">
        <w:tab/>
      </w:r>
      <w:r w:rsidR="00050061">
        <w:tab/>
      </w:r>
      <w:r w:rsidR="00050061">
        <w:tab/>
      </w:r>
      <w:r w:rsidR="00050061">
        <w:tab/>
      </w:r>
      <w:r w:rsidR="00050061">
        <w:tab/>
      </w:r>
      <w:r w:rsidR="00050061">
        <w:tab/>
        <w:t>(4)</w:t>
      </w:r>
    </w:p>
    <w:p w:rsidR="00050061" w:rsidRDefault="00050061" w:rsidP="00A374F0">
      <w:pPr>
        <w:ind w:firstLine="720"/>
        <w:jc w:val="both"/>
      </w:pPr>
      <w:r>
        <w:t>Onde n é o número de observações.</w:t>
      </w:r>
    </w:p>
    <w:p w:rsidR="00050061" w:rsidRDefault="00050061" w:rsidP="00A374F0">
      <w:pPr>
        <w:ind w:firstLine="720"/>
        <w:jc w:val="both"/>
      </w:pPr>
      <w:r>
        <w:t>Os parâmetros α e β são usados na integração da função de probabilidade g(x) em relação a x, cujo resultado é a probabilidade cumulativa de precipitação G(x) para um determinado mês:</w:t>
      </w:r>
    </w:p>
    <w:p w:rsidR="00050061" w:rsidRDefault="000D4351" w:rsidP="00A374F0">
      <w:pPr>
        <w:ind w:firstLine="720"/>
        <w:jc w:val="both"/>
      </w:pP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x</m:t>
            </m:r>
          </m:sup>
          <m:e>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α</m:t>
                </m:r>
              </m:sup>
            </m:sSup>
            <m:r>
              <w:rPr>
                <w:rFonts w:ascii="Cambria Math" w:hAnsi="Cambria Math"/>
              </w:rPr>
              <m:t>Γ(α)</m:t>
            </m:r>
          </m:den>
        </m:f>
        <m:nary>
          <m:naryPr>
            <m:limLoc m:val="subSup"/>
            <m:ctrlPr>
              <w:rPr>
                <w:rFonts w:ascii="Cambria Math" w:hAnsi="Cambria Math"/>
                <w:i/>
              </w:rPr>
            </m:ctrlPr>
          </m:naryPr>
          <m:sub>
            <m:r>
              <w:rPr>
                <w:rFonts w:ascii="Cambria Math" w:hAnsi="Cambria Math"/>
              </w:rPr>
              <m:t>0</m:t>
            </m:r>
          </m:sub>
          <m:sup>
            <m:r>
              <w:rPr>
                <w:rFonts w:ascii="Cambria Math" w:hAnsi="Cambria Math"/>
              </w:rPr>
              <m:t>x</m:t>
            </m:r>
          </m:sup>
          <m:e>
            <m:sSup>
              <m:sSupPr>
                <m:ctrlPr>
                  <w:rPr>
                    <w:rFonts w:ascii="Cambria Math" w:hAnsi="Cambria Math"/>
                    <w:i/>
                  </w:rPr>
                </m:ctrlPr>
              </m:sSupPr>
              <m:e>
                <m:r>
                  <w:rPr>
                    <w:rFonts w:ascii="Cambria Math" w:hAnsi="Cambria Math"/>
                  </w:rPr>
                  <m:t>x</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m:t>
                </m:r>
                <m:f>
                  <m:fPr>
                    <m:type m:val="skw"/>
                    <m:ctrlPr>
                      <w:rPr>
                        <w:rFonts w:ascii="Cambria Math" w:hAnsi="Cambria Math"/>
                        <w:i/>
                      </w:rPr>
                    </m:ctrlPr>
                  </m:fPr>
                  <m:num>
                    <m:r>
                      <w:rPr>
                        <w:rFonts w:ascii="Cambria Math" w:hAnsi="Cambria Math"/>
                      </w:rPr>
                      <m:t>x</m:t>
                    </m:r>
                  </m:num>
                  <m:den>
                    <m:r>
                      <w:rPr>
                        <w:rFonts w:ascii="Cambria Math" w:hAnsi="Cambria Math"/>
                      </w:rPr>
                      <m:t>β</m:t>
                    </m:r>
                  </m:den>
                </m:f>
              </m:sup>
            </m:sSup>
            <m:r>
              <w:rPr>
                <w:rFonts w:ascii="Cambria Math" w:hAnsi="Cambria Math"/>
              </w:rPr>
              <m:t>dx</m:t>
            </m:r>
          </m:e>
        </m:nary>
      </m:oMath>
      <w:r w:rsidR="00050061">
        <w:tab/>
      </w:r>
      <w:r w:rsidR="00050061">
        <w:tab/>
      </w:r>
      <w:r w:rsidR="00050061">
        <w:tab/>
      </w:r>
      <w:r w:rsidR="00050061">
        <w:tab/>
        <w:t>(5)</w:t>
      </w:r>
    </w:p>
    <w:p w:rsidR="00050061" w:rsidRDefault="00050061" w:rsidP="00A374F0">
      <w:pPr>
        <w:ind w:firstLine="720"/>
        <w:jc w:val="both"/>
      </w:pPr>
      <w:r>
        <w:t>Considerando t = x/β a (5) se torna a função Gama incompleta:</w:t>
      </w:r>
    </w:p>
    <w:p w:rsidR="00050061" w:rsidRDefault="000D4351" w:rsidP="00A374F0">
      <w:pPr>
        <w:ind w:firstLine="720"/>
        <w:jc w:val="both"/>
      </w:pP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Γ(α)</m:t>
            </m:r>
          </m:den>
        </m:f>
        <m:nary>
          <m:naryPr>
            <m:limLoc m:val="subSup"/>
            <m:ctrlPr>
              <w:rPr>
                <w:rFonts w:ascii="Cambria Math" w:hAnsi="Cambria Math"/>
                <w:i/>
              </w:rPr>
            </m:ctrlPr>
          </m:naryPr>
          <m:sub>
            <m:r>
              <w:rPr>
                <w:rFonts w:ascii="Cambria Math" w:hAnsi="Cambria Math"/>
              </w:rPr>
              <m:t>0</m:t>
            </m:r>
          </m:sub>
          <m:sup>
            <m:r>
              <w:rPr>
                <w:rFonts w:ascii="Cambria Math" w:hAnsi="Cambria Math"/>
              </w:rPr>
              <m:t>x</m:t>
            </m:r>
          </m:sup>
          <m:e>
            <m:sSup>
              <m:sSupPr>
                <m:ctrlPr>
                  <w:rPr>
                    <w:rFonts w:ascii="Cambria Math" w:hAnsi="Cambria Math"/>
                    <w:i/>
                  </w:rPr>
                </m:ctrlPr>
              </m:sSupPr>
              <m:e>
                <m:r>
                  <w:rPr>
                    <w:rFonts w:ascii="Cambria Math" w:hAnsi="Cambria Math"/>
                  </w:rPr>
                  <m:t>t</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t</m:t>
                </m:r>
              </m:sup>
            </m:sSup>
            <m:r>
              <w:rPr>
                <w:rFonts w:ascii="Cambria Math" w:hAnsi="Cambria Math"/>
              </w:rPr>
              <m:t>dt</m:t>
            </m:r>
          </m:e>
        </m:nary>
      </m:oMath>
      <w:r w:rsidR="00050061">
        <w:tab/>
      </w:r>
      <w:r w:rsidR="00050061">
        <w:tab/>
      </w:r>
      <w:r w:rsidR="00050061">
        <w:tab/>
      </w:r>
      <w:r w:rsidR="00050061">
        <w:tab/>
      </w:r>
      <w:r w:rsidR="00050061">
        <w:tab/>
      </w:r>
      <w:r w:rsidR="00050061">
        <w:tab/>
      </w:r>
      <w:r w:rsidR="00050061">
        <w:tab/>
        <w:t>(6)</w:t>
      </w:r>
    </w:p>
    <w:p w:rsidR="00050061" w:rsidRDefault="00050061" w:rsidP="00A374F0">
      <w:pPr>
        <w:ind w:firstLine="720"/>
        <w:jc w:val="both"/>
      </w:pPr>
      <w:r>
        <w:t>Cabe destacar que a Função Gama não é definida para x = 0, porque os valores de precipitação podem apresentar valores nulos, ou seja, sem a ocorrência de precipitação. Desse modo, a função de probabilidade é redefinida para:</w:t>
      </w:r>
    </w:p>
    <w:p w:rsidR="00050061" w:rsidRDefault="000D4351" w:rsidP="00A374F0">
      <w:pPr>
        <w:ind w:firstLine="720"/>
        <w:jc w:val="both"/>
      </w:pPr>
      <m:oMath>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q+</m:t>
        </m:r>
        <m:d>
          <m:dPr>
            <m:ctrlPr>
              <w:rPr>
                <w:rFonts w:ascii="Cambria Math" w:hAnsi="Cambria Math"/>
                <w:i/>
              </w:rPr>
            </m:ctrlPr>
          </m:dPr>
          <m:e>
            <m:r>
              <w:rPr>
                <w:rFonts w:ascii="Cambria Math" w:hAnsi="Cambria Math"/>
              </w:rPr>
              <m:t>1-q</m:t>
            </m:r>
          </m:e>
        </m:d>
        <m:r>
          <w:rPr>
            <w:rFonts w:ascii="Cambria Math" w:hAnsi="Cambria Math"/>
          </w:rPr>
          <m:t>G(x)</m:t>
        </m:r>
      </m:oMath>
      <w:r w:rsidR="00050061">
        <w:tab/>
      </w:r>
      <w:r w:rsidR="00050061">
        <w:tab/>
      </w:r>
      <w:r w:rsidR="00050061">
        <w:tab/>
      </w:r>
      <w:r w:rsidR="00050061">
        <w:tab/>
      </w:r>
      <w:r w:rsidR="00050061">
        <w:tab/>
      </w:r>
      <w:r w:rsidR="00050061">
        <w:tab/>
      </w:r>
      <w:r w:rsidR="00050061">
        <w:tab/>
        <w:t>(7)</w:t>
      </w:r>
    </w:p>
    <w:p w:rsidR="00050061" w:rsidRDefault="00050061" w:rsidP="00A374F0">
      <w:pPr>
        <w:ind w:firstLine="720"/>
        <w:jc w:val="both"/>
      </w:pPr>
      <w:r>
        <w:t>Onde q representa a probabilidade de que a precipitação tenha valor zero.</w:t>
      </w:r>
    </w:p>
    <w:p w:rsidR="00050061" w:rsidRDefault="00050061" w:rsidP="00A374F0">
      <w:pPr>
        <w:ind w:firstLine="720"/>
        <w:jc w:val="both"/>
      </w:pPr>
      <w:r>
        <w:t xml:space="preserve">Por último, H(x) é transformada em </w:t>
      </w:r>
      <w:proofErr w:type="gramStart"/>
      <w:r>
        <w:t>uma variável padrão</w:t>
      </w:r>
      <w:proofErr w:type="gramEnd"/>
      <w:r>
        <w:t xml:space="preserve"> Z, a qual corresponde ao valor do </w:t>
      </w:r>
      <w:r w:rsidRPr="00F837CA">
        <w:rPr>
          <w:i/>
        </w:rPr>
        <w:t>SPI</w:t>
      </w:r>
      <w:r>
        <w:t>:</w:t>
      </w:r>
    </w:p>
    <w:p w:rsidR="00050061" w:rsidRDefault="000D4351" w:rsidP="00A374F0">
      <w:pPr>
        <w:ind w:firstLine="720"/>
        <w:jc w:val="both"/>
      </w:pPr>
      <m:oMath>
        <m:r>
          <w:rPr>
            <w:rFonts w:ascii="Cambria Math" w:hAnsi="Cambria Math"/>
          </w:rPr>
          <m:t>Z=SPI=-</m:t>
        </m:r>
        <m:d>
          <m:dPr>
            <m:ctrlPr>
              <w:rPr>
                <w:rFonts w:ascii="Cambria Math" w:hAnsi="Cambria Math"/>
                <w:i/>
              </w:rPr>
            </m:ctrlPr>
          </m:dPr>
          <m:e>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sSup>
                  <m:sSupPr>
                    <m:ctrlPr>
                      <w:rPr>
                        <w:rFonts w:ascii="Cambria Math" w:hAnsi="Cambria Math"/>
                        <w:i/>
                      </w:rPr>
                    </m:ctrlPr>
                  </m:sSupPr>
                  <m:e>
                    <m:r>
                      <w:rPr>
                        <w:rFonts w:ascii="Cambria Math" w:hAnsi="Cambria Math"/>
                      </w:rPr>
                      <m:t>t</m:t>
                    </m:r>
                  </m:e>
                  <m:sup>
                    <m:r>
                      <w:rPr>
                        <w:rFonts w:ascii="Cambria Math" w:hAnsi="Cambria Math"/>
                      </w:rPr>
                      <m:t>3</m:t>
                    </m:r>
                  </m:sup>
                </m:sSup>
              </m:den>
            </m:f>
          </m:e>
        </m:d>
        <m:r>
          <w:rPr>
            <w:rFonts w:ascii="Cambria Math" w:hAnsi="Cambria Math"/>
          </w:rPr>
          <m:t>para 0&lt;H</m:t>
        </m:r>
        <m:d>
          <m:dPr>
            <m:ctrlPr>
              <w:rPr>
                <w:rFonts w:ascii="Cambria Math" w:hAnsi="Cambria Math"/>
                <w:i/>
              </w:rPr>
            </m:ctrlPr>
          </m:dPr>
          <m:e>
            <m:r>
              <w:rPr>
                <w:rFonts w:ascii="Cambria Math" w:hAnsi="Cambria Math"/>
              </w:rPr>
              <m:t>x</m:t>
            </m:r>
          </m:e>
        </m:d>
        <m:r>
          <w:rPr>
            <w:rFonts w:ascii="Cambria Math" w:hAnsi="Cambria Math"/>
          </w:rPr>
          <m:t>≤0,5</m:t>
        </m:r>
      </m:oMath>
      <w:r w:rsidR="00050061">
        <w:tab/>
      </w:r>
      <w:r w:rsidR="00050061">
        <w:tab/>
      </w:r>
      <w:r w:rsidR="00050061">
        <w:tab/>
        <w:t>(8)</w:t>
      </w:r>
    </w:p>
    <w:p w:rsidR="00050061" w:rsidRDefault="000D4351" w:rsidP="00A374F0">
      <w:pPr>
        <w:ind w:firstLine="720"/>
        <w:jc w:val="both"/>
      </w:pPr>
      <m:oMath>
        <m:r>
          <w:rPr>
            <w:rFonts w:ascii="Cambria Math" w:hAnsi="Cambria Math"/>
          </w:rPr>
          <m:t>Z=SPI=+</m:t>
        </m:r>
        <m:d>
          <m:dPr>
            <m:ctrlPr>
              <w:rPr>
                <w:rFonts w:ascii="Cambria Math" w:hAnsi="Cambria Math"/>
                <w:i/>
              </w:rPr>
            </m:ctrlPr>
          </m:dPr>
          <m:e>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sSup>
                  <m:sSupPr>
                    <m:ctrlPr>
                      <w:rPr>
                        <w:rFonts w:ascii="Cambria Math" w:hAnsi="Cambria Math"/>
                        <w:i/>
                      </w:rPr>
                    </m:ctrlPr>
                  </m:sSupPr>
                  <m:e>
                    <m:r>
                      <w:rPr>
                        <w:rFonts w:ascii="Cambria Math" w:hAnsi="Cambria Math"/>
                      </w:rPr>
                      <m:t>t</m:t>
                    </m:r>
                  </m:e>
                  <m:sup>
                    <m:r>
                      <w:rPr>
                        <w:rFonts w:ascii="Cambria Math" w:hAnsi="Cambria Math"/>
                      </w:rPr>
                      <m:t>3</m:t>
                    </m:r>
                  </m:sup>
                </m:sSup>
              </m:den>
            </m:f>
          </m:e>
        </m:d>
        <m:r>
          <w:rPr>
            <w:rFonts w:ascii="Cambria Math" w:hAnsi="Cambria Math"/>
          </w:rPr>
          <m:t>para 0,5&lt;H</m:t>
        </m:r>
        <m:d>
          <m:dPr>
            <m:ctrlPr>
              <w:rPr>
                <w:rFonts w:ascii="Cambria Math" w:hAnsi="Cambria Math"/>
                <w:i/>
              </w:rPr>
            </m:ctrlPr>
          </m:dPr>
          <m:e>
            <m:r>
              <w:rPr>
                <w:rFonts w:ascii="Cambria Math" w:hAnsi="Cambria Math"/>
              </w:rPr>
              <m:t>x</m:t>
            </m:r>
          </m:e>
        </m:d>
        <m:r>
          <w:rPr>
            <w:rFonts w:ascii="Cambria Math" w:hAnsi="Cambria Math"/>
          </w:rPr>
          <m:t>≤1</m:t>
        </m:r>
      </m:oMath>
      <w:r w:rsidR="00050061">
        <w:tab/>
      </w:r>
      <w:r w:rsidR="00050061">
        <w:tab/>
      </w:r>
      <w:r w:rsidR="00050061">
        <w:tab/>
        <w:t>(9)</w:t>
      </w:r>
    </w:p>
    <w:p w:rsidR="00050061" w:rsidRDefault="00050061" w:rsidP="00A374F0">
      <w:pPr>
        <w:ind w:firstLine="720"/>
        <w:jc w:val="both"/>
      </w:pPr>
      <w:r>
        <w:t>Onde:</w:t>
      </w:r>
    </w:p>
    <w:p w:rsidR="00050061" w:rsidRDefault="000D4351" w:rsidP="00A374F0">
      <w:pPr>
        <w:ind w:firstLine="720"/>
        <w:jc w:val="both"/>
      </w:pPr>
      <m:oMath>
        <m:r>
          <w:rPr>
            <w:rFonts w:ascii="Cambria Math" w:hAnsi="Cambria Math"/>
          </w:rPr>
          <w:lastRenderedPageBreak/>
          <m:t>t=</m:t>
        </m:r>
        <m:rad>
          <m:radPr>
            <m:degHide m:val="1"/>
            <m:ctrlPr>
              <w:rPr>
                <w:rFonts w:ascii="Cambria Math" w:hAnsi="Cambria Math"/>
                <w:i/>
              </w:rPr>
            </m:ctrlPr>
          </m:radPr>
          <m:deg/>
          <m:e>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H(x)</m:t>
                        </m:r>
                      </m:e>
                      <m:sup>
                        <m:r>
                          <w:rPr>
                            <w:rFonts w:ascii="Cambria Math" w:hAnsi="Cambria Math"/>
                          </w:rPr>
                          <m:t>2</m:t>
                        </m:r>
                      </m:sup>
                    </m:sSup>
                  </m:den>
                </m:f>
              </m:e>
            </m:d>
          </m:e>
        </m:rad>
        <m:r>
          <w:rPr>
            <w:rFonts w:ascii="Cambria Math" w:hAnsi="Cambria Math"/>
          </w:rPr>
          <m:t>para 0&lt;H(x)≤0,5</m:t>
        </m:r>
      </m:oMath>
      <w:r w:rsidR="00050061">
        <w:tab/>
      </w:r>
      <w:r w:rsidR="00050061">
        <w:tab/>
      </w:r>
      <w:r w:rsidR="00050061">
        <w:tab/>
      </w:r>
      <w:r w:rsidR="00050061">
        <w:tab/>
      </w:r>
      <w:r w:rsidR="00050061">
        <w:tab/>
        <w:t>(10)</w:t>
      </w:r>
    </w:p>
    <w:p w:rsidR="00050061" w:rsidRDefault="000D4351" w:rsidP="00A374F0">
      <w:pPr>
        <w:ind w:firstLine="720"/>
        <w:jc w:val="both"/>
      </w:pPr>
      <m:oMath>
        <m:r>
          <w:rPr>
            <w:rFonts w:ascii="Cambria Math" w:hAnsi="Cambria Math"/>
          </w:rPr>
          <m:t>t=</m:t>
        </m:r>
        <m:rad>
          <m:radPr>
            <m:degHide m:val="1"/>
            <m:ctrlPr>
              <w:rPr>
                <w:rFonts w:ascii="Cambria Math" w:hAnsi="Cambria Math"/>
                <w:i/>
              </w:rPr>
            </m:ctrlPr>
          </m:radPr>
          <m:deg/>
          <m:e>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cs="Cambria Math"/>
                          </w:rPr>
                          <m:t>1-H</m:t>
                        </m:r>
                        <m:r>
                          <w:rPr>
                            <w:rFonts w:ascii="Cambria Math" w:hAnsi="Cambria Math"/>
                          </w:rPr>
                          <m:t>(x)</m:t>
                        </m:r>
                      </m:e>
                      <m:sup>
                        <m:r>
                          <w:rPr>
                            <w:rFonts w:ascii="Cambria Math" w:hAnsi="Cambria Math"/>
                          </w:rPr>
                          <m:t>2</m:t>
                        </m:r>
                      </m:sup>
                    </m:sSup>
                  </m:den>
                </m:f>
              </m:e>
            </m:d>
          </m:e>
        </m:rad>
        <m:r>
          <w:rPr>
            <w:rFonts w:ascii="Cambria Math" w:hAnsi="Cambria Math"/>
          </w:rPr>
          <m:t>para 0,5&lt;H(x)≤1</m:t>
        </m:r>
      </m:oMath>
      <w:r w:rsidR="00050061">
        <w:tab/>
      </w:r>
      <w:r w:rsidR="00050061">
        <w:tab/>
      </w:r>
      <w:r w:rsidR="00050061">
        <w:tab/>
      </w:r>
      <w:r w:rsidR="00050061">
        <w:tab/>
      </w:r>
      <w:r w:rsidR="00050061">
        <w:tab/>
        <w:t>(11)</w:t>
      </w:r>
    </w:p>
    <w:p w:rsidR="00050061" w:rsidRPr="00AA5DE5" w:rsidRDefault="00050061" w:rsidP="00A374F0">
      <w:pPr>
        <w:ind w:firstLine="720"/>
        <w:jc w:val="both"/>
      </w:pPr>
      <w:r>
        <w:t>E os valores das constantes são: c</w:t>
      </w:r>
      <w:r w:rsidRPr="00AA5DE5">
        <w:rPr>
          <w:vertAlign w:val="subscript"/>
        </w:rPr>
        <w:t>0</w:t>
      </w:r>
      <w:r>
        <w:t xml:space="preserve"> = 2,515517; c</w:t>
      </w:r>
      <w:r w:rsidRPr="00AA5DE5">
        <w:rPr>
          <w:vertAlign w:val="subscript"/>
        </w:rPr>
        <w:t>1</w:t>
      </w:r>
      <w:r>
        <w:t xml:space="preserve"> = 0,802853; c</w:t>
      </w:r>
      <w:r w:rsidRPr="00AA5DE5">
        <w:rPr>
          <w:vertAlign w:val="subscript"/>
        </w:rPr>
        <w:t>2</w:t>
      </w:r>
      <w:r>
        <w:t xml:space="preserve"> = 0,010328; d</w:t>
      </w:r>
      <w:r w:rsidRPr="00AA5DE5">
        <w:rPr>
          <w:vertAlign w:val="subscript"/>
        </w:rPr>
        <w:t>1</w:t>
      </w:r>
      <w:r>
        <w:t xml:space="preserve"> = 1,432788; d</w:t>
      </w:r>
      <w:r w:rsidRPr="00AA5DE5">
        <w:rPr>
          <w:vertAlign w:val="subscript"/>
        </w:rPr>
        <w:t>2</w:t>
      </w:r>
      <w:r>
        <w:t xml:space="preserve"> = 0,189269; d</w:t>
      </w:r>
      <w:r w:rsidRPr="00AA5DE5">
        <w:rPr>
          <w:vertAlign w:val="subscript"/>
        </w:rPr>
        <w:t>3</w:t>
      </w:r>
      <w:r>
        <w:t xml:space="preserve"> = 0,001308</w:t>
      </w:r>
      <w:r w:rsidR="00031E4A">
        <w:t xml:space="preserve"> </w:t>
      </w:r>
      <w:r w:rsidR="00031E4A">
        <w:fldChar w:fldCharType="begin" w:fldLock="1"/>
      </w:r>
      <w:r w:rsidR="00650067">
        <w:instrText>ADDIN CSL_CITATION {"citationItems":[{"id":"ITEM-1","itemData":{"DOI":"10.4401/ag-3550","ISSN":"1593-5213","abstract":"n the present paper we propose a method to assess regional drought by using rain-gauge observations. In particular, we analyse the rainfall on the Marche region. We diagnose drought by means of the Standardized Precipitation Index, specifically analysing the period from January 1948 to December 1981. We present a preliminary comparison of these results with those obtained using large-scale precipitation data. We obtain a good agreement between the large-scale analysis and the local (regional scale) observations.","author":[{"dropping-particle":"","family":"Bordi","given":"I.","non-dropping-particle":"","parse-names":false,"suffix":""},{"dropping-particle":"","family":"Bordi","given":"I.","non-dropping-particle":"","parse-names":false,"suffix":""},{"dropping-particle":"","family":"Frigio","given":"S.","non-dropping-particle":"","parse-names":false,"suffix":""},{"dropping-particle":"","family":"Parenti","given":"P.","non-dropping-particle":"","parse-names":false,"suffix":""},{"dropping-particle":"","family":"Speranza","given":"A.","non-dropping-particle":"","parse-names":false,"suffix":""},{"dropping-particle":"","family":"Sutera","given":"A.","non-dropping-particle":"","parse-names":false,"suffix":""}],"container-title":"Annals of Geophysics","id":"ITEM-1","issue":"5-6","issued":{"date-parts":[["2001","12","25"]]},"title":"The analysis of the Standardized Precipitation Index in the Mediterranean area: regional patterns","type":"article-journal","volume":"44"},"uris":["http://www.mendeley.com/documents/?uuid=96910ec3-880b-3556-be31-06b1ee82da82"]}],"mendeley":{"formattedCitation":"(Bordi et al., 2001)","plainTextFormattedCitation":"(Bordi et al., 2001)","previouslyFormattedCitation":"(Bordi et al., 2001)"},"properties":{"noteIndex":0},"schema":"https://github.com/citation-style-language/schema/raw/master/csl-citation.json"}</w:instrText>
      </w:r>
      <w:r w:rsidR="00031E4A">
        <w:fldChar w:fldCharType="separate"/>
      </w:r>
      <w:r w:rsidR="00B7126A" w:rsidRPr="00B7126A">
        <w:rPr>
          <w:noProof/>
        </w:rPr>
        <w:t>(Bordi et al., 2001)</w:t>
      </w:r>
      <w:r w:rsidR="00031E4A">
        <w:fldChar w:fldCharType="end"/>
      </w:r>
      <w:r w:rsidRPr="00845BA4">
        <w:t>.</w:t>
      </w:r>
    </w:p>
    <w:p w:rsidR="00050061" w:rsidRDefault="00050061" w:rsidP="00A374F0">
      <w:pPr>
        <w:ind w:firstLine="720"/>
        <w:jc w:val="both"/>
      </w:pPr>
      <w:r w:rsidRPr="00AA5DE5">
        <w:t>A interpretação do SPI pode ser realizada com base no sistema de classificação (</w:t>
      </w:r>
      <w:r w:rsidRPr="00AA5DE5">
        <w:fldChar w:fldCharType="begin"/>
      </w:r>
      <w:r w:rsidRPr="00AA5DE5">
        <w:instrText xml:space="preserve"> REF _Ref471975983 \h </w:instrText>
      </w:r>
      <w:r>
        <w:instrText xml:space="preserve"> \* MERGEFORMAT </w:instrText>
      </w:r>
      <w:r w:rsidRPr="00AA5DE5">
        <w:fldChar w:fldCharType="separate"/>
      </w:r>
      <w:ins w:id="302" w:author="Reviewer" w:date="2018-05-28T13:35:00Z">
        <w:r w:rsidR="00907C7B" w:rsidRPr="00907C7B">
          <w:rPr>
            <w:rPrChange w:id="303" w:author="Reviewer" w:date="2018-05-28T13:35:00Z">
              <w:rPr>
                <w:b/>
                <w:sz w:val="22"/>
                <w:szCs w:val="22"/>
              </w:rPr>
            </w:rPrChange>
          </w:rPr>
          <w:t xml:space="preserve">Quadro </w:t>
        </w:r>
        <w:r w:rsidR="00907C7B" w:rsidRPr="00907C7B">
          <w:rPr>
            <w:noProof/>
            <w:rPrChange w:id="304" w:author="Reviewer" w:date="2018-05-28T13:35:00Z">
              <w:rPr>
                <w:b/>
                <w:noProof/>
                <w:sz w:val="22"/>
                <w:szCs w:val="22"/>
              </w:rPr>
            </w:rPrChange>
          </w:rPr>
          <w:t>1</w:t>
        </w:r>
      </w:ins>
      <w:del w:id="305" w:author="Reviewer" w:date="2018-05-28T13:35:00Z">
        <w:r w:rsidR="008E73DB" w:rsidRPr="008E73DB" w:rsidDel="00907C7B">
          <w:delText xml:space="preserve">Quadro </w:delText>
        </w:r>
        <w:r w:rsidR="008E73DB" w:rsidRPr="008E73DB" w:rsidDel="00907C7B">
          <w:rPr>
            <w:noProof/>
          </w:rPr>
          <w:delText>1</w:delText>
        </w:r>
      </w:del>
      <w:r w:rsidRPr="00AA5DE5">
        <w:fldChar w:fldCharType="end"/>
      </w:r>
      <w:r w:rsidRPr="00AA5DE5">
        <w:t>).</w:t>
      </w:r>
      <w:r>
        <w:t xml:space="preserve"> Os eventos extremos são representados por valores de SPI superiores a 1,5, indicando um período muito ou severamente chuvoso, ou por valores do SPI inferiores a -1,5, que corresponde a um período severa ou extremamente seco.</w:t>
      </w:r>
    </w:p>
    <w:p w:rsidR="00B7126A" w:rsidRPr="00AA5DE5" w:rsidRDefault="00B7126A" w:rsidP="00A374F0">
      <w:pPr>
        <w:ind w:firstLine="720"/>
        <w:jc w:val="both"/>
      </w:pPr>
    </w:p>
    <w:p w:rsidR="00050061" w:rsidRPr="00AA5DE5" w:rsidRDefault="00050061" w:rsidP="00A374F0">
      <w:pPr>
        <w:pStyle w:val="Legenda"/>
        <w:spacing w:before="0" w:after="0" w:line="240" w:lineRule="auto"/>
        <w:jc w:val="both"/>
        <w:rPr>
          <w:rFonts w:ascii="Times New Roman" w:hAnsi="Times New Roman" w:cs="Times New Roman"/>
          <w:b w:val="0"/>
          <w:sz w:val="22"/>
          <w:szCs w:val="22"/>
        </w:rPr>
      </w:pPr>
      <w:bookmarkStart w:id="306" w:name="_Ref471975983"/>
      <w:r w:rsidRPr="00AA5DE5">
        <w:rPr>
          <w:rFonts w:ascii="Times New Roman" w:hAnsi="Times New Roman" w:cs="Times New Roman"/>
          <w:b w:val="0"/>
          <w:sz w:val="22"/>
          <w:szCs w:val="22"/>
        </w:rPr>
        <w:t xml:space="preserve">Quadro </w:t>
      </w:r>
      <w:r w:rsidRPr="00AA5DE5">
        <w:rPr>
          <w:rFonts w:ascii="Times New Roman" w:hAnsi="Times New Roman" w:cs="Times New Roman"/>
          <w:b w:val="0"/>
          <w:sz w:val="22"/>
          <w:szCs w:val="22"/>
        </w:rPr>
        <w:fldChar w:fldCharType="begin"/>
      </w:r>
      <w:r w:rsidRPr="00AA5DE5">
        <w:rPr>
          <w:rFonts w:ascii="Times New Roman" w:hAnsi="Times New Roman" w:cs="Times New Roman"/>
          <w:b w:val="0"/>
          <w:sz w:val="22"/>
          <w:szCs w:val="22"/>
        </w:rPr>
        <w:instrText xml:space="preserve"> SEQ Quadro \* ARABIC </w:instrText>
      </w:r>
      <w:r w:rsidRPr="00AA5DE5">
        <w:rPr>
          <w:rFonts w:ascii="Times New Roman" w:hAnsi="Times New Roman" w:cs="Times New Roman"/>
          <w:b w:val="0"/>
          <w:sz w:val="22"/>
          <w:szCs w:val="22"/>
        </w:rPr>
        <w:fldChar w:fldCharType="separate"/>
      </w:r>
      <w:r w:rsidR="00907C7B">
        <w:rPr>
          <w:rFonts w:ascii="Times New Roman" w:hAnsi="Times New Roman" w:cs="Times New Roman"/>
          <w:b w:val="0"/>
          <w:noProof/>
          <w:sz w:val="22"/>
          <w:szCs w:val="22"/>
        </w:rPr>
        <w:t>1</w:t>
      </w:r>
      <w:r w:rsidRPr="00AA5DE5">
        <w:rPr>
          <w:rFonts w:ascii="Times New Roman" w:hAnsi="Times New Roman" w:cs="Times New Roman"/>
          <w:b w:val="0"/>
          <w:sz w:val="22"/>
          <w:szCs w:val="22"/>
        </w:rPr>
        <w:fldChar w:fldCharType="end"/>
      </w:r>
      <w:bookmarkEnd w:id="306"/>
      <w:r w:rsidRPr="00AA5DE5">
        <w:rPr>
          <w:rFonts w:ascii="Times New Roman" w:hAnsi="Times New Roman" w:cs="Times New Roman"/>
          <w:b w:val="0"/>
          <w:sz w:val="22"/>
          <w:szCs w:val="22"/>
        </w:rPr>
        <w:t xml:space="preserve"> – Sistema de Classificação dos Valores do </w:t>
      </w:r>
      <w:r w:rsidRPr="00AA5DE5">
        <w:rPr>
          <w:rFonts w:ascii="Times New Roman" w:hAnsi="Times New Roman" w:cs="Times New Roman"/>
          <w:b w:val="0"/>
          <w:i/>
          <w:sz w:val="22"/>
          <w:szCs w:val="22"/>
        </w:rPr>
        <w:t>SPI</w:t>
      </w:r>
    </w:p>
    <w:tbl>
      <w:tblPr>
        <w:tblW w:w="89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9"/>
        <w:gridCol w:w="6135"/>
      </w:tblGrid>
      <w:tr w:rsidR="00050061" w:rsidRPr="002B5B69" w:rsidTr="00B757E5">
        <w:trPr>
          <w:trHeight w:val="272"/>
        </w:trPr>
        <w:tc>
          <w:tcPr>
            <w:tcW w:w="2829" w:type="dxa"/>
            <w:shd w:val="clear" w:color="auto" w:fill="auto"/>
          </w:tcPr>
          <w:p w:rsidR="00050061" w:rsidRPr="00C843AB" w:rsidRDefault="00050061" w:rsidP="00A374F0">
            <w:pPr>
              <w:jc w:val="center"/>
              <w:rPr>
                <w:b/>
                <w:lang w:eastAsia="ar-SA"/>
              </w:rPr>
            </w:pPr>
            <w:r w:rsidRPr="00C843AB">
              <w:rPr>
                <w:b/>
                <w:lang w:eastAsia="ar-SA"/>
              </w:rPr>
              <w:t>Intervalos do SPI</w:t>
            </w:r>
          </w:p>
        </w:tc>
        <w:tc>
          <w:tcPr>
            <w:tcW w:w="6135" w:type="dxa"/>
            <w:shd w:val="clear" w:color="auto" w:fill="auto"/>
          </w:tcPr>
          <w:p w:rsidR="00050061" w:rsidRPr="00C843AB" w:rsidRDefault="00050061" w:rsidP="00A374F0">
            <w:pPr>
              <w:jc w:val="center"/>
              <w:rPr>
                <w:b/>
                <w:lang w:eastAsia="ar-SA"/>
              </w:rPr>
            </w:pPr>
            <w:r w:rsidRPr="00C843AB">
              <w:rPr>
                <w:b/>
                <w:lang w:eastAsia="ar-SA"/>
              </w:rPr>
              <w:t>Interpretação</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2 ou mais</w:t>
            </w:r>
          </w:p>
        </w:tc>
        <w:tc>
          <w:tcPr>
            <w:tcW w:w="6135" w:type="dxa"/>
            <w:shd w:val="clear" w:color="auto" w:fill="auto"/>
          </w:tcPr>
          <w:p w:rsidR="00050061" w:rsidRDefault="00050061" w:rsidP="00A374F0">
            <w:pPr>
              <w:jc w:val="both"/>
              <w:rPr>
                <w:lang w:eastAsia="ar-SA"/>
              </w:rPr>
            </w:pPr>
            <w:r>
              <w:rPr>
                <w:lang w:eastAsia="ar-SA"/>
              </w:rPr>
              <w:t>Extremamente chuvoso</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1,5 a 1,99</w:t>
            </w:r>
          </w:p>
        </w:tc>
        <w:tc>
          <w:tcPr>
            <w:tcW w:w="6135" w:type="dxa"/>
            <w:shd w:val="clear" w:color="auto" w:fill="auto"/>
          </w:tcPr>
          <w:p w:rsidR="00050061" w:rsidRDefault="00050061" w:rsidP="00A374F0">
            <w:pPr>
              <w:jc w:val="both"/>
              <w:rPr>
                <w:lang w:eastAsia="ar-SA"/>
              </w:rPr>
            </w:pPr>
            <w:r>
              <w:rPr>
                <w:lang w:eastAsia="ar-SA"/>
              </w:rPr>
              <w:t>Muito chuvoso</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1,0 a 1,49</w:t>
            </w:r>
          </w:p>
        </w:tc>
        <w:tc>
          <w:tcPr>
            <w:tcW w:w="6135" w:type="dxa"/>
            <w:shd w:val="clear" w:color="auto" w:fill="auto"/>
          </w:tcPr>
          <w:p w:rsidR="00050061" w:rsidRDefault="00050061" w:rsidP="00A374F0">
            <w:pPr>
              <w:jc w:val="both"/>
              <w:rPr>
                <w:lang w:eastAsia="ar-SA"/>
              </w:rPr>
            </w:pPr>
            <w:r>
              <w:rPr>
                <w:lang w:eastAsia="ar-SA"/>
              </w:rPr>
              <w:t>Moderadamente chuvoso</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0,99 a +0,99</w:t>
            </w:r>
          </w:p>
        </w:tc>
        <w:tc>
          <w:tcPr>
            <w:tcW w:w="6135" w:type="dxa"/>
            <w:shd w:val="clear" w:color="auto" w:fill="auto"/>
          </w:tcPr>
          <w:p w:rsidR="00050061" w:rsidRDefault="00050061" w:rsidP="00A374F0">
            <w:pPr>
              <w:jc w:val="both"/>
              <w:rPr>
                <w:lang w:eastAsia="ar-SA"/>
              </w:rPr>
            </w:pPr>
            <w:r>
              <w:rPr>
                <w:lang w:eastAsia="ar-SA"/>
              </w:rPr>
              <w:t>Próximo ao normal</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1,0 a -1,49</w:t>
            </w:r>
          </w:p>
        </w:tc>
        <w:tc>
          <w:tcPr>
            <w:tcW w:w="6135" w:type="dxa"/>
            <w:shd w:val="clear" w:color="auto" w:fill="auto"/>
          </w:tcPr>
          <w:p w:rsidR="00050061" w:rsidRDefault="00050061" w:rsidP="00A374F0">
            <w:pPr>
              <w:jc w:val="both"/>
              <w:rPr>
                <w:lang w:eastAsia="ar-SA"/>
              </w:rPr>
            </w:pPr>
            <w:r>
              <w:rPr>
                <w:lang w:eastAsia="ar-SA"/>
              </w:rPr>
              <w:t>Moderadamente seco</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1,5 a -1,99</w:t>
            </w:r>
          </w:p>
        </w:tc>
        <w:tc>
          <w:tcPr>
            <w:tcW w:w="6135" w:type="dxa"/>
            <w:shd w:val="clear" w:color="auto" w:fill="auto"/>
          </w:tcPr>
          <w:p w:rsidR="00050061" w:rsidRDefault="00050061" w:rsidP="00A374F0">
            <w:pPr>
              <w:jc w:val="both"/>
              <w:rPr>
                <w:lang w:eastAsia="ar-SA"/>
              </w:rPr>
            </w:pPr>
            <w:r>
              <w:rPr>
                <w:lang w:eastAsia="ar-SA"/>
              </w:rPr>
              <w:t>Severamente seco</w:t>
            </w:r>
          </w:p>
        </w:tc>
      </w:tr>
      <w:tr w:rsidR="00050061" w:rsidTr="00B757E5">
        <w:trPr>
          <w:trHeight w:val="272"/>
        </w:trPr>
        <w:tc>
          <w:tcPr>
            <w:tcW w:w="2829" w:type="dxa"/>
            <w:shd w:val="clear" w:color="auto" w:fill="auto"/>
          </w:tcPr>
          <w:p w:rsidR="00050061" w:rsidRDefault="00050061" w:rsidP="00A374F0">
            <w:pPr>
              <w:jc w:val="both"/>
              <w:rPr>
                <w:lang w:eastAsia="ar-SA"/>
              </w:rPr>
            </w:pPr>
            <w:r>
              <w:rPr>
                <w:lang w:eastAsia="ar-SA"/>
              </w:rPr>
              <w:t>De -2 ou mais</w:t>
            </w:r>
          </w:p>
        </w:tc>
        <w:tc>
          <w:tcPr>
            <w:tcW w:w="6135" w:type="dxa"/>
            <w:shd w:val="clear" w:color="auto" w:fill="auto"/>
          </w:tcPr>
          <w:p w:rsidR="00050061" w:rsidRDefault="00050061" w:rsidP="00A374F0">
            <w:pPr>
              <w:jc w:val="both"/>
              <w:rPr>
                <w:lang w:eastAsia="ar-SA"/>
              </w:rPr>
            </w:pPr>
            <w:r>
              <w:rPr>
                <w:lang w:eastAsia="ar-SA"/>
              </w:rPr>
              <w:t>Extremamente seco</w:t>
            </w:r>
          </w:p>
        </w:tc>
      </w:tr>
    </w:tbl>
    <w:p w:rsidR="00050061" w:rsidRPr="002E7D92" w:rsidRDefault="00050061" w:rsidP="00A374F0">
      <w:pPr>
        <w:jc w:val="both"/>
        <w:rPr>
          <w:sz w:val="22"/>
          <w:lang w:eastAsia="ar-SA"/>
        </w:rPr>
      </w:pPr>
      <w:r w:rsidRPr="002E7D92">
        <w:rPr>
          <w:sz w:val="22"/>
          <w:lang w:eastAsia="ar-SA"/>
        </w:rPr>
        <w:t>Fonte: preparado pelos autores com base em</w:t>
      </w:r>
      <w:r w:rsidR="00031E4A">
        <w:rPr>
          <w:sz w:val="22"/>
          <w:lang w:eastAsia="ar-SA"/>
        </w:rPr>
        <w:t xml:space="preserve"> </w:t>
      </w:r>
      <w:r w:rsidR="00031E4A">
        <w:rPr>
          <w:sz w:val="22"/>
          <w:lang w:eastAsia="ar-SA"/>
        </w:rPr>
        <w:fldChar w:fldCharType="begin" w:fldLock="1"/>
      </w:r>
      <w:r w:rsidR="00650067">
        <w:rPr>
          <w:sz w:val="22"/>
          <w:lang w:eastAsia="ar-SA"/>
        </w:rPr>
        <w:instrText>ADDIN CSL_CITATION {"citationItems":[{"id":"ITEM-1","itemData":{"abstract":"Climate variability in DR Congo in general and in the Kongo Central Province in particular is well established. However, rains related to variables such as frequency of rainy days and duration of the rainy seasons was generally very little studied. This study aims to investigate the influence of the climate event on rainfall patterns in the south-western of the DRC. This is firstly to characterize the climate event from the analysis of the air temperature, the frequency of rainy days and duration of the rainy seasons. Furthermore compare the normal monthly rainfall over the period 1962- 2012 to clear the behavior of seasonal rainfall patterns. Climate variability is manifested by temporal dynamic regressive temperatures, annual rainfall and a decrease in the number of rainy days. A temperature increase of around 1℃was observed from 1992 and the thermal peak was recorded in 1994 (&gt;28℃). The highest rainfall was recorded in 2006 (&gt;2400 mm). These variabilities cause short periods of intense rainfall leading to early droughts of the end of season.","author":[{"dropping-particle":"","family":"Mckee","given":"T.B.","non-dropping-particle":"","parse-names":false,"suffix":""},{"dropping-particle":"","family":"Doesken","given":"N.J.","non-dropping-particle":"","parse-names":false,"suffix":""},{"dropping-particle":"","family":"Kleist","given":"J.","non-dropping-particle":"","parse-names":false,"suffix":""}],"container-title":"8th Conference on Applied Climatology","id":"ITEM-1","issued":{"date-parts":[["1993"]]},"page":"179-184","publisher":"American Meteorological Society","publisher-place":"Janvier","title":"Relationship of Drought Frequency and Duration Times Scales","type":"paper-conference"},"uris":["http://www.mendeley.com/documents/?uuid=2136a501-f805-3bb1-906e-6a98a5ca9d01"]}],"mendeley":{"formattedCitation":"(Mckee et al., 1993)","plainTextFormattedCitation":"(Mckee et al., 1993)","previouslyFormattedCitation":"(Mckee et al., 1993)"},"properties":{"noteIndex":0},"schema":"https://github.com/citation-style-language/schema/raw/master/csl-citation.json"}</w:instrText>
      </w:r>
      <w:r w:rsidR="00031E4A">
        <w:rPr>
          <w:sz w:val="22"/>
          <w:lang w:eastAsia="ar-SA"/>
        </w:rPr>
        <w:fldChar w:fldCharType="separate"/>
      </w:r>
      <w:r w:rsidR="00B7126A" w:rsidRPr="00B7126A">
        <w:rPr>
          <w:noProof/>
          <w:sz w:val="22"/>
          <w:lang w:eastAsia="ar-SA"/>
        </w:rPr>
        <w:t>(Mckee et al., 1993)</w:t>
      </w:r>
      <w:r w:rsidR="00031E4A">
        <w:rPr>
          <w:sz w:val="22"/>
          <w:lang w:eastAsia="ar-SA"/>
        </w:rPr>
        <w:fldChar w:fldCharType="end"/>
      </w:r>
      <w:r w:rsidRPr="002E7D92">
        <w:rPr>
          <w:sz w:val="22"/>
          <w:lang w:eastAsia="ar-SA"/>
        </w:rPr>
        <w:t>.</w:t>
      </w:r>
    </w:p>
    <w:p w:rsidR="00050061" w:rsidRDefault="00050061" w:rsidP="00A374F0">
      <w:pPr>
        <w:ind w:firstLine="720"/>
        <w:jc w:val="both"/>
      </w:pPr>
    </w:p>
    <w:p w:rsidR="00050061" w:rsidRDefault="00050061" w:rsidP="00A374F0">
      <w:pPr>
        <w:ind w:firstLine="720"/>
        <w:jc w:val="both"/>
      </w:pPr>
      <w:r>
        <w:t xml:space="preserve">São considerados eventos extremos, excesso de precipitação ou seca, quando o SPI apresentar valores iguais ou superiores 2. O SPI também pode ser usado para identificar eventos extremos de precipitação em diferentes escalas de tempo: de 1 a 2 meses para secas meteorológicos; de 1 a 6 meses para secas agrícolas; de 6 a 24 meses para secas mais </w:t>
      </w:r>
      <w:r w:rsidRPr="000B6EC8">
        <w:t>severas</w:t>
      </w:r>
      <w:r w:rsidR="00031E4A">
        <w:t xml:space="preserve"> </w:t>
      </w:r>
      <w:r w:rsidR="00031E4A">
        <w:fldChar w:fldCharType="begin" w:fldLock="1"/>
      </w:r>
      <w:r w:rsidR="00650067">
        <w:instrText>ADDIN CSL_CITATION {"citationItems":[{"id":"ITEM-1","itemData":{"author":[{"dropping-particle":"","family":"WMO – World Meteorological Organization","given":"","non-dropping-particle":"","parse-names":false,"suffix":""}],"id":"ITEM-1","issued":{"date-parts":[["2012"]]},"number-of-pages":"24","publisher-place":"Geneva","title":"Standardized Precipitation Index User Guide","type":"report"},"uris":["http://www.mendeley.com/documents/?uuid=14ead7e1-ce64-3987-b81c-e82915e46424"]}],"mendeley":{"formattedCitation":"(WMO – World Meteorological Organization, 2012)","plainTextFormattedCitation":"(WMO – World Meteorological Organization, 2012)","previouslyFormattedCitation":"(WMO – World Meteorological Organization, 2012)"},"properties":{"noteIndex":0},"schema":"https://github.com/citation-style-language/schema/raw/master/csl-citation.json"}</w:instrText>
      </w:r>
      <w:r w:rsidR="00031E4A">
        <w:fldChar w:fldCharType="separate"/>
      </w:r>
      <w:r w:rsidR="00B7126A" w:rsidRPr="00B7126A">
        <w:rPr>
          <w:noProof/>
        </w:rPr>
        <w:t>(WMO – World Meteorological Organization, 2012)</w:t>
      </w:r>
      <w:r w:rsidR="00031E4A">
        <w:fldChar w:fldCharType="end"/>
      </w:r>
      <w:r w:rsidRPr="000B6EC8">
        <w:t>.</w:t>
      </w:r>
      <w:r>
        <w:t xml:space="preserve"> O estudo analisa o SPI 6, SPI 12 e SPI 24, os quais permitirão a identificação de eventos extremos de média e longa duração na área de estudo. O</w:t>
      </w:r>
      <w:r w:rsidRPr="009043E7">
        <w:t xml:space="preserve"> cálculo do </w:t>
      </w:r>
      <w:r w:rsidRPr="009043E7">
        <w:rPr>
          <w:i/>
        </w:rPr>
        <w:t>SPI</w:t>
      </w:r>
      <w:r w:rsidRPr="009043E7">
        <w:t xml:space="preserve"> foi realizado com aux</w:t>
      </w:r>
      <w:r>
        <w:t xml:space="preserve">ílio do Pacote SCI do </w:t>
      </w:r>
      <w:r w:rsidRPr="009043E7">
        <w:rPr>
          <w:i/>
        </w:rPr>
        <w:t>Software</w:t>
      </w:r>
      <w:r>
        <w:t xml:space="preserve"> R</w:t>
      </w:r>
      <w:r w:rsidR="00031E4A">
        <w:t xml:space="preserve"> </w:t>
      </w:r>
      <w:r w:rsidR="00031E4A">
        <w:fldChar w:fldCharType="begin" w:fldLock="1"/>
      </w:r>
      <w:r w:rsidR="00650067">
        <w:instrText>ADDIN CSL_CITATION {"citationItems":[{"id":"ITEM-1","itemData":{"DOI":"10.1002/joc.4564","ISSN":"08998418","author":[{"dropping-particle":"","family":"Stagge","given":"James H.","non-dropping-particle":"","parse-names":false,"suffix":""},{"dropping-particle":"","family":"Tallaksen","given":"Lena M.","non-dropping-particle":"","parse-names":false,"suffix":""},{"dropping-particle":"","family":"Gudmundsson","given":"Lukas","non-dropping-particle":"","parse-names":false,"suffix":""},{"dropping-particle":"","family":"Loon","given":"Anne F.","non-dropping-particle":"Van","parse-names":false,"suffix":""},{"dropping-particle":"","family":"Stahl","given":"Kerstin","non-dropping-particle":"","parse-names":false,"suffix":""}],"container-title":"International Journal of Climatology","id":"ITEM-1","issue":"4","issued":{"date-parts":[["2016","3","30"]]},"page":"2132-2138","publisher":"John Wiley &amp; Sons, Ltd","title":"Response to comment on ‘Candidate Distributions for Climatological Drought Indices (SPI and SPEI)’","type":"article-journal","volume":"36"},"uris":["http://www.mendeley.com/documents/?uuid=a3003714-2943-341d-affc-efcb40badbb3"]}],"mendeley":{"formattedCitation":"(Stagge, Tallaksen, Gudmundsson, Van Loon, &amp; Stahl, 2016)","plainTextFormattedCitation":"(Stagge, Tallaksen, Gudmundsson, Van Loon, &amp; Stahl, 2016)","previouslyFormattedCitation":"(Stagge, Tallaksen, Gudmundsson, Van Loon, &amp; Stahl, 2016)"},"properties":{"noteIndex":0},"schema":"https://github.com/citation-style-language/schema/raw/master/csl-citation.json"}</w:instrText>
      </w:r>
      <w:r w:rsidR="00031E4A">
        <w:fldChar w:fldCharType="separate"/>
      </w:r>
      <w:r w:rsidR="00B7126A" w:rsidRPr="00B7126A">
        <w:rPr>
          <w:noProof/>
        </w:rPr>
        <w:t>(Stagge, Tallaksen, Gudmundsson, Van Loon, &amp; Stahl, 2016)</w:t>
      </w:r>
      <w:r w:rsidR="00031E4A">
        <w:fldChar w:fldCharType="end"/>
      </w:r>
      <w:r w:rsidRPr="006B4E50">
        <w:t>.</w:t>
      </w:r>
    </w:p>
    <w:p w:rsidR="00050061" w:rsidRDefault="00050061" w:rsidP="00A374F0">
      <w:pPr>
        <w:ind w:firstLine="720"/>
        <w:jc w:val="both"/>
      </w:pPr>
      <w:r>
        <w:t xml:space="preserve">Por fim, foi efetuada uma avaliação de tendência nas séries históricas de SPI utilizando o teste de Mann-Kendall </w:t>
      </w:r>
      <w:r w:rsidRPr="000B6EC8">
        <w:t>modificado</w:t>
      </w:r>
      <w:ins w:id="307" w:author="Reviewer" w:date="2018-05-28T13:11:00Z">
        <w:r w:rsidR="00336ACD">
          <w:t xml:space="preserve"> </w:t>
        </w:r>
      </w:ins>
      <w:ins w:id="308" w:author="Reviewer" w:date="2018-05-28T13:12:00Z">
        <w:r w:rsidR="00336ACD">
          <w:fldChar w:fldCharType="begin" w:fldLock="1"/>
        </w:r>
      </w:ins>
      <w:r w:rsidR="00085D76">
        <w:instrText>ADDIN CSL_CITATION {"citationItems":[{"id":"ITEM-1","itemData":{"URL":"https://cran.r-project.org/package=fume","abstract":"fume: FUME package. [S.l.], 2012. R package version 1.0","accessed":{"date-parts":[["2017","1","9"]]},"author":[{"dropping-particle":"","family":"Group","given":"S. M.","non-dropping-particle":"","parse-names":false,"suffix":""}],"container-title":"R package version 1.0","id":"ITEM-1","issued":{"date-parts":[["2012"]]},"title":"fume: FUME package","type":"webpage"},"uris":["http://www.mendeley.com/documents/?uuid=200355b3-c306-4ab0-8eea-38c2f66e3036"]},{"id":"ITEM-2","itemData":{"DOI":"http://dx.doi.org/10.5380/abclima.v13i0.34111","author":[{"dropping-particle":"","family":"Tozato","given":"Heloisa de Camargo","non-dropping-particle":"","parse-names":false,"suffix":""},{"dropping-particle":"","family":"Dubreuil","given":"Vincent","non-dropping-particle":"","parse-names":false,"suffix":""},{"dropping-particle":"de","family":"Mello-Théry","given":"Neli Aparecida","non-dropping-particle":"","parse-names":false,"suffix":""}],"container-title":"Revista Brasileira de Climatologia","id":"ITEM-2","issued":{"date-parts":[["2014"]]},"title":"Tendências e rupturas climato-hidrológicas no sitio ramsar PARNA Pantanal","type":"article-journal","volume":"13"},"uris":["http://www.mendeley.com/documents/?uuid=9edc999b-0ad3-4eda-9301-6c5f63631abf"]},{"id":"ITEM-3","itemData":{"DOI":"10.1007/s10584-015-1415-1","author":[{"dropping-particle":"","family":"Debortoli","given":"Nathan","non-dropping-particle":"","parse-names":false,"suffix":""},{"dropping-particle":"","family":"Dubreuil","given":"Vincent","non-dropping-particle":"","parse-names":false,"suffix":""},{"dropping-particle":"","family":"Funatsu","given":"Beatriz M","non-dropping-particle":"","parse-names":false,"suffix":""},{"dropping-particle":"","family":"Delahaye","given":"Florian","non-dropping-particle":"","parse-names":false,"suffix":""},{"dropping-particle":"","family":"Oliveira","given":"Carlos Henke","non-dropping-particle":"De","parse-names":false,"suffix":""},{"dropping-particle":"","family":"Rodrigues Filho","given":"Saulo","non-dropping-particle":"","parse-names":false,"suffix":""},{"dropping-particle":"","family":"Saito","given":"C","non-dropping-particle":"","parse-names":false,"suffix":""},{"dropping-particle":"","family":"Fetter","given":"R","non-dropping-particle":"","parse-names":false,"suffix":""}],"container-title":"Climatic Change","id":"ITEM-3","issue":"2","issued":{"date-parts":[["2015","5"]]},"page":"251-269","publisher":"Springer Verlag","title":"Rainfall Patterns in the Southern Amazon: a chronological perspective (1970-2010).","type":"article-journal","volume":"132"},"uris":["http://www.mendeley.com/documents/?uuid=79942c8f-cbb0-41c1-ab08-c0d83c24c10b"]}],"mendeley":{"formattedCitation":"(Debortoli et al., 2015; Group, 2012; Tozato, Dubreuil, &amp; Mello-Théry, 2014)","plainTextFormattedCitation":"(Debortoli et al., 2015; Group, 2012; Tozato, Dubreuil, &amp; Mello-Théry, 2014)","previouslyFormattedCitation":"(Debortoli et al., 2015; Group, 2012; Tozato, Dubreuil, &amp; Mello-Théry, 2014)"},"properties":{"noteIndex":0},"schema":"https://github.com/citation-style-language/schema/raw/master/csl-citation.json"}</w:instrText>
      </w:r>
      <w:r w:rsidR="00336ACD">
        <w:fldChar w:fldCharType="separate"/>
      </w:r>
      <w:r w:rsidR="00336ACD" w:rsidRPr="00336ACD">
        <w:rPr>
          <w:noProof/>
        </w:rPr>
        <w:t>(Debortoli et al., 2015; Group, 2012; Tozato, Dubreuil, &amp; Mello-Théry, 2014)</w:t>
      </w:r>
      <w:ins w:id="309" w:author="Reviewer" w:date="2018-05-28T13:12:00Z">
        <w:r w:rsidR="00336ACD">
          <w:fldChar w:fldCharType="end"/>
        </w:r>
      </w:ins>
      <w:del w:id="310" w:author="Reviewer" w:date="2018-05-28T13:12:00Z">
        <w:r w:rsidR="00031E4A" w:rsidDel="00336ACD">
          <w:delText xml:space="preserve"> </w:delText>
        </w:r>
        <w:r w:rsidR="00031E4A" w:rsidDel="00336ACD">
          <w:fldChar w:fldCharType="begin" w:fldLock="1"/>
        </w:r>
        <w:r w:rsidR="00650067" w:rsidRPr="00336ACD" w:rsidDel="00336ACD">
          <w:rPr>
            <w:rPrChange w:id="311" w:author="Reviewer" w:date="2018-05-28T13:12:00Z">
              <w:rPr/>
            </w:rPrChange>
          </w:rPr>
          <w:delInstrText>ADDIN CSL_CITATION {"citationItems":[{"id":"ITEM-1","itemData":{"URL":"https://cran.r-project.org/package=fume","abstract":"fume: FUME package. [S.l.], 2012. R package version 1.0","accessed":{"date-parts":[["2017","1","9"]]},"author":[{"dropping-particle":"","family":"Group","given":"S. M.","non-dropping-particle":"","parse-names":false,"suffix":""}],"container-title":"R package version 1.0","id":"ITEM-1","issued":{"date-parts":[["2012"]]},"title":"fume: FUME package","type":"webpage"},"uris":["http://www.mendeley.com/documents/?uuid=200355b3-c306-4ab0-8eea-38c2f66e3036"]}],"mendeley":{"formattedCitation":"(Group, 2012)","plainTextFormattedCitation":"(Group, 2012)","previouslyFormattedCitation":"(Group, 2012)"},"properties":{"noteIndex":0},"schema":"https://github.com/citation-style-language/schema/raw/master/csl-citation.json"}</w:delInstrText>
        </w:r>
        <w:r w:rsidR="00031E4A" w:rsidDel="00336ACD">
          <w:fldChar w:fldCharType="separate"/>
        </w:r>
        <w:r w:rsidR="00B7126A" w:rsidRPr="00085D76" w:rsidDel="00336ACD">
          <w:rPr>
            <w:noProof/>
          </w:rPr>
          <w:delText>(Group, 2012)</w:delText>
        </w:r>
        <w:r w:rsidR="00031E4A" w:rsidDel="00336ACD">
          <w:fldChar w:fldCharType="end"/>
        </w:r>
      </w:del>
      <w:r w:rsidRPr="000B6EC8">
        <w:t>.</w:t>
      </w:r>
      <w:r>
        <w:t xml:space="preserve"> Esse teste, não paramétrico, é usado para detectar tendências </w:t>
      </w:r>
      <w:proofErr w:type="spellStart"/>
      <w:r>
        <w:t>monotônicas</w:t>
      </w:r>
      <w:proofErr w:type="spellEnd"/>
      <w:r>
        <w:t xml:space="preserve"> lineares e não-lineares em séries históricas </w:t>
      </w:r>
      <w:proofErr w:type="spellStart"/>
      <w:r>
        <w:t>aucorrelacionadas</w:t>
      </w:r>
      <w:proofErr w:type="spellEnd"/>
      <w:r>
        <w:t>.</w:t>
      </w:r>
    </w:p>
    <w:p w:rsidR="00050061" w:rsidRPr="009043E7" w:rsidRDefault="00050061" w:rsidP="00A374F0">
      <w:pPr>
        <w:ind w:firstLine="720"/>
        <w:jc w:val="both"/>
      </w:pPr>
    </w:p>
    <w:p w:rsidR="00050061" w:rsidRPr="004F2BBC" w:rsidRDefault="00050061" w:rsidP="00A374F0">
      <w:pPr>
        <w:pStyle w:val="Ttulo1"/>
        <w:numPr>
          <w:ilvl w:val="1"/>
          <w:numId w:val="3"/>
        </w:numPr>
        <w:jc w:val="both"/>
        <w:rPr>
          <w:b w:val="0"/>
          <w:caps w:val="0"/>
          <w:szCs w:val="24"/>
        </w:rPr>
      </w:pPr>
      <w:r w:rsidRPr="004F2BBC">
        <w:rPr>
          <w:b w:val="0"/>
          <w:caps w:val="0"/>
          <w:szCs w:val="24"/>
        </w:rPr>
        <w:t>Base de dados</w:t>
      </w:r>
    </w:p>
    <w:p w:rsidR="004F2BBC" w:rsidRDefault="004F2BBC" w:rsidP="00A374F0">
      <w:pPr>
        <w:ind w:firstLine="720"/>
        <w:jc w:val="both"/>
      </w:pPr>
    </w:p>
    <w:p w:rsidR="00085D76" w:rsidRDefault="00085D76" w:rsidP="00907C7B">
      <w:pPr>
        <w:ind w:firstLine="720"/>
        <w:jc w:val="both"/>
        <w:rPr>
          <w:ins w:id="312" w:author="Reviewer" w:date="2018-05-28T13:32:00Z"/>
        </w:rPr>
      </w:pPr>
      <w:ins w:id="313" w:author="Reviewer" w:date="2018-05-28T13:25:00Z">
        <w:r>
          <w:t xml:space="preserve">Os </w:t>
        </w:r>
      </w:ins>
      <w:del w:id="314" w:author="Reviewer" w:date="2018-05-28T13:25:00Z">
        <w:r w:rsidR="00050061" w:rsidDel="00085D76">
          <w:delText>D</w:delText>
        </w:r>
      </w:del>
      <w:ins w:id="315" w:author="Reviewer" w:date="2018-05-28T13:25:00Z">
        <w:r>
          <w:t>d</w:t>
        </w:r>
      </w:ins>
      <w:r w:rsidR="00050061">
        <w:t xml:space="preserve">ados diários de precipitação foram obtidos das estações pluviométricas pertencentes a rede da Agência Nacional de Águas (ANA), via </w:t>
      </w:r>
      <w:proofErr w:type="spellStart"/>
      <w:r w:rsidR="00050061" w:rsidRPr="00085D76">
        <w:rPr>
          <w:rPrChange w:id="316" w:author="Reviewer" w:date="2018-05-28T13:35:00Z">
            <w:rPr>
              <w:i/>
            </w:rPr>
          </w:rPrChange>
        </w:rPr>
        <w:t>HidroWeb</w:t>
      </w:r>
      <w:proofErr w:type="spellEnd"/>
      <w:r w:rsidR="00050061">
        <w:t>, para o período de 1961 a 201</w:t>
      </w:r>
      <w:ins w:id="317" w:author="Reviewer" w:date="2018-05-28T16:28:00Z">
        <w:r w:rsidR="007842F4">
          <w:t>4</w:t>
        </w:r>
      </w:ins>
      <w:del w:id="318" w:author="Reviewer" w:date="2018-05-28T16:28:00Z">
        <w:r w:rsidR="00050061" w:rsidDel="007842F4">
          <w:delText>5</w:delText>
        </w:r>
      </w:del>
      <w:r w:rsidR="00031E4A">
        <w:t xml:space="preserve"> </w:t>
      </w:r>
      <w:r w:rsidR="00031E4A">
        <w:fldChar w:fldCharType="begin" w:fldLock="1"/>
      </w:r>
      <w:ins w:id="319" w:author="Reviewer" w:date="2018-05-28T13:25:00Z">
        <w:r>
          <w:instrText>ADDIN CSL_CITATION {"citationItems":[{"id":"ITEM-1","itemData":{"URL":"http://www.snirh.gov.br/hidroweb/","abstract":"Base de dados da ANA","accessed":{"date-parts":[["2017","9","3"]]},"author":[{"dropping-particle":"","family":"Agência Nacional de Águas - ANA","given":"","non-dropping-particle":"","parse-names":false,"suffix":""}],"container-title":"Agência Nacional de Águas - ANA","id":"ITEM-1","issued":{"date-parts":[["2017"]]},"title":"HidroWeb","type":"webpage"},"uris":["http://www.mendeley.com/documents/?uuid=4a0ad9d4-389b-3548-9aea-bd4d1f9d3e88"]}],"mendeley":{"formattedCitation":"(Agência Nacional de Águas - ANA, 2017)","manualFormatting":"(ANA, 2017)","plainTextFormattedCitation":"(Agência Nacional de Águas - ANA, 2017)","previouslyFormattedCitation":"(Agência Nacional de Águas - ANA, 2017)"},"properties":{"noteIndex":0},"schema":"https://github.com/citation-style-language/schema/raw/master/csl-citation.json"}</w:instrText>
        </w:r>
      </w:ins>
      <w:del w:id="320" w:author="Reviewer" w:date="2018-05-28T13:25:00Z">
        <w:r w:rsidR="00650067" w:rsidDel="00085D76">
          <w:delInstrText>ADDIN CSL_CITATION {"citationItems":[{"id":"ITEM-1","itemData":{"URL":"http://www.snirh.gov.br/hidroweb/","abstract":"Base de dados da ANA","accessed":{"date-parts":[["2017","9","3"]]},"author":[{"dropping-particle":"","family":"Agência Nacional de Águas - ANA","given":"","non-dropping-particle":"","parse-names":false,"suffix":""}],"container-title":"Agência Nacional de Águas - ANA","id":"ITEM-1","issued":{"date-parts":[["2017"]]},"title":"HidroWeb","type":"webpage"},"uris":["http://www.mendeley.com/documents/?uuid=4a0ad9d4-389b-3548-9aea-bd4d1f9d3e88"]}],"mendeley":{"formattedCitation":"(Agência Nacional de Águas - ANA, 2017)","plainTextFormattedCitation":"(Agência Nacional de Águas - ANA, 2017)","previouslyFormattedCitation":"(Agência Nacional de Águas - ANA, 2017)"},"properties":{"noteIndex":0},"schema":"https://github.com/citation-style-language/schema/raw/master/csl-citation.json"}</w:delInstrText>
        </w:r>
      </w:del>
      <w:r w:rsidR="00031E4A">
        <w:fldChar w:fldCharType="separate"/>
      </w:r>
      <w:r w:rsidR="00B7126A" w:rsidRPr="00B7126A">
        <w:rPr>
          <w:noProof/>
        </w:rPr>
        <w:t>(</w:t>
      </w:r>
      <w:del w:id="321" w:author="Reviewer" w:date="2018-05-28T13:25:00Z">
        <w:r w:rsidR="00B7126A" w:rsidRPr="00B7126A" w:rsidDel="00085D76">
          <w:rPr>
            <w:noProof/>
          </w:rPr>
          <w:delText xml:space="preserve">Agência Nacional de Águas - </w:delText>
        </w:r>
      </w:del>
      <w:r w:rsidR="00B7126A" w:rsidRPr="00B7126A">
        <w:rPr>
          <w:noProof/>
        </w:rPr>
        <w:t>ANA, 2017)</w:t>
      </w:r>
      <w:r w:rsidR="00031E4A">
        <w:fldChar w:fldCharType="end"/>
      </w:r>
      <w:ins w:id="322" w:author="Reviewer" w:date="2018-05-28T16:23:00Z">
        <w:r w:rsidR="00B80648">
          <w:t xml:space="preserve"> </w:t>
        </w:r>
        <w:r w:rsidR="00B80648" w:rsidRPr="00B80648">
          <w:rPr>
            <w:rPrChange w:id="323" w:author="Reviewer" w:date="2018-05-28T16:24:00Z">
              <w:rPr/>
            </w:rPrChange>
          </w:rPr>
          <w:t>(</w:t>
        </w:r>
        <w:r w:rsidR="00B80648" w:rsidRPr="00B80648">
          <w:rPr>
            <w:rPrChange w:id="324" w:author="Reviewer" w:date="2018-05-28T16:24:00Z">
              <w:rPr/>
            </w:rPrChange>
          </w:rPr>
          <w:fldChar w:fldCharType="begin"/>
        </w:r>
        <w:r w:rsidR="00B80648" w:rsidRPr="00B80648">
          <w:rPr>
            <w:rPrChange w:id="325" w:author="Reviewer" w:date="2018-05-28T16:24:00Z">
              <w:rPr/>
            </w:rPrChange>
          </w:rPr>
          <w:instrText xml:space="preserve"> REF _Ref515287965 \h </w:instrText>
        </w:r>
        <w:r w:rsidR="00B80648" w:rsidRPr="00B80648">
          <w:rPr>
            <w:rPrChange w:id="326" w:author="Reviewer" w:date="2018-05-28T16:24:00Z">
              <w:rPr/>
            </w:rPrChange>
          </w:rPr>
        </w:r>
      </w:ins>
      <w:r w:rsidR="00B80648">
        <w:instrText xml:space="preserve"> \* MERGEFORMAT </w:instrText>
      </w:r>
      <w:r w:rsidR="00B80648" w:rsidRPr="00B80648">
        <w:rPr>
          <w:rPrChange w:id="327" w:author="Reviewer" w:date="2018-05-28T16:24:00Z">
            <w:rPr/>
          </w:rPrChange>
        </w:rPr>
        <w:fldChar w:fldCharType="separate"/>
      </w:r>
      <w:ins w:id="328" w:author="Reviewer" w:date="2018-05-28T16:23:00Z">
        <w:r w:rsidR="00B80648" w:rsidRPr="00B80648">
          <w:rPr>
            <w:rPrChange w:id="329" w:author="Reviewer" w:date="2018-05-28T16:24:00Z">
              <w:rPr/>
            </w:rPrChange>
          </w:rPr>
          <w:t xml:space="preserve">Mapa </w:t>
        </w:r>
        <w:r w:rsidR="00B80648" w:rsidRPr="00B80648">
          <w:rPr>
            <w:noProof/>
            <w:rPrChange w:id="330" w:author="Reviewer" w:date="2018-05-28T16:24:00Z">
              <w:rPr>
                <w:noProof/>
              </w:rPr>
            </w:rPrChange>
          </w:rPr>
          <w:t>2</w:t>
        </w:r>
        <w:r w:rsidR="00B80648" w:rsidRPr="00B80648">
          <w:rPr>
            <w:rPrChange w:id="331" w:author="Reviewer" w:date="2018-05-28T16:24:00Z">
              <w:rPr/>
            </w:rPrChange>
          </w:rPr>
          <w:fldChar w:fldCharType="end"/>
        </w:r>
        <w:r w:rsidR="00B80648" w:rsidRPr="00B80648">
          <w:rPr>
            <w:rPrChange w:id="332" w:author="Reviewer" w:date="2018-05-28T16:24:00Z">
              <w:rPr/>
            </w:rPrChange>
          </w:rPr>
          <w:t>)</w:t>
        </w:r>
      </w:ins>
      <w:r w:rsidR="00050061">
        <w:t>.</w:t>
      </w:r>
      <w:ins w:id="333" w:author="Reviewer" w:date="2018-05-28T13:26:00Z">
        <w:r>
          <w:t xml:space="preserve"> </w:t>
        </w:r>
      </w:ins>
      <w:ins w:id="334" w:author="Reviewer" w:date="2018-05-28T16:20:00Z">
        <w:r w:rsidR="007635A2">
          <w:t xml:space="preserve">Como pode ser observado </w:t>
        </w:r>
        <w:r w:rsidR="00B80648">
          <w:t xml:space="preserve">no </w:t>
        </w:r>
      </w:ins>
      <w:ins w:id="335" w:author="Reviewer" w:date="2018-05-28T16:24:00Z">
        <w:r w:rsidR="00B80648" w:rsidRPr="005C5E02">
          <w:fldChar w:fldCharType="begin"/>
        </w:r>
        <w:r w:rsidR="00B80648" w:rsidRPr="005C5E02">
          <w:instrText xml:space="preserve"> REF _Ref515287965 \h </w:instrText>
        </w:r>
        <w:r w:rsidR="00B80648">
          <w:instrText xml:space="preserve"> \* MERGEFORMAT </w:instrText>
        </w:r>
        <w:r w:rsidR="00B80648" w:rsidRPr="005C5E02">
          <w:fldChar w:fldCharType="separate"/>
        </w:r>
        <w:r w:rsidR="00B80648">
          <w:t>m</w:t>
        </w:r>
        <w:r w:rsidR="00B80648" w:rsidRPr="005C5E02">
          <w:t xml:space="preserve">apa </w:t>
        </w:r>
        <w:r w:rsidR="00B80648" w:rsidRPr="005C5E02">
          <w:rPr>
            <w:noProof/>
          </w:rPr>
          <w:t>2</w:t>
        </w:r>
        <w:r w:rsidR="00B80648" w:rsidRPr="005C5E02">
          <w:fldChar w:fldCharType="end"/>
        </w:r>
        <w:r w:rsidR="00B80648">
          <w:t>, o relevo da BHRJ não apresenta elevada cotas</w:t>
        </w:r>
      </w:ins>
      <w:ins w:id="336" w:author="Reviewer" w:date="2018-05-28T16:26:00Z">
        <w:r w:rsidR="00B80648">
          <w:t>.</w:t>
        </w:r>
      </w:ins>
      <w:ins w:id="337" w:author="Reviewer" w:date="2018-05-28T16:24:00Z">
        <w:r w:rsidR="00B80648">
          <w:t xml:space="preserve"> </w:t>
        </w:r>
      </w:ins>
      <w:del w:id="338" w:author="Reviewer" w:date="2018-05-28T13:26:00Z">
        <w:r w:rsidR="00050061" w:rsidDel="00085D76">
          <w:delText xml:space="preserve"> </w:delText>
        </w:r>
      </w:del>
      <w:r w:rsidR="00050061">
        <w:t xml:space="preserve">O tratamento </w:t>
      </w:r>
      <w:del w:id="339" w:author="Reviewer" w:date="2018-05-28T16:26:00Z">
        <w:r w:rsidR="00050061" w:rsidDel="00B80648">
          <w:delText xml:space="preserve">desses </w:delText>
        </w:r>
      </w:del>
      <w:ins w:id="340" w:author="Reviewer" w:date="2018-05-28T16:26:00Z">
        <w:r w:rsidR="00B80648">
          <w:t>dos</w:t>
        </w:r>
        <w:r w:rsidR="00B80648">
          <w:t xml:space="preserve"> </w:t>
        </w:r>
      </w:ins>
      <w:r w:rsidR="00050061">
        <w:t xml:space="preserve">dados envolveu a remoção de valores discrepantes ou não condizentes com os níveis de precipitação observados </w:t>
      </w:r>
      <w:del w:id="341" w:author="Reviewer" w:date="2018-05-28T16:26:00Z">
        <w:r w:rsidR="00050061" w:rsidDel="00B80648">
          <w:delText>no país</w:delText>
        </w:r>
      </w:del>
      <w:ins w:id="342" w:author="Reviewer" w:date="2018-05-28T16:26:00Z">
        <w:r w:rsidR="00B80648">
          <w:t>na região</w:t>
        </w:r>
      </w:ins>
      <w:r w:rsidR="00050061">
        <w:t xml:space="preserve">, tais como valores inferiores a 0 mm ou superiores a 200 mm diários. Após o tratamento, os dados diários de precipitação das estações pluviométricas foram interpolados para os municípios da Bacia do Rio Jundiaí usando o método do Inverso da Distância Ponderada (IDP), disponível no pacote </w:t>
      </w:r>
      <w:proofErr w:type="spellStart"/>
      <w:r w:rsidR="00050061" w:rsidRPr="007362FC">
        <w:rPr>
          <w:i/>
        </w:rPr>
        <w:t>gstat</w:t>
      </w:r>
      <w:proofErr w:type="spellEnd"/>
      <w:r w:rsidR="00050061">
        <w:t xml:space="preserve"> do </w:t>
      </w:r>
      <w:r w:rsidR="00050061" w:rsidRPr="00907C7B">
        <w:rPr>
          <w:i/>
        </w:rPr>
        <w:t>Software</w:t>
      </w:r>
      <w:r w:rsidR="00050061">
        <w:t xml:space="preserve"> R </w:t>
      </w:r>
      <w:r w:rsidR="00031E4A">
        <w:fldChar w:fldCharType="begin" w:fldLock="1"/>
      </w:r>
      <w:r w:rsidR="00650067">
        <w:instrText>ADDIN CSL_CITATION {"citationItems":[{"id":"ITEM-1","itemData":{"DOI":"10.1016/j.cageo.2004.03.012","ISSN":"00983004","author":[{"dropping-particle":"","family":"Pebesma","given":"Edzer J","non-dropping-particle":"","parse-names":false,"suffix":""}],"container-title":"Computers &amp; Geosciences","id":"ITEM-1","issue":"7","issued":{"date-parts":[["2004","8"]]},"page":"683-691","title":"Multivariable geostatistics in S: the gstat package","type":"article-journal","volume":"30"},"uris":["http://www.mendeley.com/documents/?uuid=4cc538ad-43dc-3890-b80a-a4300d8dca5d"]}],"mendeley":{"formattedCitation":"(Pebesma, 2004)","plainTextFormattedCitation":"(Pebesma, 2004)","previouslyFormattedCitation":"(Pebesma, 2004)"},"properties":{"noteIndex":0},"schema":"https://github.com/citation-style-language/schema/raw/master/csl-citation.json"}</w:instrText>
      </w:r>
      <w:r w:rsidR="00031E4A">
        <w:fldChar w:fldCharType="separate"/>
      </w:r>
      <w:r w:rsidR="00B7126A" w:rsidRPr="00B7126A">
        <w:rPr>
          <w:noProof/>
        </w:rPr>
        <w:t>(Pebesma, 2004)</w:t>
      </w:r>
      <w:r w:rsidR="00031E4A">
        <w:fldChar w:fldCharType="end"/>
      </w:r>
      <w:r w:rsidR="00050061" w:rsidRPr="000B6EC8">
        <w:t>.</w:t>
      </w:r>
      <w:ins w:id="343" w:author="Reviewer" w:date="2018-05-28T13:26:00Z">
        <w:r>
          <w:t xml:space="preserve"> </w:t>
        </w:r>
        <w:r>
          <w:t xml:space="preserve">Como </w:t>
        </w:r>
        <w:r>
          <w:t xml:space="preserve">os dados de precipitação </w:t>
        </w:r>
        <w:r>
          <w:t xml:space="preserve">não </w:t>
        </w:r>
        <w:r>
          <w:t xml:space="preserve">estão </w:t>
        </w:r>
        <w:r>
          <w:t xml:space="preserve">disponíveis para toda a </w:t>
        </w:r>
      </w:ins>
      <w:ins w:id="344" w:author="Reviewer" w:date="2018-05-28T16:26:00Z">
        <w:r w:rsidR="00B80648">
          <w:t>BHRJ</w:t>
        </w:r>
      </w:ins>
      <w:ins w:id="345" w:author="Reviewer" w:date="2018-05-28T13:26:00Z">
        <w:r>
          <w:t xml:space="preserve">, a </w:t>
        </w:r>
      </w:ins>
      <w:ins w:id="346" w:author="Reviewer" w:date="2018-05-28T16:26:00Z">
        <w:r w:rsidR="00B80648">
          <w:t xml:space="preserve">sua </w:t>
        </w:r>
      </w:ins>
      <w:ins w:id="347" w:author="Reviewer" w:date="2018-05-28T13:26:00Z">
        <w:r>
          <w:t xml:space="preserve">espacialização </w:t>
        </w:r>
        <w:r>
          <w:t>pode auxiliar n</w:t>
        </w:r>
      </w:ins>
      <w:ins w:id="348" w:author="Reviewer" w:date="2018-05-28T16:27:00Z">
        <w:r w:rsidR="00B80648">
          <w:t>a realização d</w:t>
        </w:r>
      </w:ins>
      <w:ins w:id="349" w:author="Reviewer" w:date="2018-05-28T13:26:00Z">
        <w:r>
          <w:t>o estudo. Conforme</w:t>
        </w:r>
      </w:ins>
      <w:ins w:id="350" w:author="Reviewer" w:date="2018-05-28T13:27:00Z">
        <w:r>
          <w:t xml:space="preserve"> destac</w:t>
        </w:r>
      </w:ins>
      <w:ins w:id="351" w:author="Reviewer" w:date="2018-05-28T13:29:00Z">
        <w:r>
          <w:t>aram</w:t>
        </w:r>
      </w:ins>
      <w:ins w:id="352" w:author="Reviewer" w:date="2018-05-28T13:28:00Z">
        <w:r>
          <w:t xml:space="preserve"> </w:t>
        </w:r>
        <w:r>
          <w:fldChar w:fldCharType="begin" w:fldLock="1"/>
        </w:r>
      </w:ins>
      <w:r>
        <w:instrText>ADDIN CSL_CITATION {"citationItems":[{"id":"ITEM-1","itemData":{"author":[{"dropping-particle":"","family":"Mello","given":"C. R.","non-dropping-particle":"","parse-names":false,"suffix":""},{"dropping-particle":"","family":"Lima","given":"J. M.","non-dropping-particle":"","parse-names":false,"suffix":""},{"dropping-particle":"","family":"Silva","given":"A. M.","non-dropping-particle":"","parse-names":false,"suffix":""},{"dropping-particle":"","family":"Mello","given":"J. M.","non-dropping-particle":"","parse-names":false,"suffix":""},{"dropping-particle":"","family":"Oliveira","given":"M. S.","non-dropping-particle":"","parse-names":false,"suffix":""}],"container-title":"Revista Bras. de Ci. Solo","id":"ITEM-1","issued":{"date-parts":[["2003"]]},"page":"925-933","title":"Krikagem e inverso do quadrado da distância para interpolação dos parâmetros da equação de chuvas intensas","type":"article-journal","volume":"27"},"uris":["http://www.mendeley.com/documents/?uuid=b241761a-62f0-4fb3-a969-f9efdca2e1ba"]}],"mendeley":{"formattedCitation":"(Mello, Lima, Silva, Mello, &amp; Oliveira, 2003)","manualFormatting":"Mello et al. (2003)","plainTextFormattedCitation":"(Mello, Lima, Silva, Mello, &amp; Oliveira, 2003)","previouslyFormattedCitation":"(Mello, Lima, Silva, Mello, &amp; Oliveira, 2003)"},"properties":{"noteIndex":0},"schema":"https://github.com/citation-style-language/schema/raw/master/csl-citation.json"}</w:instrText>
      </w:r>
      <w:r>
        <w:fldChar w:fldCharType="separate"/>
      </w:r>
      <w:del w:id="353" w:author="Reviewer" w:date="2018-05-28T13:29:00Z">
        <w:r w:rsidRPr="00085D76" w:rsidDel="00085D76">
          <w:rPr>
            <w:noProof/>
          </w:rPr>
          <w:delText>(</w:delText>
        </w:r>
      </w:del>
      <w:r w:rsidRPr="00085D76">
        <w:rPr>
          <w:noProof/>
        </w:rPr>
        <w:t>Mello</w:t>
      </w:r>
      <w:ins w:id="354" w:author="Reviewer" w:date="2018-05-28T13:29:00Z">
        <w:r>
          <w:rPr>
            <w:noProof/>
          </w:rPr>
          <w:t xml:space="preserve"> et al.</w:t>
        </w:r>
      </w:ins>
      <w:del w:id="355" w:author="Reviewer" w:date="2018-05-28T13:29:00Z">
        <w:r w:rsidRPr="00085D76" w:rsidDel="00085D76">
          <w:rPr>
            <w:noProof/>
          </w:rPr>
          <w:delText>, Lima, Silva, Mello, &amp; Oliveira,</w:delText>
        </w:r>
      </w:del>
      <w:r w:rsidRPr="00085D76">
        <w:rPr>
          <w:noProof/>
        </w:rPr>
        <w:t xml:space="preserve"> </w:t>
      </w:r>
      <w:ins w:id="356" w:author="Reviewer" w:date="2018-05-28T13:29:00Z">
        <w:r>
          <w:rPr>
            <w:noProof/>
          </w:rPr>
          <w:t>(</w:t>
        </w:r>
      </w:ins>
      <w:r w:rsidRPr="00085D76">
        <w:rPr>
          <w:noProof/>
        </w:rPr>
        <w:t>2003)</w:t>
      </w:r>
      <w:ins w:id="357" w:author="Reviewer" w:date="2018-05-28T13:28:00Z">
        <w:r>
          <w:fldChar w:fldCharType="end"/>
        </w:r>
      </w:ins>
      <w:ins w:id="358" w:author="Reviewer" w:date="2018-05-28T13:27:00Z">
        <w:r>
          <w:t>, a interpolação pelo Inverso da Distância Ponderada</w:t>
        </w:r>
      </w:ins>
      <w:ins w:id="359" w:author="Reviewer" w:date="2018-05-28T13:28:00Z">
        <w:r>
          <w:t xml:space="preserve"> pode ser utilizad</w:t>
        </w:r>
      </w:ins>
      <w:ins w:id="360" w:author="Reviewer" w:date="2018-05-28T13:29:00Z">
        <w:r>
          <w:t>a</w:t>
        </w:r>
      </w:ins>
      <w:ins w:id="361" w:author="Reviewer" w:date="2018-05-28T13:28:00Z">
        <w:r>
          <w:t xml:space="preserve"> para a espacialização dos dados de precipitação.</w:t>
        </w:r>
      </w:ins>
    </w:p>
    <w:p w:rsidR="00085D76" w:rsidRDefault="00085D76" w:rsidP="00A374F0">
      <w:pPr>
        <w:ind w:firstLine="720"/>
        <w:jc w:val="both"/>
        <w:rPr>
          <w:ins w:id="362" w:author="Reviewer" w:date="2018-05-28T13:32:00Z"/>
        </w:rPr>
      </w:pPr>
    </w:p>
    <w:p w:rsidR="00085D76" w:rsidRPr="00B80648" w:rsidRDefault="00B80648" w:rsidP="00B80648">
      <w:pPr>
        <w:pStyle w:val="Legenda"/>
        <w:spacing w:before="0" w:after="0" w:line="240" w:lineRule="auto"/>
        <w:jc w:val="both"/>
        <w:rPr>
          <w:ins w:id="363" w:author="Reviewer" w:date="2018-05-28T13:32:00Z"/>
          <w:rFonts w:ascii="Times New Roman" w:hAnsi="Times New Roman" w:cs="Times New Roman"/>
          <w:b w:val="0"/>
          <w:sz w:val="22"/>
          <w:szCs w:val="22"/>
          <w:rPrChange w:id="364" w:author="Reviewer" w:date="2018-05-28T16:23:00Z">
            <w:rPr>
              <w:ins w:id="365" w:author="Reviewer" w:date="2018-05-28T13:32:00Z"/>
              <w:rFonts w:ascii="Arial" w:hAnsi="Arial" w:cs="Arial"/>
              <w:b w:val="0"/>
              <w:sz w:val="22"/>
              <w:szCs w:val="22"/>
            </w:rPr>
          </w:rPrChange>
        </w:rPr>
        <w:pPrChange w:id="366" w:author="Reviewer" w:date="2018-05-28T16:23:00Z">
          <w:pPr>
            <w:pStyle w:val="Legenda"/>
            <w:spacing w:before="0" w:after="0" w:line="240" w:lineRule="auto"/>
            <w:jc w:val="both"/>
          </w:pPr>
        </w:pPrChange>
      </w:pPr>
      <w:bookmarkStart w:id="367" w:name="_Ref515287965"/>
      <w:ins w:id="368" w:author="Reviewer" w:date="2018-05-28T16:21:00Z">
        <w:r w:rsidRPr="00B80648">
          <w:rPr>
            <w:rFonts w:ascii="Times New Roman" w:hAnsi="Times New Roman" w:cs="Times New Roman"/>
            <w:b w:val="0"/>
            <w:sz w:val="22"/>
            <w:szCs w:val="22"/>
            <w:rPrChange w:id="369" w:author="Reviewer" w:date="2018-05-28T16:23:00Z">
              <w:rPr/>
            </w:rPrChange>
          </w:rPr>
          <w:lastRenderedPageBreak/>
          <w:t xml:space="preserve">Mapa </w:t>
        </w:r>
        <w:r w:rsidRPr="00B80648">
          <w:rPr>
            <w:rFonts w:ascii="Times New Roman" w:hAnsi="Times New Roman" w:cs="Times New Roman"/>
            <w:b w:val="0"/>
            <w:sz w:val="22"/>
            <w:szCs w:val="22"/>
            <w:rPrChange w:id="370" w:author="Reviewer" w:date="2018-05-28T16:23:00Z">
              <w:rPr/>
            </w:rPrChange>
          </w:rPr>
          <w:fldChar w:fldCharType="begin"/>
        </w:r>
        <w:r w:rsidRPr="00B80648">
          <w:rPr>
            <w:rFonts w:ascii="Times New Roman" w:hAnsi="Times New Roman" w:cs="Times New Roman"/>
            <w:b w:val="0"/>
            <w:sz w:val="22"/>
            <w:szCs w:val="22"/>
            <w:rPrChange w:id="371" w:author="Reviewer" w:date="2018-05-28T16:23:00Z">
              <w:rPr/>
            </w:rPrChange>
          </w:rPr>
          <w:instrText xml:space="preserve"> SEQ Mapa \* ARABIC </w:instrText>
        </w:r>
      </w:ins>
      <w:r w:rsidRPr="00B80648">
        <w:rPr>
          <w:rFonts w:ascii="Times New Roman" w:hAnsi="Times New Roman" w:cs="Times New Roman"/>
          <w:b w:val="0"/>
          <w:sz w:val="22"/>
          <w:szCs w:val="22"/>
          <w:rPrChange w:id="372" w:author="Reviewer" w:date="2018-05-28T16:23:00Z">
            <w:rPr/>
          </w:rPrChange>
        </w:rPr>
        <w:fldChar w:fldCharType="separate"/>
      </w:r>
      <w:ins w:id="373" w:author="Reviewer" w:date="2018-05-28T16:23:00Z">
        <w:r w:rsidRPr="00B80648">
          <w:rPr>
            <w:rFonts w:ascii="Times New Roman" w:hAnsi="Times New Roman" w:cs="Times New Roman"/>
            <w:b w:val="0"/>
            <w:noProof/>
            <w:sz w:val="22"/>
            <w:szCs w:val="22"/>
            <w:rPrChange w:id="374" w:author="Reviewer" w:date="2018-05-28T16:23:00Z">
              <w:rPr>
                <w:noProof/>
              </w:rPr>
            </w:rPrChange>
          </w:rPr>
          <w:t>2</w:t>
        </w:r>
      </w:ins>
      <w:ins w:id="375" w:author="Reviewer" w:date="2018-05-28T16:21:00Z">
        <w:r w:rsidRPr="00B80648">
          <w:rPr>
            <w:rFonts w:ascii="Times New Roman" w:hAnsi="Times New Roman" w:cs="Times New Roman"/>
            <w:b w:val="0"/>
            <w:sz w:val="22"/>
            <w:szCs w:val="22"/>
            <w:rPrChange w:id="376" w:author="Reviewer" w:date="2018-05-28T16:23:00Z">
              <w:rPr/>
            </w:rPrChange>
          </w:rPr>
          <w:fldChar w:fldCharType="end"/>
        </w:r>
      </w:ins>
      <w:bookmarkEnd w:id="367"/>
      <w:ins w:id="377" w:author="Reviewer" w:date="2018-05-28T13:32:00Z">
        <w:r w:rsidR="00085D76" w:rsidRPr="00B80648">
          <w:rPr>
            <w:rFonts w:ascii="Times New Roman" w:hAnsi="Times New Roman" w:cs="Times New Roman"/>
            <w:b w:val="0"/>
            <w:sz w:val="22"/>
            <w:szCs w:val="22"/>
            <w:rPrChange w:id="378" w:author="Reviewer" w:date="2018-05-28T16:23:00Z">
              <w:rPr>
                <w:rFonts w:ascii="Arial" w:hAnsi="Arial" w:cs="Arial"/>
                <w:b w:val="0"/>
                <w:sz w:val="22"/>
                <w:szCs w:val="22"/>
              </w:rPr>
            </w:rPrChange>
          </w:rPr>
          <w:t xml:space="preserve"> – Modelo Digital de Elevação </w:t>
        </w:r>
      </w:ins>
      <w:ins w:id="379" w:author="Reviewer" w:date="2018-05-28T15:52:00Z">
        <w:r w:rsidR="007362FC" w:rsidRPr="00B80648">
          <w:rPr>
            <w:rFonts w:ascii="Times New Roman" w:hAnsi="Times New Roman" w:cs="Times New Roman"/>
            <w:b w:val="0"/>
            <w:sz w:val="22"/>
            <w:szCs w:val="22"/>
            <w:rPrChange w:id="380" w:author="Reviewer" w:date="2018-05-28T16:23:00Z">
              <w:rPr>
                <w:rFonts w:ascii="Times New Roman" w:hAnsi="Times New Roman" w:cs="Times New Roman"/>
                <w:b w:val="0"/>
                <w:sz w:val="22"/>
                <w:szCs w:val="22"/>
              </w:rPr>
            </w:rPrChange>
          </w:rPr>
          <w:t xml:space="preserve">(MDE) </w:t>
        </w:r>
      </w:ins>
      <w:ins w:id="381" w:author="Reviewer" w:date="2018-05-28T15:51:00Z">
        <w:r w:rsidR="00AB42F7" w:rsidRPr="00B80648">
          <w:rPr>
            <w:rFonts w:ascii="Times New Roman" w:hAnsi="Times New Roman" w:cs="Times New Roman"/>
            <w:b w:val="0"/>
            <w:sz w:val="22"/>
            <w:szCs w:val="22"/>
            <w:rPrChange w:id="382" w:author="Reviewer" w:date="2018-05-28T16:23:00Z">
              <w:rPr>
                <w:rFonts w:ascii="Times New Roman" w:hAnsi="Times New Roman" w:cs="Times New Roman"/>
                <w:b w:val="0"/>
                <w:sz w:val="22"/>
                <w:szCs w:val="22"/>
              </w:rPr>
            </w:rPrChange>
          </w:rPr>
          <w:t xml:space="preserve">e estações pluviométricas </w:t>
        </w:r>
      </w:ins>
      <w:ins w:id="383" w:author="Reviewer" w:date="2018-05-28T13:32:00Z">
        <w:r w:rsidR="00085D76" w:rsidRPr="00B80648">
          <w:rPr>
            <w:rFonts w:ascii="Times New Roman" w:hAnsi="Times New Roman" w:cs="Times New Roman"/>
            <w:b w:val="0"/>
            <w:sz w:val="22"/>
            <w:szCs w:val="22"/>
            <w:rPrChange w:id="384" w:author="Reviewer" w:date="2018-05-28T16:23:00Z">
              <w:rPr>
                <w:rFonts w:ascii="Arial" w:hAnsi="Arial" w:cs="Arial"/>
                <w:b w:val="0"/>
                <w:sz w:val="22"/>
                <w:szCs w:val="22"/>
              </w:rPr>
            </w:rPrChange>
          </w:rPr>
          <w:t>da Bacia Hidrográfica do Rio Jundiaí</w:t>
        </w:r>
      </w:ins>
    </w:p>
    <w:p w:rsidR="00085D76" w:rsidRPr="00793992" w:rsidRDefault="007362FC" w:rsidP="00085D76">
      <w:pPr>
        <w:pStyle w:val="Legenda"/>
        <w:spacing w:before="0" w:after="0" w:line="240" w:lineRule="auto"/>
        <w:jc w:val="both"/>
        <w:rPr>
          <w:ins w:id="385" w:author="Reviewer" w:date="2018-05-28T13:32:00Z"/>
          <w:rFonts w:ascii="Times New Roman" w:hAnsi="Times New Roman" w:cs="Times New Roman"/>
          <w:b w:val="0"/>
          <w:sz w:val="22"/>
          <w:szCs w:val="22"/>
          <w:rPrChange w:id="386" w:author="Reviewer" w:date="2018-05-28T13:35:00Z">
            <w:rPr>
              <w:ins w:id="387" w:author="Reviewer" w:date="2018-05-28T13:32:00Z"/>
              <w:rFonts w:ascii="Arial" w:hAnsi="Arial" w:cs="Arial"/>
              <w:b w:val="0"/>
              <w:sz w:val="22"/>
              <w:szCs w:val="22"/>
            </w:rPr>
          </w:rPrChange>
        </w:rPr>
      </w:pPr>
      <w:ins w:id="388" w:author="Reviewer" w:date="2018-05-28T15:52:00Z">
        <w:r>
          <w:rPr>
            <w:rFonts w:ascii="Times New Roman" w:hAnsi="Times New Roman" w:cs="Times New Roman"/>
            <w:b w:val="0"/>
            <w:noProof/>
            <w:sz w:val="22"/>
            <w:szCs w:val="22"/>
          </w:rPr>
          <w:drawing>
            <wp:inline distT="0" distB="0" distL="0" distR="0">
              <wp:extent cx="5580380" cy="4077335"/>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tacoes_bhrj_2018.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80380" cy="4077335"/>
                      </a:xfrm>
                      <a:prstGeom prst="rect">
                        <a:avLst/>
                      </a:prstGeom>
                    </pic:spPr>
                  </pic:pic>
                </a:graphicData>
              </a:graphic>
            </wp:inline>
          </w:drawing>
        </w:r>
      </w:ins>
    </w:p>
    <w:p w:rsidR="00085D76" w:rsidRPr="00793992" w:rsidRDefault="00085D76" w:rsidP="00085D76">
      <w:pPr>
        <w:pStyle w:val="Legenda"/>
        <w:spacing w:before="0" w:after="0" w:line="240" w:lineRule="auto"/>
        <w:jc w:val="both"/>
        <w:rPr>
          <w:ins w:id="389" w:author="Reviewer" w:date="2018-05-28T13:32:00Z"/>
          <w:rFonts w:ascii="Times New Roman" w:hAnsi="Times New Roman" w:cs="Times New Roman"/>
          <w:b w:val="0"/>
          <w:sz w:val="22"/>
          <w:szCs w:val="22"/>
          <w:rPrChange w:id="390" w:author="Reviewer" w:date="2018-05-28T13:35:00Z">
            <w:rPr>
              <w:ins w:id="391" w:author="Reviewer" w:date="2018-05-28T13:32:00Z"/>
              <w:rFonts w:ascii="Arial" w:hAnsi="Arial" w:cs="Arial"/>
              <w:b w:val="0"/>
              <w:sz w:val="22"/>
              <w:szCs w:val="22"/>
            </w:rPr>
          </w:rPrChange>
        </w:rPr>
      </w:pPr>
      <w:ins w:id="392" w:author="Reviewer" w:date="2018-05-28T13:32:00Z">
        <w:r w:rsidRPr="00793992">
          <w:rPr>
            <w:rFonts w:ascii="Times New Roman" w:hAnsi="Times New Roman" w:cs="Times New Roman"/>
            <w:b w:val="0"/>
            <w:sz w:val="22"/>
            <w:szCs w:val="22"/>
            <w:rPrChange w:id="393" w:author="Reviewer" w:date="2018-05-28T13:35:00Z">
              <w:rPr>
                <w:rFonts w:ascii="Arial" w:hAnsi="Arial" w:cs="Arial"/>
                <w:b w:val="0"/>
                <w:sz w:val="22"/>
                <w:szCs w:val="22"/>
              </w:rPr>
            </w:rPrChange>
          </w:rPr>
          <w:t>Fonte: preparado pelo</w:t>
        </w:r>
      </w:ins>
      <w:ins w:id="394" w:author="Reviewer" w:date="2018-05-28T13:34:00Z">
        <w:r w:rsidRPr="00793992">
          <w:rPr>
            <w:rFonts w:ascii="Times New Roman" w:hAnsi="Times New Roman" w:cs="Times New Roman"/>
            <w:b w:val="0"/>
            <w:sz w:val="22"/>
            <w:szCs w:val="22"/>
            <w:rPrChange w:id="395" w:author="Reviewer" w:date="2018-05-28T13:35:00Z">
              <w:rPr>
                <w:rFonts w:ascii="Arial" w:hAnsi="Arial" w:cs="Arial"/>
                <w:b w:val="0"/>
                <w:sz w:val="22"/>
                <w:szCs w:val="22"/>
              </w:rPr>
            </w:rPrChange>
          </w:rPr>
          <w:t>s</w:t>
        </w:r>
      </w:ins>
      <w:ins w:id="396" w:author="Reviewer" w:date="2018-05-28T13:32:00Z">
        <w:r w:rsidRPr="00793992">
          <w:rPr>
            <w:rFonts w:ascii="Times New Roman" w:hAnsi="Times New Roman" w:cs="Times New Roman"/>
            <w:b w:val="0"/>
            <w:sz w:val="22"/>
            <w:szCs w:val="22"/>
            <w:rPrChange w:id="397" w:author="Reviewer" w:date="2018-05-28T13:35:00Z">
              <w:rPr>
                <w:rFonts w:ascii="Arial" w:hAnsi="Arial" w:cs="Arial"/>
                <w:b w:val="0"/>
                <w:sz w:val="22"/>
                <w:szCs w:val="22"/>
              </w:rPr>
            </w:rPrChange>
          </w:rPr>
          <w:t xml:space="preserve"> autor</w:t>
        </w:r>
      </w:ins>
      <w:ins w:id="398" w:author="Reviewer" w:date="2018-05-28T13:34:00Z">
        <w:r w:rsidRPr="00793992">
          <w:rPr>
            <w:rFonts w:ascii="Times New Roman" w:hAnsi="Times New Roman" w:cs="Times New Roman"/>
            <w:b w:val="0"/>
            <w:sz w:val="22"/>
            <w:szCs w:val="22"/>
            <w:rPrChange w:id="399" w:author="Reviewer" w:date="2018-05-28T13:35:00Z">
              <w:rPr>
                <w:rFonts w:ascii="Arial" w:hAnsi="Arial" w:cs="Arial"/>
                <w:b w:val="0"/>
                <w:sz w:val="22"/>
                <w:szCs w:val="22"/>
              </w:rPr>
            </w:rPrChange>
          </w:rPr>
          <w:t>es</w:t>
        </w:r>
      </w:ins>
      <w:ins w:id="400" w:author="Reviewer" w:date="2018-05-28T13:32:00Z">
        <w:r w:rsidRPr="00793992">
          <w:rPr>
            <w:rFonts w:ascii="Times New Roman" w:hAnsi="Times New Roman" w:cs="Times New Roman"/>
            <w:b w:val="0"/>
            <w:sz w:val="22"/>
            <w:szCs w:val="22"/>
            <w:rPrChange w:id="401" w:author="Reviewer" w:date="2018-05-28T13:35:00Z">
              <w:rPr>
                <w:rFonts w:ascii="Arial" w:hAnsi="Arial" w:cs="Arial"/>
                <w:b w:val="0"/>
                <w:sz w:val="22"/>
                <w:szCs w:val="22"/>
              </w:rPr>
            </w:rPrChange>
          </w:rPr>
          <w:t xml:space="preserve"> com base em</w:t>
        </w:r>
      </w:ins>
      <w:ins w:id="402" w:author="Reviewer" w:date="2018-05-28T15:52:00Z">
        <w:r w:rsidR="007362FC">
          <w:rPr>
            <w:rFonts w:ascii="Times New Roman" w:hAnsi="Times New Roman" w:cs="Times New Roman"/>
            <w:b w:val="0"/>
            <w:sz w:val="22"/>
            <w:szCs w:val="22"/>
          </w:rPr>
          <w:t xml:space="preserve"> </w:t>
        </w:r>
      </w:ins>
      <w:ins w:id="403" w:author="Reviewer" w:date="2018-05-28T15:53:00Z">
        <w:r w:rsidR="007362FC">
          <w:rPr>
            <w:rFonts w:ascii="Times New Roman" w:hAnsi="Times New Roman" w:cs="Times New Roman"/>
            <w:b w:val="0"/>
            <w:sz w:val="22"/>
            <w:szCs w:val="22"/>
          </w:rPr>
          <w:fldChar w:fldCharType="begin" w:fldLock="1"/>
        </w:r>
        <w:r w:rsidR="007362FC">
          <w:rPr>
            <w:rFonts w:ascii="Times New Roman" w:hAnsi="Times New Roman" w:cs="Times New Roman"/>
            <w:b w:val="0"/>
            <w:sz w:val="22"/>
            <w:szCs w:val="22"/>
          </w:rPr>
          <w:instrText>ADDIN CSL_CITATION {"citationItems":[{"id":"ITEM-1","itemData":{"URL":"http://datageo.ambiente.sp.gov.br/","abstract":"Base de dados espaciais","accessed":{"date-parts":[["2018","3","3"]]},"author":[{"dropping-particle":"","family":"DATAGEO – Sistema Ambiental Paulista","given":"","non-dropping-particle":"","parse-names":false,"suffix":""}],"id":"ITEM-1","issued":{"date-parts":[["2018"]]},"title":"Infraestrutura de Dados Espaciais Ambientais do Estado de São Paulo – IDEA-SP - DataGeo","type":"webpage"},"uris":["http://www.mendeley.com/documents/?uuid=0f295ef7-5300-3993-8a95-031192500bc2"]},{"id":"ITEM-2","itemData":{"URL":"http://www.snirh.gov.br/hidroweb/","abstract":"Base de dados da ANA","accessed":{"date-parts":[["2017","9","3"]]},"author":[{"dropping-particle":"","family":"Agência Nacional de Águas - ANA","given":"","non-dropping-particle":"","parse-names":false,"suffix":""}],"container-title":"Agência Nacional de Águas - ANA","id":"ITEM-2","issued":{"date-parts":[["2017"]]},"title":"HidroWeb","type":"webpage"},"uris":["http://www.mendeley.com/documents/?uuid=4a0ad9d4-389b-3548-9aea-bd4d1f9d3e88"]},{"id":"ITEM-3","itemData":{"URL":"http://mapas.ibge.gov.br/","accessed":{"date-parts":[["2018","3","3"]]},"author":[{"dropping-particle":"","family":"IBGE – Instituto Brasileiro de Geografia e Estatística","given":"","non-dropping-particle":"","parse-names":false,"suffix":""}],"id":"ITEM-3","issued":{"date-parts":[["2018"]]},"title":"IBGE | mapas","type":"webpage"},"uris":["http://www.mendeley.com/documents/?uuid=4d262c53-3277-38a2-baa0-95a6e0297f15"]}],"mendeley":{"formattedCitation":"(Agência Nacional de Águas - ANA, 2017; DATAGEO – Sistema Ambiental Paulista, 2018; IBGE – Instituto Brasileiro de Geografia e Estatística, 2018)","manualFormatting":"Agência Nacional de Águas (ANA, 2017); DATAGEO – Sistema Ambiental Paulista (2018); IBGE – Instituto Brasileiro de Geografia e Estatística (2018)","plainTextFormattedCitation":"(Agência Nacional de Águas - ANA, 2017; DATAGEO – Sistema Ambiental Paulista, 2018; IBGE – Instituto Brasileiro de Geografia e Estatística, 2018)"},"properties":{"noteIndex":0},"schema":"https://github.com/citation-style-language/schema/raw/master/csl-citation.json"}</w:instrText>
        </w:r>
      </w:ins>
      <w:del w:id="404" w:author="Reviewer" w:date="2018-05-28T15:53:00Z">
        <w:r w:rsidR="007362FC" w:rsidDel="007362FC">
          <w:rPr>
            <w:rFonts w:ascii="Times New Roman" w:hAnsi="Times New Roman" w:cs="Times New Roman"/>
            <w:b w:val="0"/>
            <w:sz w:val="22"/>
            <w:szCs w:val="22"/>
          </w:rPr>
          <w:delInstrText>ADDIN CSL_CITATION {"citationItems":[{"id":"ITEM-1","itemData":{"URL":"http://datageo.ambiente.sp.gov.br/","abstract":"Base de dados espaciais","accessed":{"date-parts":[["2018","3","3"]]},"author":[{"dropping-particle":"","family":"DATAGEO – Sistema Ambiental Paulista","given":"","non-dropping-particle":"","parse-names":false,"suffix":""}],"id":"ITEM-1","issued":{"date-parts":[["2018"]]},"title":"Infraestrutura de Dados Espaciais Ambientais do Estado de São Paulo – IDEA-SP - DataGeo","type":"webpage"},"uris":["http://www.mendeley.com/documents/?uuid=0f295ef7-5300-3993-8a95-031192500bc2"]},{"id":"ITEM-2","itemData":{"URL":"http://www.snirh.gov.br/hidroweb/","abstract":"Base de dados da ANA","accessed":{"date-parts":[["2017","9","3"]]},"author":[{"dropping-particle":"","family":"Agência Nacional de Águas - ANA","given":"","non-dropping-particle":"","parse-names":false,"suffix":""}],"container-title":"Agência Nacional de Águas - ANA","id":"ITEM-2","issued":{"date-parts":[["2017"]]},"title":"HidroWeb","type":"webpage"},"uris":["http://www.mendeley.com/documents/?uuid=4a0ad9d4-389b-3548-9aea-bd4d1f9d3e88"]},{"id":"ITEM-3","itemData":{"URL":"http://mapas.ibge.gov.br/","accessed":{"date-parts":[["2018","3","3"]]},"author":[{"dropping-particle":"","family":"IBGE – Instituto Brasileiro de Geografia e Estatística","given":"","non-dropping-particle":"","parse-names":false,"suffix":""}],"id":"ITEM-3","issued":{"date-parts":[["2018"]]},"title":"IBGE | mapas","type":"webpage"},"uris":["http://www.mendeley.com/documents/?uuid=4d262c53-3277-38a2-baa0-95a6e0297f15"]}],"mendeley":{"formattedCitation":"(Agência Nacional de Águas - ANA, 2017; DATAGEO – Sistema Ambiental Paulista, 2018; IBGE – Instituto Brasileiro de Geografia e Estatística, 2018)","plainTextFormattedCitation":"(Agência Nacional de Águas - ANA, 2017; DATAGEO – Sistema Ambiental Paulista, 2018; IBGE – Instituto Brasileiro de Geografia e Estatística, 2018)"},"properties":{"noteIndex":0},"schema":"https://github.com/citation-style-language/schema/raw/master/csl-citation.json"}</w:delInstrText>
        </w:r>
      </w:del>
      <w:r w:rsidR="007362FC">
        <w:rPr>
          <w:rFonts w:ascii="Times New Roman" w:hAnsi="Times New Roman" w:cs="Times New Roman"/>
          <w:b w:val="0"/>
          <w:sz w:val="22"/>
          <w:szCs w:val="22"/>
        </w:rPr>
        <w:fldChar w:fldCharType="separate"/>
      </w:r>
      <w:del w:id="405" w:author="Reviewer" w:date="2018-05-28T15:53:00Z">
        <w:r w:rsidR="007362FC" w:rsidRPr="007362FC" w:rsidDel="007362FC">
          <w:rPr>
            <w:rFonts w:ascii="Times New Roman" w:hAnsi="Times New Roman" w:cs="Times New Roman"/>
            <w:b w:val="0"/>
            <w:noProof/>
            <w:sz w:val="22"/>
            <w:szCs w:val="22"/>
          </w:rPr>
          <w:delText>(</w:delText>
        </w:r>
      </w:del>
      <w:r w:rsidR="007362FC" w:rsidRPr="007362FC">
        <w:rPr>
          <w:rFonts w:ascii="Times New Roman" w:hAnsi="Times New Roman" w:cs="Times New Roman"/>
          <w:b w:val="0"/>
          <w:noProof/>
          <w:sz w:val="22"/>
          <w:szCs w:val="22"/>
        </w:rPr>
        <w:t>Agência Nacional de Águas</w:t>
      </w:r>
      <w:del w:id="406" w:author="Reviewer" w:date="2018-05-28T15:53:00Z">
        <w:r w:rsidR="007362FC" w:rsidRPr="007362FC" w:rsidDel="007362FC">
          <w:rPr>
            <w:rFonts w:ascii="Times New Roman" w:hAnsi="Times New Roman" w:cs="Times New Roman"/>
            <w:b w:val="0"/>
            <w:noProof/>
            <w:sz w:val="22"/>
            <w:szCs w:val="22"/>
          </w:rPr>
          <w:delText xml:space="preserve"> -</w:delText>
        </w:r>
      </w:del>
      <w:r w:rsidR="007362FC" w:rsidRPr="007362FC">
        <w:rPr>
          <w:rFonts w:ascii="Times New Roman" w:hAnsi="Times New Roman" w:cs="Times New Roman"/>
          <w:b w:val="0"/>
          <w:noProof/>
          <w:sz w:val="22"/>
          <w:szCs w:val="22"/>
        </w:rPr>
        <w:t xml:space="preserve"> </w:t>
      </w:r>
      <w:ins w:id="407" w:author="Reviewer" w:date="2018-05-28T15:53:00Z">
        <w:r w:rsidR="007362FC">
          <w:rPr>
            <w:rFonts w:ascii="Times New Roman" w:hAnsi="Times New Roman" w:cs="Times New Roman"/>
            <w:b w:val="0"/>
            <w:noProof/>
            <w:sz w:val="22"/>
            <w:szCs w:val="22"/>
          </w:rPr>
          <w:t>(</w:t>
        </w:r>
      </w:ins>
      <w:r w:rsidR="007362FC" w:rsidRPr="007362FC">
        <w:rPr>
          <w:rFonts w:ascii="Times New Roman" w:hAnsi="Times New Roman" w:cs="Times New Roman"/>
          <w:b w:val="0"/>
          <w:noProof/>
          <w:sz w:val="22"/>
          <w:szCs w:val="22"/>
        </w:rPr>
        <w:t>ANA, 2017</w:t>
      </w:r>
      <w:ins w:id="408" w:author="Reviewer" w:date="2018-05-28T15:53:00Z">
        <w:r w:rsidR="007362FC">
          <w:rPr>
            <w:rFonts w:ascii="Times New Roman" w:hAnsi="Times New Roman" w:cs="Times New Roman"/>
            <w:b w:val="0"/>
            <w:noProof/>
            <w:sz w:val="22"/>
            <w:szCs w:val="22"/>
          </w:rPr>
          <w:t>)</w:t>
        </w:r>
      </w:ins>
      <w:r w:rsidR="007362FC" w:rsidRPr="007362FC">
        <w:rPr>
          <w:rFonts w:ascii="Times New Roman" w:hAnsi="Times New Roman" w:cs="Times New Roman"/>
          <w:b w:val="0"/>
          <w:noProof/>
          <w:sz w:val="22"/>
          <w:szCs w:val="22"/>
        </w:rPr>
        <w:t>; DATAGEO – Sistema Ambiental Paulista</w:t>
      </w:r>
      <w:del w:id="409" w:author="Reviewer" w:date="2018-05-28T15:53:00Z">
        <w:r w:rsidR="007362FC" w:rsidRPr="007362FC" w:rsidDel="007362FC">
          <w:rPr>
            <w:rFonts w:ascii="Times New Roman" w:hAnsi="Times New Roman" w:cs="Times New Roman"/>
            <w:b w:val="0"/>
            <w:noProof/>
            <w:sz w:val="22"/>
            <w:szCs w:val="22"/>
          </w:rPr>
          <w:delText>,</w:delText>
        </w:r>
      </w:del>
      <w:r w:rsidR="007362FC" w:rsidRPr="007362FC">
        <w:rPr>
          <w:rFonts w:ascii="Times New Roman" w:hAnsi="Times New Roman" w:cs="Times New Roman"/>
          <w:b w:val="0"/>
          <w:noProof/>
          <w:sz w:val="22"/>
          <w:szCs w:val="22"/>
        </w:rPr>
        <w:t xml:space="preserve"> </w:t>
      </w:r>
      <w:ins w:id="410" w:author="Reviewer" w:date="2018-05-28T15:53:00Z">
        <w:r w:rsidR="007362FC">
          <w:rPr>
            <w:rFonts w:ascii="Times New Roman" w:hAnsi="Times New Roman" w:cs="Times New Roman"/>
            <w:b w:val="0"/>
            <w:noProof/>
            <w:sz w:val="22"/>
            <w:szCs w:val="22"/>
          </w:rPr>
          <w:t>(</w:t>
        </w:r>
      </w:ins>
      <w:r w:rsidR="007362FC" w:rsidRPr="007362FC">
        <w:rPr>
          <w:rFonts w:ascii="Times New Roman" w:hAnsi="Times New Roman" w:cs="Times New Roman"/>
          <w:b w:val="0"/>
          <w:noProof/>
          <w:sz w:val="22"/>
          <w:szCs w:val="22"/>
        </w:rPr>
        <w:t>2018</w:t>
      </w:r>
      <w:ins w:id="411" w:author="Reviewer" w:date="2018-05-28T15:53:00Z">
        <w:r w:rsidR="007362FC">
          <w:rPr>
            <w:rFonts w:ascii="Times New Roman" w:hAnsi="Times New Roman" w:cs="Times New Roman"/>
            <w:b w:val="0"/>
            <w:noProof/>
            <w:sz w:val="22"/>
            <w:szCs w:val="22"/>
          </w:rPr>
          <w:t>)</w:t>
        </w:r>
      </w:ins>
      <w:r w:rsidR="007362FC" w:rsidRPr="007362FC">
        <w:rPr>
          <w:rFonts w:ascii="Times New Roman" w:hAnsi="Times New Roman" w:cs="Times New Roman"/>
          <w:b w:val="0"/>
          <w:noProof/>
          <w:sz w:val="22"/>
          <w:szCs w:val="22"/>
        </w:rPr>
        <w:t>; IBGE – Instituto Brasileiro de Geografia e Estatística</w:t>
      </w:r>
      <w:del w:id="412" w:author="Reviewer" w:date="2018-05-28T15:53:00Z">
        <w:r w:rsidR="007362FC" w:rsidRPr="007362FC" w:rsidDel="007362FC">
          <w:rPr>
            <w:rFonts w:ascii="Times New Roman" w:hAnsi="Times New Roman" w:cs="Times New Roman"/>
            <w:b w:val="0"/>
            <w:noProof/>
            <w:sz w:val="22"/>
            <w:szCs w:val="22"/>
          </w:rPr>
          <w:delText>,</w:delText>
        </w:r>
      </w:del>
      <w:r w:rsidR="007362FC" w:rsidRPr="007362FC">
        <w:rPr>
          <w:rFonts w:ascii="Times New Roman" w:hAnsi="Times New Roman" w:cs="Times New Roman"/>
          <w:b w:val="0"/>
          <w:noProof/>
          <w:sz w:val="22"/>
          <w:szCs w:val="22"/>
        </w:rPr>
        <w:t xml:space="preserve"> </w:t>
      </w:r>
      <w:ins w:id="413" w:author="Reviewer" w:date="2018-05-28T15:53:00Z">
        <w:r w:rsidR="007362FC">
          <w:rPr>
            <w:rFonts w:ascii="Times New Roman" w:hAnsi="Times New Roman" w:cs="Times New Roman"/>
            <w:b w:val="0"/>
            <w:noProof/>
            <w:sz w:val="22"/>
            <w:szCs w:val="22"/>
          </w:rPr>
          <w:t>(</w:t>
        </w:r>
      </w:ins>
      <w:r w:rsidR="007362FC" w:rsidRPr="007362FC">
        <w:rPr>
          <w:rFonts w:ascii="Times New Roman" w:hAnsi="Times New Roman" w:cs="Times New Roman"/>
          <w:b w:val="0"/>
          <w:noProof/>
          <w:sz w:val="22"/>
          <w:szCs w:val="22"/>
        </w:rPr>
        <w:t>2018)</w:t>
      </w:r>
      <w:ins w:id="414" w:author="Reviewer" w:date="2018-05-28T15:53:00Z">
        <w:r w:rsidR="007362FC">
          <w:rPr>
            <w:rFonts w:ascii="Times New Roman" w:hAnsi="Times New Roman" w:cs="Times New Roman"/>
            <w:b w:val="0"/>
            <w:sz w:val="22"/>
            <w:szCs w:val="22"/>
          </w:rPr>
          <w:fldChar w:fldCharType="end"/>
        </w:r>
      </w:ins>
      <w:ins w:id="415" w:author="Reviewer" w:date="2018-05-28T13:32:00Z">
        <w:r w:rsidRPr="00793992">
          <w:rPr>
            <w:rFonts w:ascii="Times New Roman" w:hAnsi="Times New Roman" w:cs="Times New Roman"/>
            <w:b w:val="0"/>
            <w:sz w:val="22"/>
            <w:szCs w:val="22"/>
            <w:rPrChange w:id="416" w:author="Reviewer" w:date="2018-05-28T13:35:00Z">
              <w:rPr>
                <w:rFonts w:ascii="Arial" w:hAnsi="Arial" w:cs="Arial"/>
                <w:b w:val="0"/>
                <w:sz w:val="22"/>
                <w:szCs w:val="22"/>
              </w:rPr>
            </w:rPrChange>
          </w:rPr>
          <w:t>.</w:t>
        </w:r>
      </w:ins>
    </w:p>
    <w:p w:rsidR="00085D76" w:rsidRDefault="00085D76" w:rsidP="00A374F0">
      <w:pPr>
        <w:ind w:firstLine="720"/>
        <w:jc w:val="both"/>
        <w:rPr>
          <w:ins w:id="417" w:author="Reviewer" w:date="2018-05-28T13:25:00Z"/>
        </w:rPr>
      </w:pPr>
    </w:p>
    <w:p w:rsidR="00050061" w:rsidRDefault="00050061" w:rsidP="00A374F0">
      <w:pPr>
        <w:ind w:firstLine="720"/>
        <w:jc w:val="both"/>
      </w:pPr>
      <w:del w:id="418" w:author="Reviewer" w:date="2018-05-28T13:25:00Z">
        <w:r w:rsidDel="00085D76">
          <w:delText xml:space="preserve"> </w:delText>
        </w:r>
      </w:del>
      <w:r>
        <w:t xml:space="preserve">Em seguida, os dados diários de precipitação estimados para os municípios foram agregados para a escala mensal. As etapas de tratamento, interpolação e agregação dos dados foram efetuadas com o auxílio do </w:t>
      </w:r>
      <w:r w:rsidRPr="00EC3F17">
        <w:rPr>
          <w:i/>
        </w:rPr>
        <w:t>Software</w:t>
      </w:r>
      <w:r>
        <w:t xml:space="preserve"> R, do Suporte do Sistema de Gerenciamento de Banco de Dados (SGBD) </w:t>
      </w:r>
      <w:r w:rsidRPr="00EC3F17">
        <w:rPr>
          <w:i/>
        </w:rPr>
        <w:t>MySQL</w:t>
      </w:r>
      <w:r>
        <w:t xml:space="preserve"> e do pacote </w:t>
      </w:r>
      <w:proofErr w:type="spellStart"/>
      <w:r w:rsidRPr="00EC3F17">
        <w:rPr>
          <w:i/>
        </w:rPr>
        <w:t>RMySQL</w:t>
      </w:r>
      <w:proofErr w:type="spellEnd"/>
      <w:r>
        <w:t xml:space="preserve"> </w:t>
      </w:r>
      <w:r w:rsidR="00031E4A">
        <w:fldChar w:fldCharType="begin" w:fldLock="1"/>
      </w:r>
      <w:r w:rsidR="00650067">
        <w:instrText>ADDIN CSL_CITATION {"citationItems":[{"id":"ITEM-1","itemData":{"URL":"https://cran.r-project.org/web/packages/RMySQL/index.html","abstract":"A 'DBI' interface to 'MySQL' / 'MariaDB'. The 'RMySQL' package contains an old implementation based on legacy code from S-PLUS which being phased out. A modern 'MySQL' client based on 'Rcpp' is available from the 'RMariaDB' package on 'Github': &lt;https://github.com/rstats-db/RMariaDB&gt;.","accessed":{"date-parts":[["2017","9","3"]]},"author":[{"dropping-particle":"","family":"Ooms","given":"J.","non-dropping-particle":"","parse-names":false,"suffix":""},{"dropping-particle":"","family":"James","given":"D.","non-dropping-particle":"","parse-names":false,"suffix":""},{"dropping-particle":"","family":"Debroy","given":"S.","non-dropping-particle":"","parse-names":false,"suffix":""},{"dropping-particle":"","family":"Wickham","given":"H.","non-dropping-particle":"","parse-names":false,"suffix":""},{"dropping-particle":"","family":"Horner","given":"J.","non-dropping-particle":"","parse-names":false,"suffix":""}],"id":"ITEM-1","issued":{"date-parts":[["2017"]]},"publisher":"Comprehensive R Archive Network (CRAN)","title":"Database Interface and 'MySQL' Driver for R [R package RMySQL version 0.10.13]","type":"webpage"},"uris":["http://www.mendeley.com/documents/?uuid=6c13f6ea-642f-34e3-81fd-c2e2b9e0c1b5"]}],"mendeley":{"formattedCitation":"(Ooms, James, Debroy, Wickham, &amp; Horner, 2017)","plainTextFormattedCitation":"(Ooms, James, Debroy, Wickham, &amp; Horner, 2017)","previouslyFormattedCitation":"(Ooms, James, Debroy, Wickham, &amp; Horner, 2017)"},"properties":{"noteIndex":0},"schema":"https://github.com/citation-style-language/schema/raw/master/csl-citation.json"}</w:instrText>
      </w:r>
      <w:r w:rsidR="00031E4A">
        <w:fldChar w:fldCharType="separate"/>
      </w:r>
      <w:r w:rsidR="00B7126A" w:rsidRPr="00B7126A">
        <w:rPr>
          <w:noProof/>
        </w:rPr>
        <w:t>(Ooms, James, Debroy, Wickham, &amp; Horner, 2017)</w:t>
      </w:r>
      <w:r w:rsidR="00031E4A">
        <w:fldChar w:fldCharType="end"/>
      </w:r>
      <w:r w:rsidRPr="00EF737E">
        <w:t>.</w:t>
      </w:r>
      <w:r>
        <w:t xml:space="preserve"> Por fim, os valores mensais de precipitação dos municípios foram utilizados para o cálculo do </w:t>
      </w:r>
      <w:r w:rsidRPr="00B86963">
        <w:rPr>
          <w:i/>
        </w:rPr>
        <w:t>SPI</w:t>
      </w:r>
      <w:r>
        <w:rPr>
          <w:i/>
        </w:rPr>
        <w:t>.</w:t>
      </w:r>
    </w:p>
    <w:p w:rsidR="00050061" w:rsidRPr="0096386E" w:rsidRDefault="00050061" w:rsidP="00A374F0">
      <w:pPr>
        <w:ind w:firstLine="720"/>
        <w:jc w:val="both"/>
      </w:pPr>
    </w:p>
    <w:p w:rsidR="00050061" w:rsidRPr="004F2BBC" w:rsidRDefault="00050061" w:rsidP="00A374F0">
      <w:pPr>
        <w:pStyle w:val="Ttulo1"/>
        <w:numPr>
          <w:ilvl w:val="0"/>
          <w:numId w:val="3"/>
        </w:numPr>
        <w:jc w:val="both"/>
        <w:rPr>
          <w:caps w:val="0"/>
          <w:szCs w:val="24"/>
        </w:rPr>
      </w:pPr>
      <w:r w:rsidRPr="004F2BBC">
        <w:rPr>
          <w:caps w:val="0"/>
          <w:szCs w:val="24"/>
        </w:rPr>
        <w:t>Resultados</w:t>
      </w:r>
      <w:del w:id="419" w:author="Reviewer" w:date="2018-05-28T16:43:00Z">
        <w:r w:rsidRPr="004F2BBC" w:rsidDel="00E46C1B">
          <w:rPr>
            <w:caps w:val="0"/>
            <w:szCs w:val="24"/>
          </w:rPr>
          <w:delText xml:space="preserve"> e Discussão</w:delText>
        </w:r>
      </w:del>
    </w:p>
    <w:p w:rsidR="004F2BBC" w:rsidRDefault="004F2BBC" w:rsidP="00A374F0">
      <w:pPr>
        <w:ind w:firstLine="720"/>
        <w:jc w:val="both"/>
      </w:pPr>
    </w:p>
    <w:p w:rsidR="00050061" w:rsidRPr="007778A2" w:rsidRDefault="00050061" w:rsidP="00A374F0">
      <w:pPr>
        <w:ind w:firstLine="720"/>
        <w:jc w:val="both"/>
      </w:pPr>
      <w:r>
        <w:t xml:space="preserve">O primeiro </w:t>
      </w:r>
      <w:r w:rsidR="00F60677">
        <w:t xml:space="preserve">importante </w:t>
      </w:r>
      <w:r>
        <w:t xml:space="preserve">resultado é a curva de precipitação da média mensal da Bacia do Rio </w:t>
      </w:r>
      <w:r w:rsidRPr="007778A2">
        <w:t>Jundiaí (</w:t>
      </w:r>
      <w:r w:rsidRPr="007778A2">
        <w:fldChar w:fldCharType="begin"/>
      </w:r>
      <w:r w:rsidRPr="007778A2">
        <w:instrText xml:space="preserve"> REF _Ref472424535 \h </w:instrText>
      </w:r>
      <w:r>
        <w:instrText xml:space="preserve"> \* MERGEFORMAT </w:instrText>
      </w:r>
      <w:r w:rsidRPr="007778A2">
        <w:fldChar w:fldCharType="separate"/>
      </w:r>
      <w:ins w:id="420" w:author="Reviewer" w:date="2018-05-28T13:35:00Z">
        <w:r w:rsidR="00907C7B" w:rsidRPr="00907C7B">
          <w:rPr>
            <w:rPrChange w:id="421" w:author="Reviewer" w:date="2018-05-28T13:35:00Z">
              <w:rPr>
                <w:b/>
                <w:sz w:val="22"/>
                <w:szCs w:val="22"/>
              </w:rPr>
            </w:rPrChange>
          </w:rPr>
          <w:t xml:space="preserve">Gráfico </w:t>
        </w:r>
        <w:r w:rsidR="00907C7B" w:rsidRPr="00907C7B">
          <w:rPr>
            <w:noProof/>
            <w:rPrChange w:id="422" w:author="Reviewer" w:date="2018-05-28T13:35:00Z">
              <w:rPr>
                <w:b/>
                <w:noProof/>
                <w:sz w:val="22"/>
                <w:szCs w:val="22"/>
              </w:rPr>
            </w:rPrChange>
          </w:rPr>
          <w:t>1</w:t>
        </w:r>
      </w:ins>
      <w:del w:id="423" w:author="Reviewer" w:date="2018-05-28T13:35:00Z">
        <w:r w:rsidR="008E73DB" w:rsidRPr="008E73DB" w:rsidDel="00907C7B">
          <w:delText xml:space="preserve">Gráfico </w:delText>
        </w:r>
        <w:r w:rsidR="008E73DB" w:rsidRPr="008E73DB" w:rsidDel="00907C7B">
          <w:rPr>
            <w:noProof/>
          </w:rPr>
          <w:delText>1</w:delText>
        </w:r>
      </w:del>
      <w:r w:rsidRPr="007778A2">
        <w:fldChar w:fldCharType="end"/>
      </w:r>
      <w:r w:rsidRPr="007778A2">
        <w:t>).</w:t>
      </w:r>
      <w:r>
        <w:t xml:space="preserve"> Os resultados mostram que o período seco é junho a agosto – média mensal de 45 mm –, o chuvoso de setembro a abril – média mensal de 141 mm. Os meses mais chuvosos são dezembro, janeiro e fevereiro. O volume médio anual é da ordem de 1.400 mm.</w:t>
      </w:r>
    </w:p>
    <w:p w:rsidR="00050061" w:rsidRDefault="00050061" w:rsidP="00A374F0">
      <w:pPr>
        <w:ind w:firstLine="720"/>
        <w:jc w:val="both"/>
      </w:pPr>
    </w:p>
    <w:p w:rsidR="00050061" w:rsidRPr="00383187" w:rsidRDefault="00050061" w:rsidP="00A374F0">
      <w:pPr>
        <w:pStyle w:val="Legenda"/>
        <w:spacing w:before="0" w:after="0" w:line="240" w:lineRule="auto"/>
        <w:jc w:val="both"/>
        <w:rPr>
          <w:rFonts w:ascii="Times New Roman" w:hAnsi="Times New Roman" w:cs="Times New Roman"/>
          <w:b w:val="0"/>
          <w:sz w:val="22"/>
          <w:szCs w:val="22"/>
        </w:rPr>
      </w:pPr>
      <w:bookmarkStart w:id="424" w:name="_Ref472424535"/>
      <w:r w:rsidRPr="00383187">
        <w:rPr>
          <w:rFonts w:ascii="Times New Roman" w:hAnsi="Times New Roman" w:cs="Times New Roman"/>
          <w:b w:val="0"/>
          <w:sz w:val="22"/>
          <w:szCs w:val="22"/>
        </w:rPr>
        <w:t xml:space="preserve">Gráfico </w:t>
      </w:r>
      <w:r w:rsidRPr="00383187">
        <w:rPr>
          <w:rFonts w:ascii="Times New Roman" w:hAnsi="Times New Roman" w:cs="Times New Roman"/>
          <w:b w:val="0"/>
          <w:sz w:val="22"/>
          <w:szCs w:val="22"/>
        </w:rPr>
        <w:fldChar w:fldCharType="begin"/>
      </w:r>
      <w:r w:rsidRPr="00383187">
        <w:rPr>
          <w:rFonts w:ascii="Times New Roman" w:hAnsi="Times New Roman" w:cs="Times New Roman"/>
          <w:b w:val="0"/>
          <w:sz w:val="22"/>
          <w:szCs w:val="22"/>
        </w:rPr>
        <w:instrText xml:space="preserve"> SEQ Gráfico \* ARABIC </w:instrText>
      </w:r>
      <w:r w:rsidRPr="00383187">
        <w:rPr>
          <w:rFonts w:ascii="Times New Roman" w:hAnsi="Times New Roman" w:cs="Times New Roman"/>
          <w:b w:val="0"/>
          <w:sz w:val="22"/>
          <w:szCs w:val="22"/>
        </w:rPr>
        <w:fldChar w:fldCharType="separate"/>
      </w:r>
      <w:r w:rsidR="00907C7B">
        <w:rPr>
          <w:rFonts w:ascii="Times New Roman" w:hAnsi="Times New Roman" w:cs="Times New Roman"/>
          <w:b w:val="0"/>
          <w:noProof/>
          <w:sz w:val="22"/>
          <w:szCs w:val="22"/>
        </w:rPr>
        <w:t>1</w:t>
      </w:r>
      <w:r w:rsidRPr="00383187">
        <w:rPr>
          <w:rFonts w:ascii="Times New Roman" w:hAnsi="Times New Roman" w:cs="Times New Roman"/>
          <w:b w:val="0"/>
          <w:sz w:val="22"/>
          <w:szCs w:val="22"/>
        </w:rPr>
        <w:fldChar w:fldCharType="end"/>
      </w:r>
      <w:bookmarkEnd w:id="424"/>
      <w:r w:rsidRPr="00383187">
        <w:rPr>
          <w:rFonts w:ascii="Times New Roman" w:hAnsi="Times New Roman" w:cs="Times New Roman"/>
          <w:b w:val="0"/>
          <w:sz w:val="22"/>
          <w:szCs w:val="22"/>
        </w:rPr>
        <w:t xml:space="preserve"> – </w:t>
      </w:r>
      <w:r>
        <w:rPr>
          <w:rFonts w:ascii="Times New Roman" w:hAnsi="Times New Roman" w:cs="Times New Roman"/>
          <w:b w:val="0"/>
          <w:sz w:val="22"/>
          <w:szCs w:val="22"/>
        </w:rPr>
        <w:t xml:space="preserve">Amplitude de variação das precipitações </w:t>
      </w:r>
      <w:ins w:id="425" w:author="Reviewer" w:date="2018-05-28T12:46:00Z">
        <w:r w:rsidR="00F26775">
          <w:rPr>
            <w:rFonts w:ascii="Times New Roman" w:hAnsi="Times New Roman" w:cs="Times New Roman"/>
            <w:b w:val="0"/>
            <w:sz w:val="22"/>
            <w:szCs w:val="22"/>
          </w:rPr>
          <w:t>(</w:t>
        </w:r>
        <w:proofErr w:type="spellStart"/>
        <w:r w:rsidR="00F26775">
          <w:rPr>
            <w:rFonts w:ascii="Times New Roman" w:hAnsi="Times New Roman" w:cs="Times New Roman"/>
            <w:b w:val="0"/>
            <w:sz w:val="22"/>
            <w:szCs w:val="22"/>
          </w:rPr>
          <w:t>Pluviograma</w:t>
        </w:r>
        <w:proofErr w:type="spellEnd"/>
        <w:r w:rsidR="00F26775">
          <w:rPr>
            <w:rFonts w:ascii="Times New Roman" w:hAnsi="Times New Roman" w:cs="Times New Roman"/>
            <w:b w:val="0"/>
            <w:sz w:val="22"/>
            <w:szCs w:val="22"/>
          </w:rPr>
          <w:t xml:space="preserve">) </w:t>
        </w:r>
      </w:ins>
      <w:proofErr w:type="gramStart"/>
      <w:ins w:id="426" w:author="Reviewer" w:date="2018-05-28T12:47:00Z">
        <w:r w:rsidR="00F26775">
          <w:rPr>
            <w:rFonts w:ascii="Times New Roman" w:hAnsi="Times New Roman" w:cs="Times New Roman"/>
            <w:b w:val="0"/>
            <w:sz w:val="22"/>
            <w:szCs w:val="22"/>
          </w:rPr>
          <w:t xml:space="preserve">médias </w:t>
        </w:r>
      </w:ins>
      <w:r>
        <w:rPr>
          <w:rFonts w:ascii="Times New Roman" w:hAnsi="Times New Roman" w:cs="Times New Roman"/>
          <w:b w:val="0"/>
          <w:sz w:val="22"/>
          <w:szCs w:val="22"/>
        </w:rPr>
        <w:t>mensais totais</w:t>
      </w:r>
      <w:proofErr w:type="gramEnd"/>
      <w:del w:id="427" w:author="Reviewer" w:date="2018-05-28T12:46:00Z">
        <w:r w:rsidDel="00F26775">
          <w:rPr>
            <w:rFonts w:ascii="Times New Roman" w:hAnsi="Times New Roman" w:cs="Times New Roman"/>
            <w:b w:val="0"/>
            <w:sz w:val="22"/>
            <w:szCs w:val="22"/>
          </w:rPr>
          <w:delText xml:space="preserve"> </w:delText>
        </w:r>
      </w:del>
      <w:ins w:id="428" w:author="Reviewer" w:date="2018-05-28T12:46:00Z">
        <w:r w:rsidR="00F26775">
          <w:rPr>
            <w:rFonts w:ascii="Times New Roman" w:hAnsi="Times New Roman" w:cs="Times New Roman"/>
            <w:b w:val="0"/>
            <w:sz w:val="22"/>
            <w:szCs w:val="22"/>
          </w:rPr>
          <w:t xml:space="preserve"> </w:t>
        </w:r>
      </w:ins>
      <w:ins w:id="429" w:author="Reviewer" w:date="2018-05-28T12:47:00Z">
        <w:r w:rsidR="00F26775">
          <w:rPr>
            <w:rFonts w:ascii="Times New Roman" w:hAnsi="Times New Roman" w:cs="Times New Roman"/>
            <w:b w:val="0"/>
            <w:sz w:val="22"/>
            <w:szCs w:val="22"/>
          </w:rPr>
          <w:t xml:space="preserve">entre 1961 e 2014 </w:t>
        </w:r>
      </w:ins>
      <w:r>
        <w:rPr>
          <w:rFonts w:ascii="Times New Roman" w:hAnsi="Times New Roman" w:cs="Times New Roman"/>
          <w:b w:val="0"/>
          <w:sz w:val="22"/>
          <w:szCs w:val="22"/>
        </w:rPr>
        <w:t xml:space="preserve">na </w:t>
      </w:r>
      <w:r w:rsidRPr="00383187">
        <w:rPr>
          <w:rFonts w:ascii="Times New Roman" w:hAnsi="Times New Roman" w:cs="Times New Roman"/>
          <w:b w:val="0"/>
          <w:sz w:val="22"/>
          <w:szCs w:val="22"/>
        </w:rPr>
        <w:t>Bacia do Rio Jundiaí</w:t>
      </w:r>
      <w:r w:rsidR="002B02E8">
        <w:rPr>
          <w:rFonts w:ascii="Times New Roman" w:hAnsi="Times New Roman" w:cs="Times New Roman"/>
          <w:b w:val="0"/>
          <w:sz w:val="22"/>
          <w:szCs w:val="22"/>
        </w:rPr>
        <w:t xml:space="preserve"> (mm)</w:t>
      </w:r>
      <w:r w:rsidRPr="00383187">
        <w:rPr>
          <w:rFonts w:ascii="Times New Roman" w:hAnsi="Times New Roman" w:cs="Times New Roman"/>
          <w:b w:val="0"/>
          <w:sz w:val="22"/>
          <w:szCs w:val="22"/>
        </w:rPr>
        <w:t>¹</w:t>
      </w:r>
    </w:p>
    <w:p w:rsidR="00050061" w:rsidRDefault="000D4351" w:rsidP="00A374F0">
      <w:pPr>
        <w:jc w:val="center"/>
        <w:rPr>
          <w:lang w:eastAsia="ar-SA"/>
        </w:rPr>
      </w:pPr>
      <w:r w:rsidRPr="0049735A">
        <w:rPr>
          <w:noProof/>
        </w:rPr>
        <w:lastRenderedPageBreak/>
        <w:drawing>
          <wp:inline distT="0" distB="0" distL="0" distR="0">
            <wp:extent cx="5679440" cy="2086708"/>
            <wp:effectExtent l="0" t="0" r="0" b="8890"/>
            <wp:docPr id="14" name="Gráfico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50061" w:rsidRPr="002E7D92" w:rsidRDefault="00050061" w:rsidP="00A374F0">
      <w:pPr>
        <w:jc w:val="both"/>
        <w:rPr>
          <w:sz w:val="22"/>
          <w:lang w:eastAsia="ar-SA"/>
        </w:rPr>
      </w:pPr>
      <w:r w:rsidRPr="002E7D92">
        <w:rPr>
          <w:sz w:val="22"/>
          <w:lang w:eastAsia="ar-SA"/>
        </w:rPr>
        <w:t>Fonte: preparado pelos autores com base em</w:t>
      </w:r>
      <w:r w:rsidR="008472AE">
        <w:rPr>
          <w:sz w:val="22"/>
          <w:lang w:eastAsia="ar-SA"/>
        </w:rPr>
        <w:t xml:space="preserve"> </w:t>
      </w:r>
      <w:r w:rsidR="008472AE">
        <w:rPr>
          <w:sz w:val="22"/>
          <w:lang w:eastAsia="ar-SA"/>
        </w:rPr>
        <w:fldChar w:fldCharType="begin" w:fldLock="1"/>
      </w:r>
      <w:r w:rsidR="00650067">
        <w:rPr>
          <w:sz w:val="22"/>
          <w:lang w:eastAsia="ar-SA"/>
        </w:rPr>
        <w:instrText>ADDIN CSL_CITATION {"citationItems":[{"id":"ITEM-1","itemData":{"URL":"http://www.snirh.gov.br/hidroweb/","abstract":"Base de dados da ANA","accessed":{"date-parts":[["2017","9","3"]]},"author":[{"dropping-particle":"","family":"Agência Nacional de Águas - ANA","given":"","non-dropping-particle":"","parse-names":false,"suffix":""}],"container-title":"Agência Nacional de Águas - ANA","id":"ITEM-1","issued":{"date-parts":[["2017"]]},"title":"HidroWeb","type":"webpage"},"uris":["http://www.mendeley.com/documents/?uuid=4a0ad9d4-389b-3548-9aea-bd4d1f9d3e88"]}],"mendeley":{"formattedCitation":"(Agência Nacional de Águas - ANA, 2017)","plainTextFormattedCitation":"(Agência Nacional de Águas - ANA, 2017)","previouslyFormattedCitation":"(Agência Nacional de Águas - ANA, 2017)"},"properties":{"noteIndex":0},"schema":"https://github.com/citation-style-language/schema/raw/master/csl-citation.json"}</w:instrText>
      </w:r>
      <w:r w:rsidR="008472AE">
        <w:rPr>
          <w:sz w:val="22"/>
          <w:lang w:eastAsia="ar-SA"/>
        </w:rPr>
        <w:fldChar w:fldCharType="separate"/>
      </w:r>
      <w:r w:rsidR="00B7126A" w:rsidRPr="00B7126A">
        <w:rPr>
          <w:noProof/>
          <w:sz w:val="22"/>
          <w:lang w:eastAsia="ar-SA"/>
        </w:rPr>
        <w:t>(Agência Nacional de Águas - ANA, 2017)</w:t>
      </w:r>
      <w:r w:rsidR="008472AE">
        <w:rPr>
          <w:sz w:val="22"/>
          <w:lang w:eastAsia="ar-SA"/>
        </w:rPr>
        <w:fldChar w:fldCharType="end"/>
      </w:r>
      <w:r w:rsidRPr="002E7D92">
        <w:rPr>
          <w:sz w:val="22"/>
          <w:lang w:eastAsia="ar-SA"/>
        </w:rPr>
        <w:t>.</w:t>
      </w:r>
    </w:p>
    <w:p w:rsidR="00050061" w:rsidRPr="002E7D92" w:rsidRDefault="00050061" w:rsidP="00A374F0">
      <w:pPr>
        <w:jc w:val="both"/>
        <w:rPr>
          <w:sz w:val="22"/>
          <w:lang w:eastAsia="ar-SA"/>
        </w:rPr>
      </w:pPr>
      <w:r w:rsidRPr="002E7D92">
        <w:rPr>
          <w:sz w:val="22"/>
          <w:lang w:eastAsia="ar-SA"/>
        </w:rPr>
        <w:t>Nota: ¹ média de janeiro de 1961 a dezembro de 2014.</w:t>
      </w:r>
    </w:p>
    <w:p w:rsidR="00050061" w:rsidRDefault="00050061" w:rsidP="00A374F0">
      <w:pPr>
        <w:ind w:firstLine="720"/>
        <w:jc w:val="both"/>
      </w:pPr>
    </w:p>
    <w:p w:rsidR="00050061" w:rsidRPr="00F53582" w:rsidRDefault="00050061" w:rsidP="00A374F0">
      <w:pPr>
        <w:ind w:firstLine="720"/>
        <w:jc w:val="both"/>
      </w:pPr>
      <w:r>
        <w:t xml:space="preserve">A análise das médias anuais entre </w:t>
      </w:r>
      <w:r w:rsidR="00C337ED">
        <w:t>1961 e 2014</w:t>
      </w:r>
      <w:ins w:id="430" w:author="Reviewer" w:date="2018-05-28T12:50:00Z">
        <w:r w:rsidR="007F36CC">
          <w:t>,</w:t>
        </w:r>
      </w:ins>
      <w:r w:rsidR="00C337ED">
        <w:t xml:space="preserve"> </w:t>
      </w:r>
      <w:ins w:id="431" w:author="Reviewer" w:date="2018-05-28T12:50:00Z">
        <w:r w:rsidR="007F36CC">
          <w:t xml:space="preserve">preparada </w:t>
        </w:r>
      </w:ins>
      <w:ins w:id="432" w:author="Reviewer" w:date="2018-05-28T12:49:00Z">
        <w:r w:rsidR="007F36CC">
          <w:t>com base nos dados da Agência Nacional de Águas (</w:t>
        </w:r>
      </w:ins>
      <w:ins w:id="433" w:author="Reviewer" w:date="2018-05-28T12:50:00Z">
        <w:r w:rsidR="007F36CC">
          <w:t>ANA),</w:t>
        </w:r>
      </w:ins>
      <w:ins w:id="434" w:author="Reviewer" w:date="2018-05-28T12:49:00Z">
        <w:r w:rsidR="007F36CC">
          <w:t xml:space="preserve"> </w:t>
        </w:r>
      </w:ins>
      <w:r w:rsidR="00C337ED">
        <w:t>revelou</w:t>
      </w:r>
      <w:r>
        <w:t xml:space="preserve"> um aumento no </w:t>
      </w:r>
      <w:r w:rsidRPr="00F53582">
        <w:t xml:space="preserve">volume </w:t>
      </w:r>
      <w:r w:rsidR="00C337ED">
        <w:t>precipitado</w:t>
      </w:r>
      <w:r>
        <w:t xml:space="preserve"> </w:t>
      </w:r>
      <w:r w:rsidRPr="00F53582">
        <w:t>na região (</w:t>
      </w:r>
      <w:r w:rsidRPr="00F53582">
        <w:fldChar w:fldCharType="begin"/>
      </w:r>
      <w:r w:rsidRPr="00F53582">
        <w:instrText xml:space="preserve"> REF _Ref472425312 \h </w:instrText>
      </w:r>
      <w:r>
        <w:instrText xml:space="preserve"> \* MERGEFORMAT </w:instrText>
      </w:r>
      <w:r w:rsidRPr="00F53582">
        <w:fldChar w:fldCharType="separate"/>
      </w:r>
      <w:ins w:id="435" w:author="Reviewer" w:date="2018-05-28T13:35:00Z">
        <w:r w:rsidR="00907C7B" w:rsidRPr="00907C7B">
          <w:rPr>
            <w:lang w:eastAsia="ar-SA"/>
            <w:rPrChange w:id="436" w:author="Reviewer" w:date="2018-05-28T13:35:00Z">
              <w:rPr>
                <w:sz w:val="22"/>
                <w:lang w:eastAsia="ar-SA"/>
              </w:rPr>
            </w:rPrChange>
          </w:rPr>
          <w:t xml:space="preserve">Gráfico </w:t>
        </w:r>
        <w:r w:rsidR="00907C7B" w:rsidRPr="00907C7B">
          <w:rPr>
            <w:lang w:eastAsia="ar-SA"/>
            <w:rPrChange w:id="437" w:author="Reviewer" w:date="2018-05-28T13:35:00Z">
              <w:rPr>
                <w:noProof/>
                <w:sz w:val="22"/>
                <w:lang w:eastAsia="ar-SA"/>
              </w:rPr>
            </w:rPrChange>
          </w:rPr>
          <w:t>2</w:t>
        </w:r>
      </w:ins>
      <w:del w:id="438" w:author="Reviewer" w:date="2018-05-28T13:35:00Z">
        <w:r w:rsidR="008E73DB" w:rsidRPr="008E73DB" w:rsidDel="00907C7B">
          <w:rPr>
            <w:lang w:eastAsia="ar-SA"/>
          </w:rPr>
          <w:delText>Gráfico 2</w:delText>
        </w:r>
      </w:del>
      <w:r w:rsidRPr="00F53582">
        <w:fldChar w:fldCharType="end"/>
      </w:r>
      <w:r w:rsidRPr="00F53582">
        <w:t>)</w:t>
      </w:r>
      <w:r>
        <w:t>, apesar da forte queda verificada em 2014</w:t>
      </w:r>
      <w:r w:rsidRPr="00F53582">
        <w:t>.</w:t>
      </w:r>
      <w:r>
        <w:t xml:space="preserve"> Entre 2006 e 2012 o volume médio alcançou 1.647 mm, mas em 2014 há uma drástica redução, média para 1.089 mm. Ao todo foram 271 dias sem a ocorrência de precipitações</w:t>
      </w:r>
      <w:r w:rsidR="00C337ED">
        <w:t xml:space="preserve"> em 2014</w:t>
      </w:r>
      <w:r>
        <w:t>.</w:t>
      </w:r>
    </w:p>
    <w:p w:rsidR="00050061" w:rsidRDefault="00050061" w:rsidP="00A374F0">
      <w:pPr>
        <w:ind w:firstLine="720"/>
        <w:jc w:val="both"/>
      </w:pPr>
    </w:p>
    <w:p w:rsidR="00050061" w:rsidRPr="002E7D92" w:rsidRDefault="00050061" w:rsidP="00A374F0">
      <w:pPr>
        <w:jc w:val="both"/>
        <w:rPr>
          <w:sz w:val="22"/>
          <w:lang w:eastAsia="ar-SA"/>
        </w:rPr>
      </w:pPr>
      <w:bookmarkStart w:id="439" w:name="_Ref472425312"/>
      <w:r w:rsidRPr="002E7D92">
        <w:rPr>
          <w:sz w:val="22"/>
          <w:lang w:eastAsia="ar-SA"/>
        </w:rPr>
        <w:t xml:space="preserve">Gráfico </w:t>
      </w:r>
      <w:r w:rsidRPr="002E7D92">
        <w:rPr>
          <w:sz w:val="22"/>
          <w:lang w:eastAsia="ar-SA"/>
        </w:rPr>
        <w:fldChar w:fldCharType="begin"/>
      </w:r>
      <w:r w:rsidRPr="002E7D92">
        <w:rPr>
          <w:sz w:val="22"/>
          <w:lang w:eastAsia="ar-SA"/>
        </w:rPr>
        <w:instrText xml:space="preserve"> SEQ Gráfico \* ARABIC </w:instrText>
      </w:r>
      <w:r w:rsidRPr="002E7D92">
        <w:rPr>
          <w:sz w:val="22"/>
          <w:lang w:eastAsia="ar-SA"/>
        </w:rPr>
        <w:fldChar w:fldCharType="separate"/>
      </w:r>
      <w:r w:rsidR="00907C7B">
        <w:rPr>
          <w:noProof/>
          <w:sz w:val="22"/>
          <w:lang w:eastAsia="ar-SA"/>
        </w:rPr>
        <w:t>2</w:t>
      </w:r>
      <w:r w:rsidRPr="002E7D92">
        <w:rPr>
          <w:sz w:val="22"/>
          <w:lang w:eastAsia="ar-SA"/>
        </w:rPr>
        <w:fldChar w:fldCharType="end"/>
      </w:r>
      <w:bookmarkEnd w:id="439"/>
      <w:r w:rsidRPr="002E7D92">
        <w:rPr>
          <w:sz w:val="22"/>
          <w:lang w:eastAsia="ar-SA"/>
        </w:rPr>
        <w:t xml:space="preserve"> – Variação das precipitações anuais totais na Bacia do Rio Jundiaí</w:t>
      </w:r>
      <w:r w:rsidR="002E7D92" w:rsidRPr="002E7D92">
        <w:rPr>
          <w:sz w:val="22"/>
          <w:lang w:eastAsia="ar-SA"/>
        </w:rPr>
        <w:t xml:space="preserve"> (mm)</w:t>
      </w:r>
      <w:r w:rsidRPr="002E7D92">
        <w:rPr>
          <w:sz w:val="22"/>
          <w:lang w:eastAsia="ar-SA"/>
        </w:rPr>
        <w:t>: 1961-2014</w:t>
      </w:r>
    </w:p>
    <w:p w:rsidR="00050061" w:rsidRDefault="000D4351" w:rsidP="00A374F0">
      <w:pPr>
        <w:jc w:val="center"/>
        <w:rPr>
          <w:lang w:eastAsia="ar-SA"/>
        </w:rPr>
      </w:pPr>
      <w:r w:rsidRPr="0049735A">
        <w:rPr>
          <w:noProof/>
        </w:rPr>
        <w:drawing>
          <wp:inline distT="0" distB="0" distL="0" distR="0">
            <wp:extent cx="5732585" cy="2385695"/>
            <wp:effectExtent l="0" t="0" r="1905" b="0"/>
            <wp:docPr id="15" name="Gráfico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50061" w:rsidRPr="002E7D92" w:rsidRDefault="00050061" w:rsidP="00A374F0">
      <w:pPr>
        <w:jc w:val="both"/>
        <w:rPr>
          <w:sz w:val="22"/>
          <w:lang w:eastAsia="ar-SA"/>
        </w:rPr>
      </w:pPr>
      <w:r w:rsidRPr="002E7D92">
        <w:rPr>
          <w:sz w:val="22"/>
          <w:lang w:eastAsia="ar-SA"/>
        </w:rPr>
        <w:t>Fonte: preparado pelos autores com base em</w:t>
      </w:r>
      <w:r w:rsidR="008472AE">
        <w:rPr>
          <w:sz w:val="22"/>
          <w:lang w:eastAsia="ar-SA"/>
        </w:rPr>
        <w:t xml:space="preserve"> </w:t>
      </w:r>
      <w:r w:rsidR="008472AE">
        <w:rPr>
          <w:sz w:val="22"/>
          <w:lang w:eastAsia="ar-SA"/>
        </w:rPr>
        <w:fldChar w:fldCharType="begin" w:fldLock="1"/>
      </w:r>
      <w:r w:rsidR="00650067">
        <w:rPr>
          <w:sz w:val="22"/>
          <w:lang w:eastAsia="ar-SA"/>
        </w:rPr>
        <w:instrText>ADDIN CSL_CITATION {"citationItems":[{"id":"ITEM-1","itemData":{"URL":"http://www.snirh.gov.br/hidroweb/","abstract":"Base de dados da ANA","accessed":{"date-parts":[["2017","9","3"]]},"author":[{"dropping-particle":"","family":"Agência Nacional de Águas - ANA","given":"","non-dropping-particle":"","parse-names":false,"suffix":""}],"container-title":"Agência Nacional de Águas - ANA","id":"ITEM-1","issued":{"date-parts":[["2017"]]},"title":"HidroWeb","type":"webpage"},"uris":["http://www.mendeley.com/documents/?uuid=4a0ad9d4-389b-3548-9aea-bd4d1f9d3e88"]}],"mendeley":{"formattedCitation":"(Agência Nacional de Águas - ANA, 2017)","plainTextFormattedCitation":"(Agência Nacional de Águas - ANA, 2017)","previouslyFormattedCitation":"(Agência Nacional de Águas - ANA, 2017)"},"properties":{"noteIndex":0},"schema":"https://github.com/citation-style-language/schema/raw/master/csl-citation.json"}</w:instrText>
      </w:r>
      <w:r w:rsidR="008472AE">
        <w:rPr>
          <w:sz w:val="22"/>
          <w:lang w:eastAsia="ar-SA"/>
        </w:rPr>
        <w:fldChar w:fldCharType="separate"/>
      </w:r>
      <w:r w:rsidR="00B7126A" w:rsidRPr="00B7126A">
        <w:rPr>
          <w:noProof/>
          <w:sz w:val="22"/>
          <w:lang w:eastAsia="ar-SA"/>
        </w:rPr>
        <w:t>(Agência Nacional de Águas - ANA, 2017)</w:t>
      </w:r>
      <w:r w:rsidR="008472AE">
        <w:rPr>
          <w:sz w:val="22"/>
          <w:lang w:eastAsia="ar-SA"/>
        </w:rPr>
        <w:fldChar w:fldCharType="end"/>
      </w:r>
      <w:r w:rsidRPr="002E7D92">
        <w:rPr>
          <w:sz w:val="22"/>
          <w:lang w:eastAsia="ar-SA"/>
        </w:rPr>
        <w:t>.</w:t>
      </w:r>
    </w:p>
    <w:p w:rsidR="00050061" w:rsidRDefault="00050061" w:rsidP="00A374F0">
      <w:pPr>
        <w:ind w:firstLine="720"/>
        <w:jc w:val="both"/>
      </w:pPr>
    </w:p>
    <w:p w:rsidR="00050061" w:rsidRDefault="00050061" w:rsidP="00A374F0">
      <w:pPr>
        <w:ind w:firstLine="720"/>
        <w:jc w:val="both"/>
      </w:pPr>
      <w:r>
        <w:t xml:space="preserve">Para identificar a ocorrência de anos secos e chuvosos na </w:t>
      </w:r>
      <w:r w:rsidR="00066899">
        <w:t>BRJ</w:t>
      </w:r>
      <w:r>
        <w:t>, considerou-se como seco os anos em que a precipitação foi inferior ao percentil 10% em toda a série histórica, e chuvoso quando a precipitação foi superior ao percentil 90% em toda a série histórica. Os resultados revelaram que a região registrou 6 anos secos e 6 anos chuvoso</w:t>
      </w:r>
      <w:ins w:id="440" w:author="Reviewer" w:date="2018-05-28T16:30:00Z">
        <w:r w:rsidR="002B3622">
          <w:t>s</w:t>
        </w:r>
      </w:ins>
      <w:r>
        <w:t xml:space="preserve"> no período analisado.</w:t>
      </w:r>
      <w:ins w:id="441" w:author="Reviewer" w:date="2018-05-28T16:32:00Z">
        <w:r w:rsidR="00D87BAF">
          <w:t xml:space="preserve"> Os períodos secos foram registrados nos anos de 1961, 1963, 1968, 19</w:t>
        </w:r>
      </w:ins>
      <w:ins w:id="442" w:author="Reviewer" w:date="2018-05-28T16:33:00Z">
        <w:r w:rsidR="00D87BAF">
          <w:t>69, 1985 e 2014.</w:t>
        </w:r>
      </w:ins>
      <w:r>
        <w:t xml:space="preserve"> Um aspecto interessante é que metade </w:t>
      </w:r>
      <w:r w:rsidR="003B147B">
        <w:t>d</w:t>
      </w:r>
      <w:r>
        <w:t xml:space="preserve">os anos chuvosos foram registrados nos </w:t>
      </w:r>
      <w:ins w:id="443" w:author="Reviewer" w:date="2018-05-28T12:48:00Z">
        <w:r w:rsidR="007F36CC">
          <w:t xml:space="preserve">anos </w:t>
        </w:r>
      </w:ins>
      <w:r>
        <w:t>2000, mais especificamente em 2009, 2011 e 2012. Esse resultado é interessante, porque as projeções do</w:t>
      </w:r>
      <w:r w:rsidR="008472AE">
        <w:t xml:space="preserve"> </w:t>
      </w:r>
      <w:r w:rsidR="008472AE">
        <w:fldChar w:fldCharType="begin" w:fldLock="1"/>
      </w:r>
      <w:r w:rsidR="00336ACD">
        <w:instrText>ADDIN CSL_CITATION {"citationItems":[{"id":"ITEM-1","itemData":{"author":[{"dropping-particle":"","family":"IPCC – Intergovernmental Panel on Climate Change","given":"","non-dropping-particle":"","parse-names":false,"suffix":""}],"id":"ITEM-1","issued":{"date-parts":[["2014"]]},"number-of-pages":"151","publisher-place":"Geneva","title":"Climate Change 2014: Synthesis Report. Contribution of Working Groups I, II and III to the Fifth Assessment Report of the Intergovernmental Panel on Climate Change","type":"report"},"uris":["http://www.mendeley.com/documents/?uuid=b4953fa3-ff7f-31fb-8971-a3aaca714588"]}],"mendeley":{"formattedCitation":"(IPCC – Intergovernmental Panel on Climate Change, 2014)","plainTextFormattedCitation":"(IPCC – Intergovernmental Panel on Climate Change, 2014)","previouslyFormattedCitation":"(IPCC – Intergovernmental Panel on Climate Change, 2014)"},"properties":{"noteIndex":0},"schema":"https://github.com/citation-style-language/schema/raw/master/csl-citation.json"}</w:instrText>
      </w:r>
      <w:r w:rsidR="008472AE">
        <w:fldChar w:fldCharType="separate"/>
      </w:r>
      <w:r w:rsidR="00EE0F59" w:rsidRPr="00EE0F59">
        <w:rPr>
          <w:noProof/>
        </w:rPr>
        <w:t>(IPCC – Intergovernmental Panel on Climate Change, 2014)</w:t>
      </w:r>
      <w:r w:rsidR="008472AE">
        <w:fldChar w:fldCharType="end"/>
      </w:r>
      <w:r w:rsidR="00B757E5">
        <w:t xml:space="preserve"> </w:t>
      </w:r>
      <w:r>
        <w:t>indicam um aumento do volume de chuvas na região Sudeste do Brasil</w:t>
      </w:r>
      <w:r w:rsidR="008472AE">
        <w:t xml:space="preserve"> </w:t>
      </w:r>
      <w:r w:rsidR="008472AE">
        <w:fldChar w:fldCharType="begin" w:fldLock="1"/>
      </w:r>
      <w:r w:rsidR="00650067">
        <w:instrText>ADDIN CSL_CITATION {"citationItems":[{"id":"ITEM-1","itemData":{"abstract":"A atenuação dos efeitos das mudanças climáticas globais e a adaptação a estas são os maiores desafios da huma-nidade neste início de século. O progresso econômico e científico, que contribuiu decisivamente para a solução de problemas históricos e aumentou o nível de bem-estar da população nas últimas décadas, trouxe um inimigo des-conhecido até agora. Mais do que nunca, dependemos da geração de eletricidade, do transporte de passageiros e mercadorias, da produção de alimentos e de outras conquistas de nossa civilização, todas envolvendo a emissão de gases do efeito estufa (GEE). Como consequência desse aumento da concentração de GEE na atmosfera, a elevação na temperatura média do pla-neta já é uma realidade e, de acordo com o Painel Intergovernamental de Mudanças Climáticas, uma elevação de 2ºC na temperatura média da Terra parece inevitável, mesmo que todas as medidas para reduzir as emissões e capturar car-bono se concretizem. No cenário mais pessimista, mantendo-se as atividades atuais, as previsões são de um aumento de mais de 6°C na temperatura média da Terra, com consequências catastróficas para os ecossistemas e a humanida-de. Embora os modelos adotem uma margem de incerteza, para a maioria dos cientistas que estuda esse campo não restam dúvidas quanto ao risco das mudanças climáticas e do papel humano no agravamento delas. Como o equilíbrio climático do planeta é frágil, o aumento das temperaturas já registradas criou situações novas, como a redução da calota glacial, antes permanentemente congelada no Círculo Ártico, e intensificou fenômenos antigos, como furacões no sul dos Estados Unidos. Todas essas alterações têm grande poder de destruição, afetando milhões de pessoas e causando prejuízos de bilhões.","author":[{"dropping-particle":"","family":"Marengo","given":"J. A.","non-dropping-particle":"","parse-names":false,"suffix":""},{"dropping-particle":"","family":"Schaeffer","given":"R.","non-dropping-particle":"","parse-names":false,"suffix":""},{"dropping-particle":"","family":"Pinto","given":"H. S.","non-dropping-particle":"","parse-names":false,"suffix":""},{"dropping-particle":"","family":"Zee","given":"D. M. W.","non-dropping-particle":"","parse-names":false,"suffix":""}],"id":"ITEM-1","issued":{"date-parts":[["2009"]]},"number-of-pages":"76","publisher-place":"Rio de Janeiro","title":"Mudanças climáticas e eventos extremos no Brasil","type":"report"},"uris":["http://www.mendeley.com/documents/?uuid=37238533-b080-3015-9c8d-9836a5a38bc1"]},{"id":"ITEM-2","itemData":{"abstract":"O livro Modelagem Climática e Vulnerabilidades Setoriais à Mudança do Clima no Brasil é um desdobramento da Terceira Comunicação Nacional do Brasil (TCN) à Convenção-Quadro das Nações Unidas sobre Mudança do Clima (UNFCCC, na sigla em inglês). A publicação traz simulações em escala regional e análises de especialistas sobre possíveis impactos de cenários de emissão de gases até 2100 em sete setores – agricultura, biodiversidade, cidades, desastres naturais, energias renováveis, recursos hídricos e saúde humana. Os resultados geraram estudos de vulnerabilidade em diversas regiões brasileiras. Com isso, espera-se que o país esteja cada vez mais bem capacitado para identificar regiões e setores mais vulneráveis com maior grau de confiabilidade do que aquele oferecido pelos mode","author":[{"dropping-particle":"","family":"Ministério da Ciência","given":"Tecnologia e Inovação – MCTI","non-dropping-particle":"","parse-names":false,"suffix":""}],"id":"ITEM-2","issued":{"date-parts":[["2016"]]},"publisher-place":"Brasília-DF","title":"Modelagem Climática e Vulnerabilidades Setoriais à Mudança do Clima no Brasil","type":"report"},"uris":["http://www.mendeley.com/documents/?uuid=02cbc887-1310-333f-b7d7-7f7915f81212"]}],"mendeley":{"formattedCitation":"(J. A. Marengo et al., 2009; Ministério da Ciência, 2016)","plainTextFormattedCitation":"(J. A. Marengo et al., 2009; Ministério da Ciência, 2016)","previouslyFormattedCitation":"(J. A. Marengo et al., 2009; Ministério da Ciência, 2016)"},"properties":{"noteIndex":0},"schema":"https://github.com/citation-style-language/schema/raw/master/csl-citation.json"}</w:instrText>
      </w:r>
      <w:r w:rsidR="008472AE">
        <w:fldChar w:fldCharType="separate"/>
      </w:r>
      <w:r w:rsidR="00B7126A" w:rsidRPr="00B7126A">
        <w:rPr>
          <w:noProof/>
        </w:rPr>
        <w:t>(J. A. Marengo et al., 2009; Ministério da Ciência, 2016)</w:t>
      </w:r>
      <w:r w:rsidR="008472AE">
        <w:fldChar w:fldCharType="end"/>
      </w:r>
      <w:r>
        <w:t>. Os demais anos chuvosos foram 1976, 1982 e 1983.</w:t>
      </w:r>
    </w:p>
    <w:p w:rsidR="00050061" w:rsidRPr="00323305" w:rsidRDefault="00050061" w:rsidP="00D87BAF">
      <w:pPr>
        <w:ind w:firstLine="720"/>
        <w:jc w:val="both"/>
        <w:pPrChange w:id="444" w:author="Reviewer" w:date="2018-05-28T16:37:00Z">
          <w:pPr>
            <w:ind w:firstLine="720"/>
            <w:jc w:val="both"/>
          </w:pPr>
        </w:pPrChange>
      </w:pPr>
      <w:r>
        <w:t xml:space="preserve">Os resultados </w:t>
      </w:r>
      <w:del w:id="445" w:author="Reviewer" w:date="2018-05-28T16:33:00Z">
        <w:r w:rsidDel="00D87BAF">
          <w:delText xml:space="preserve">do SPI6, SPI12 e SPI24 </w:delText>
        </w:r>
      </w:del>
      <w:r>
        <w:t xml:space="preserve">revelam a ocorrência de eventos extremos </w:t>
      </w:r>
      <w:r w:rsidRPr="00323305">
        <w:t xml:space="preserve">secos e chuvosos na </w:t>
      </w:r>
      <w:r w:rsidR="00B757E5">
        <w:t xml:space="preserve">BRJ </w:t>
      </w:r>
      <w:r w:rsidRPr="00323305">
        <w:t>(</w:t>
      </w:r>
      <w:r w:rsidRPr="00323305">
        <w:fldChar w:fldCharType="begin"/>
      </w:r>
      <w:r w:rsidRPr="00323305">
        <w:instrText xml:space="preserve"> REF _Ref472426478 \h </w:instrText>
      </w:r>
      <w:r>
        <w:instrText xml:space="preserve"> \* MERGEFORMAT </w:instrText>
      </w:r>
      <w:r w:rsidRPr="00323305">
        <w:fldChar w:fldCharType="separate"/>
      </w:r>
      <w:ins w:id="446" w:author="Reviewer" w:date="2018-05-28T13:35:00Z">
        <w:r w:rsidR="00907C7B" w:rsidRPr="00907C7B">
          <w:rPr>
            <w:lang w:eastAsia="ar-SA"/>
            <w:rPrChange w:id="447" w:author="Reviewer" w:date="2018-05-28T13:35:00Z">
              <w:rPr>
                <w:sz w:val="22"/>
                <w:lang w:eastAsia="ar-SA"/>
              </w:rPr>
            </w:rPrChange>
          </w:rPr>
          <w:t xml:space="preserve">Gráfico </w:t>
        </w:r>
        <w:r w:rsidR="00907C7B" w:rsidRPr="00907C7B">
          <w:rPr>
            <w:lang w:eastAsia="ar-SA"/>
            <w:rPrChange w:id="448" w:author="Reviewer" w:date="2018-05-28T13:35:00Z">
              <w:rPr>
                <w:noProof/>
                <w:sz w:val="22"/>
                <w:lang w:eastAsia="ar-SA"/>
              </w:rPr>
            </w:rPrChange>
          </w:rPr>
          <w:t>3</w:t>
        </w:r>
      </w:ins>
      <w:del w:id="449" w:author="Reviewer" w:date="2018-05-28T13:35:00Z">
        <w:r w:rsidR="008E73DB" w:rsidRPr="008E73DB" w:rsidDel="00907C7B">
          <w:rPr>
            <w:lang w:eastAsia="ar-SA"/>
          </w:rPr>
          <w:delText>Gráfico 3</w:delText>
        </w:r>
      </w:del>
      <w:r w:rsidRPr="00323305">
        <w:fldChar w:fldCharType="end"/>
      </w:r>
      <w:r w:rsidRPr="00323305">
        <w:t>). Ao todo foram identificados</w:t>
      </w:r>
      <w:r>
        <w:t xml:space="preserve"> 20 eventos extremamente chuvosos</w:t>
      </w:r>
      <w:ins w:id="450" w:author="Reviewer" w:date="2018-05-28T16:35:00Z">
        <w:r w:rsidR="00D87BAF">
          <w:t xml:space="preserve"> no SPI6</w:t>
        </w:r>
      </w:ins>
      <w:r>
        <w:t xml:space="preserve"> – concentrados em três períodos</w:t>
      </w:r>
      <w:ins w:id="451" w:author="Reviewer" w:date="2018-05-28T16:34:00Z">
        <w:r w:rsidR="00D87BAF">
          <w:t>:</w:t>
        </w:r>
      </w:ins>
      <w:del w:id="452" w:author="Reviewer" w:date="2018-05-28T16:34:00Z">
        <w:r w:rsidDel="00D87BAF">
          <w:delText>,</w:delText>
        </w:r>
      </w:del>
      <w:r>
        <w:t xml:space="preserve"> </w:t>
      </w:r>
      <w:del w:id="453" w:author="Reviewer" w:date="2018-05-28T16:34:00Z">
        <w:r w:rsidDel="00D87BAF">
          <w:delText xml:space="preserve">o primeiro período </w:delText>
        </w:r>
      </w:del>
      <w:r>
        <w:t>de 07/1976 a 11/1976</w:t>
      </w:r>
      <w:ins w:id="454" w:author="Reviewer" w:date="2018-05-28T16:34:00Z">
        <w:r w:rsidR="00D87BAF">
          <w:t>;</w:t>
        </w:r>
      </w:ins>
      <w:del w:id="455" w:author="Reviewer" w:date="2018-05-28T16:34:00Z">
        <w:r w:rsidDel="00D87BAF">
          <w:delText>,</w:delText>
        </w:r>
      </w:del>
      <w:r>
        <w:t xml:space="preserve"> </w:t>
      </w:r>
      <w:del w:id="456" w:author="Reviewer" w:date="2018-05-28T16:34:00Z">
        <w:r w:rsidDel="00D87BAF">
          <w:delText xml:space="preserve">o segundo </w:delText>
        </w:r>
      </w:del>
      <w:r>
        <w:t>de 03/1983 a 11/1983</w:t>
      </w:r>
      <w:ins w:id="457" w:author="Reviewer" w:date="2018-05-28T16:34:00Z">
        <w:r w:rsidR="00D87BAF">
          <w:t>;</w:t>
        </w:r>
      </w:ins>
      <w:r>
        <w:t xml:space="preserve"> </w:t>
      </w:r>
      <w:del w:id="458" w:author="Reviewer" w:date="2018-05-28T16:34:00Z">
        <w:r w:rsidDel="00D87BAF">
          <w:delText xml:space="preserve">e o último </w:delText>
        </w:r>
      </w:del>
      <w:r>
        <w:t xml:space="preserve">de 11/2009 a </w:t>
      </w:r>
      <w:r>
        <w:lastRenderedPageBreak/>
        <w:t>04/2010</w:t>
      </w:r>
      <w:ins w:id="459" w:author="Reviewer" w:date="2018-05-28T16:34:00Z">
        <w:r w:rsidR="00D87BAF">
          <w:t>. Os</w:t>
        </w:r>
      </w:ins>
      <w:del w:id="460" w:author="Reviewer" w:date="2018-05-28T16:34:00Z">
        <w:r w:rsidDel="00D87BAF">
          <w:delText xml:space="preserve"> –</w:delText>
        </w:r>
      </w:del>
      <w:r>
        <w:t xml:space="preserve"> </w:t>
      </w:r>
      <w:del w:id="461" w:author="Reviewer" w:date="2018-05-28T16:34:00Z">
        <w:r w:rsidDel="00D87BAF">
          <w:delText xml:space="preserve">e </w:delText>
        </w:r>
      </w:del>
      <w:r>
        <w:t>20 extremamente secos no SPI6</w:t>
      </w:r>
      <w:del w:id="462" w:author="Reviewer" w:date="2018-05-28T16:35:00Z">
        <w:r w:rsidDel="00D87BAF">
          <w:delText xml:space="preserve"> –</w:delText>
        </w:r>
      </w:del>
      <w:r>
        <w:t xml:space="preserve"> concentrados em cinco períodos</w:t>
      </w:r>
      <w:ins w:id="463" w:author="Reviewer" w:date="2018-05-28T16:35:00Z">
        <w:r w:rsidR="00D87BAF">
          <w:t>:</w:t>
        </w:r>
      </w:ins>
      <w:r>
        <w:t xml:space="preserve"> </w:t>
      </w:r>
      <w:ins w:id="464" w:author="Reviewer" w:date="2018-05-28T16:36:00Z">
        <w:r w:rsidR="00D87BAF">
          <w:t>10/1961 e 11/1961</w:t>
        </w:r>
        <w:r w:rsidR="00D87BAF">
          <w:t>;</w:t>
        </w:r>
        <w:r w:rsidR="00D87BAF">
          <w:t xml:space="preserve"> de 06/1963 a 10/1963</w:t>
        </w:r>
        <w:r w:rsidR="00D87BAF">
          <w:t>;</w:t>
        </w:r>
        <w:r w:rsidR="00D87BAF">
          <w:t xml:space="preserve"> </w:t>
        </w:r>
        <w:r w:rsidR="00D87BAF">
          <w:t xml:space="preserve">de </w:t>
        </w:r>
        <w:r w:rsidR="00D87BAF">
          <w:t xml:space="preserve">12/1963 </w:t>
        </w:r>
        <w:r w:rsidR="00D87BAF">
          <w:t>e</w:t>
        </w:r>
        <w:r w:rsidR="00D87BAF">
          <w:t xml:space="preserve"> 01/1964</w:t>
        </w:r>
        <w:r w:rsidR="00D87BAF">
          <w:t>;</w:t>
        </w:r>
        <w:r w:rsidR="00D87BAF">
          <w:t xml:space="preserve"> de 03/1964 a 05/1964</w:t>
        </w:r>
        <w:r w:rsidR="00D87BAF">
          <w:t>;</w:t>
        </w:r>
        <w:r w:rsidR="00D87BAF">
          <w:t xml:space="preserve"> de 11/1968 a 04/1969</w:t>
        </w:r>
        <w:r w:rsidR="00D87BAF">
          <w:t>, além d</w:t>
        </w:r>
      </w:ins>
      <w:r>
        <w:t>e duas ocorrências isoladas (07/1984 e 12/1999)</w:t>
      </w:r>
      <w:ins w:id="465" w:author="Reviewer" w:date="2018-05-28T16:35:00Z">
        <w:r w:rsidR="00D87BAF">
          <w:t>.</w:t>
        </w:r>
      </w:ins>
      <w:del w:id="466" w:author="Reviewer" w:date="2018-05-28T16:35:00Z">
        <w:r w:rsidDel="00D87BAF">
          <w:delText>, o primeiro compreende 10/1961 e 11/1961, o segundo de 06/1963 a 10/1963, o terceiro 12/1963 e 01/1964, o quarto de 03/1964 a 05/1964, o último de 11/1968 a 04/1969 –;</w:delText>
        </w:r>
      </w:del>
      <w:ins w:id="467" w:author="Reviewer" w:date="2018-05-28T16:37:00Z">
        <w:r w:rsidR="00D87BAF">
          <w:t xml:space="preserve"> O SPI12 revelou a ocorrência de </w:t>
        </w:r>
      </w:ins>
      <w:del w:id="468" w:author="Reviewer" w:date="2018-05-28T16:36:00Z">
        <w:r w:rsidDel="00D87BAF">
          <w:delText xml:space="preserve"> </w:delText>
        </w:r>
      </w:del>
      <w:r>
        <w:t>24 extremamente chuvosos</w:t>
      </w:r>
      <w:del w:id="469" w:author="Reviewer" w:date="2018-05-28T16:37:00Z">
        <w:r w:rsidDel="00D87BAF">
          <w:delText xml:space="preserve"> –</w:delText>
        </w:r>
      </w:del>
      <w:r>
        <w:t xml:space="preserve"> concentrados em três períodos</w:t>
      </w:r>
      <w:ins w:id="470" w:author="Reviewer" w:date="2018-05-28T16:37:00Z">
        <w:r w:rsidR="00D87BAF">
          <w:t xml:space="preserve">: </w:t>
        </w:r>
        <w:r w:rsidR="00D87BAF">
          <w:t>de 08/1976 a 11/1976</w:t>
        </w:r>
        <w:r w:rsidR="00D87BAF">
          <w:t>;</w:t>
        </w:r>
        <w:r w:rsidR="00D87BAF">
          <w:t xml:space="preserve"> de 03/1983 a 01/1984</w:t>
        </w:r>
        <w:r w:rsidR="00D87BAF">
          <w:t>;</w:t>
        </w:r>
        <w:r w:rsidR="00D87BAF">
          <w:t xml:space="preserve"> de 12/2009 a 07/2010</w:t>
        </w:r>
        <w:r w:rsidR="00D87BAF">
          <w:t>; além</w:t>
        </w:r>
        <w:r w:rsidR="00D87BAF">
          <w:t xml:space="preserve"> </w:t>
        </w:r>
        <w:r w:rsidR="00D87BAF">
          <w:t>d</w:t>
        </w:r>
      </w:ins>
      <w:del w:id="471" w:author="Reviewer" w:date="2018-05-28T16:37:00Z">
        <w:r w:rsidDel="00D87BAF">
          <w:delText xml:space="preserve"> </w:delText>
        </w:r>
      </w:del>
      <w:r>
        <w:t>e uma ocorrência isolada (01/1977)</w:t>
      </w:r>
      <w:ins w:id="472" w:author="Reviewer" w:date="2018-05-28T16:37:00Z">
        <w:r w:rsidR="00D87BAF">
          <w:t>.</w:t>
        </w:r>
      </w:ins>
      <w:del w:id="473" w:author="Reviewer" w:date="2018-05-28T16:37:00Z">
        <w:r w:rsidDel="00D87BAF">
          <w:delText xml:space="preserve">, o primeiro de 08/1976 a 11/1976, o segundo de 03/1983 a 01/1984 e o último de 12/2009 a 07/2010 </w:delText>
        </w:r>
      </w:del>
      <w:del w:id="474" w:author="Reviewer" w:date="2018-05-28T16:38:00Z">
        <w:r w:rsidDel="00D87BAF">
          <w:delText>–</w:delText>
        </w:r>
      </w:del>
      <w:r>
        <w:t xml:space="preserve"> </w:t>
      </w:r>
      <w:del w:id="475" w:author="Reviewer" w:date="2018-05-28T16:38:00Z">
        <w:r w:rsidDel="00D87BAF">
          <w:delText xml:space="preserve">e </w:delText>
        </w:r>
      </w:del>
      <w:ins w:id="476" w:author="Reviewer" w:date="2018-05-28T16:38:00Z">
        <w:r w:rsidR="00D87BAF">
          <w:t>Os</w:t>
        </w:r>
        <w:r w:rsidR="00D87BAF">
          <w:t xml:space="preserve"> </w:t>
        </w:r>
      </w:ins>
      <w:r>
        <w:t xml:space="preserve">20 extremamente secos no SPI 12 </w:t>
      </w:r>
      <w:ins w:id="477" w:author="Reviewer" w:date="2018-05-28T16:38:00Z">
        <w:r w:rsidR="00D87BAF">
          <w:t xml:space="preserve">ocorreram </w:t>
        </w:r>
      </w:ins>
      <w:del w:id="478" w:author="Reviewer" w:date="2018-05-28T16:38:00Z">
        <w:r w:rsidDel="00D87BAF">
          <w:delText xml:space="preserve">– concentrados em dois períodos e duas ocorrências isoladas (10/1963 e 06/2000), o primeiro </w:delText>
        </w:r>
      </w:del>
      <w:r>
        <w:t xml:space="preserve">de 12/1963 a 08/1964 e </w:t>
      </w:r>
      <w:del w:id="479" w:author="Reviewer" w:date="2018-05-28T16:38:00Z">
        <w:r w:rsidDel="00D87BAF">
          <w:delText xml:space="preserve">o segundo </w:delText>
        </w:r>
      </w:del>
      <w:r>
        <w:t>de 01/1969 a 09/1969</w:t>
      </w:r>
      <w:ins w:id="480" w:author="Reviewer" w:date="2018-05-28T16:38:00Z">
        <w:r w:rsidR="00D87BAF">
          <w:t xml:space="preserve">, além de </w:t>
        </w:r>
        <w:r w:rsidR="00D87BAF">
          <w:t>duas ocorrências isoladas (10/1963 e 06/2000)</w:t>
        </w:r>
      </w:ins>
      <w:del w:id="481" w:author="Reviewer" w:date="2018-05-28T16:38:00Z">
        <w:r w:rsidDel="00D87BAF">
          <w:delText xml:space="preserve"> –</w:delText>
        </w:r>
      </w:del>
      <w:ins w:id="482" w:author="Reviewer" w:date="2018-05-28T16:38:00Z">
        <w:r w:rsidR="00D87BAF">
          <w:t>.</w:t>
        </w:r>
      </w:ins>
      <w:del w:id="483" w:author="Reviewer" w:date="2018-05-28T16:38:00Z">
        <w:r w:rsidDel="00D87BAF">
          <w:delText>;</w:delText>
        </w:r>
      </w:del>
      <w:r>
        <w:t xml:space="preserve"> </w:t>
      </w:r>
      <w:ins w:id="484" w:author="Reviewer" w:date="2018-05-28T16:38:00Z">
        <w:r w:rsidR="00D87BAF">
          <w:t>No SPI24 os resul</w:t>
        </w:r>
      </w:ins>
      <w:ins w:id="485" w:author="Reviewer" w:date="2018-05-28T16:39:00Z">
        <w:r w:rsidR="00D87BAF">
          <w:t xml:space="preserve">tados indicam </w:t>
        </w:r>
      </w:ins>
      <w:r>
        <w:t xml:space="preserve">22 extremamente chuvosos </w:t>
      </w:r>
      <w:del w:id="486" w:author="Reviewer" w:date="2018-05-28T16:39:00Z">
        <w:r w:rsidDel="00D87BAF">
          <w:delText xml:space="preserve">– concentrados em dois períodos e em uma ocorrência isolada (09/1984), o primeiro </w:delText>
        </w:r>
      </w:del>
      <w:r>
        <w:t xml:space="preserve">de 05/1983 a 05/1984 e </w:t>
      </w:r>
      <w:del w:id="487" w:author="Reviewer" w:date="2018-05-28T16:39:00Z">
        <w:r w:rsidDel="00D87BAF">
          <w:delText xml:space="preserve">o segundo </w:delText>
        </w:r>
      </w:del>
      <w:r>
        <w:t>de 01/2011 a 08/2011</w:t>
      </w:r>
      <w:ins w:id="488" w:author="Reviewer" w:date="2018-05-28T16:39:00Z">
        <w:r w:rsidR="00D87BAF">
          <w:t xml:space="preserve">, e </w:t>
        </w:r>
        <w:r w:rsidR="00D87BAF">
          <w:t>uma ocorrência isolada (09/1984)</w:t>
        </w:r>
        <w:r w:rsidR="00D87BAF">
          <w:t>.</w:t>
        </w:r>
      </w:ins>
      <w:r>
        <w:t xml:space="preserve"> </w:t>
      </w:r>
      <w:ins w:id="489" w:author="Reviewer" w:date="2018-05-28T16:39:00Z">
        <w:r w:rsidR="00D87BAF">
          <w:t>Os</w:t>
        </w:r>
      </w:ins>
      <w:del w:id="490" w:author="Reviewer" w:date="2018-05-28T16:39:00Z">
        <w:r w:rsidDel="00D87BAF">
          <w:delText>– e</w:delText>
        </w:r>
      </w:del>
      <w:r>
        <w:t xml:space="preserve"> 21 extremamente secos no SPI 24 </w:t>
      </w:r>
      <w:del w:id="491" w:author="Reviewer" w:date="2018-05-28T16:39:00Z">
        <w:r w:rsidDel="00D87BAF">
          <w:delText xml:space="preserve">– concentrado em quatro períodos, o primeiro </w:delText>
        </w:r>
      </w:del>
      <w:ins w:id="492" w:author="Reviewer" w:date="2018-05-28T16:39:00Z">
        <w:r w:rsidR="00D87BAF">
          <w:t xml:space="preserve">ocorreram </w:t>
        </w:r>
      </w:ins>
      <w:r>
        <w:t>de 03/1964 a 08/1964</w:t>
      </w:r>
      <w:ins w:id="493" w:author="Reviewer" w:date="2018-05-28T16:39:00Z">
        <w:r w:rsidR="00D87BAF">
          <w:t>;</w:t>
        </w:r>
      </w:ins>
      <w:del w:id="494" w:author="Reviewer" w:date="2018-05-28T16:39:00Z">
        <w:r w:rsidDel="00D87BAF">
          <w:delText>,</w:delText>
        </w:r>
      </w:del>
      <w:r>
        <w:t xml:space="preserve"> </w:t>
      </w:r>
      <w:del w:id="495" w:author="Reviewer" w:date="2018-05-28T16:39:00Z">
        <w:r w:rsidDel="00D87BAF">
          <w:delText xml:space="preserve">o segundo </w:delText>
        </w:r>
      </w:del>
      <w:r>
        <w:t>de 10/1964 a 02/1965</w:t>
      </w:r>
      <w:ins w:id="496" w:author="Reviewer" w:date="2018-05-28T16:39:00Z">
        <w:r w:rsidR="00D87BAF">
          <w:t>;</w:t>
        </w:r>
      </w:ins>
      <w:del w:id="497" w:author="Reviewer" w:date="2018-05-28T16:39:00Z">
        <w:r w:rsidDel="00D87BAF">
          <w:delText>,</w:delText>
        </w:r>
      </w:del>
      <w:r>
        <w:t xml:space="preserve"> </w:t>
      </w:r>
      <w:del w:id="498" w:author="Reviewer" w:date="2018-05-28T16:39:00Z">
        <w:r w:rsidDel="00D87BAF">
          <w:delText xml:space="preserve">o terceiro </w:delText>
        </w:r>
      </w:del>
      <w:r>
        <w:t>de 02/1969 a 04/1969</w:t>
      </w:r>
      <w:ins w:id="499" w:author="Reviewer" w:date="2018-05-28T16:39:00Z">
        <w:r w:rsidR="00D87BAF">
          <w:t>;</w:t>
        </w:r>
      </w:ins>
      <w:del w:id="500" w:author="Reviewer" w:date="2018-05-28T16:39:00Z">
        <w:r w:rsidDel="00D87BAF">
          <w:delText>,</w:delText>
        </w:r>
      </w:del>
      <w:r>
        <w:t xml:space="preserve"> </w:t>
      </w:r>
      <w:del w:id="501" w:author="Reviewer" w:date="2018-05-28T16:39:00Z">
        <w:r w:rsidDel="00D87BAF">
          <w:delText xml:space="preserve">o último </w:delText>
        </w:r>
      </w:del>
      <w:r>
        <w:t xml:space="preserve">de 06/1969 a 12/1969. </w:t>
      </w:r>
      <w:del w:id="502" w:author="Reviewer" w:date="2018-05-28T16:40:00Z">
        <w:r w:rsidDel="00D87BAF">
          <w:delText>Desse modo</w:delText>
        </w:r>
      </w:del>
      <w:ins w:id="503" w:author="Reviewer" w:date="2018-05-28T16:40:00Z">
        <w:r w:rsidR="00D87BAF">
          <w:t>Os resultados revelam</w:t>
        </w:r>
      </w:ins>
      <w:del w:id="504" w:author="Reviewer" w:date="2018-05-28T16:40:00Z">
        <w:r w:rsidDel="00D87BAF">
          <w:delText>, observa-se</w:delText>
        </w:r>
      </w:del>
      <w:r>
        <w:t xml:space="preserve"> que a </w:t>
      </w:r>
      <w:del w:id="505" w:author="Reviewer" w:date="2018-05-28T16:40:00Z">
        <w:r w:rsidDel="00D87BAF">
          <w:delText xml:space="preserve">Bacia do Rio Jundiaí </w:delText>
        </w:r>
      </w:del>
      <w:ins w:id="506" w:author="Reviewer" w:date="2018-05-28T16:40:00Z">
        <w:r w:rsidR="00D87BAF">
          <w:t xml:space="preserve">BHRJ </w:t>
        </w:r>
      </w:ins>
      <w:r>
        <w:t xml:space="preserve">vem </w:t>
      </w:r>
      <w:del w:id="507" w:author="Reviewer" w:date="2018-05-28T16:40:00Z">
        <w:r w:rsidDel="00D87BAF">
          <w:delText xml:space="preserve">sofrendo </w:delText>
        </w:r>
      </w:del>
      <w:ins w:id="508" w:author="Reviewer" w:date="2018-05-28T16:40:00Z">
        <w:r w:rsidR="00D87BAF">
          <w:t>sendo impactada</w:t>
        </w:r>
        <w:r w:rsidR="00D87BAF">
          <w:t xml:space="preserve"> </w:t>
        </w:r>
      </w:ins>
      <w:r>
        <w:t>com a ocorrência de eventos extremos. Apesar da sua ocorrência, existe uma tendência de aumento?</w:t>
      </w:r>
    </w:p>
    <w:p w:rsidR="00263C24" w:rsidRDefault="00263C24" w:rsidP="00A374F0">
      <w:pPr>
        <w:ind w:firstLine="720"/>
        <w:jc w:val="both"/>
      </w:pPr>
    </w:p>
    <w:p w:rsidR="00050061" w:rsidRPr="00066899" w:rsidRDefault="00050061" w:rsidP="00A374F0">
      <w:pPr>
        <w:jc w:val="both"/>
        <w:rPr>
          <w:sz w:val="22"/>
          <w:lang w:eastAsia="ar-SA"/>
        </w:rPr>
      </w:pPr>
      <w:bookmarkStart w:id="509" w:name="_Ref472426478"/>
      <w:r w:rsidRPr="00066899">
        <w:rPr>
          <w:sz w:val="22"/>
          <w:lang w:eastAsia="ar-SA"/>
        </w:rPr>
        <w:t xml:space="preserve">Gráfico </w:t>
      </w:r>
      <w:r w:rsidRPr="00066899">
        <w:rPr>
          <w:sz w:val="22"/>
          <w:lang w:eastAsia="ar-SA"/>
        </w:rPr>
        <w:fldChar w:fldCharType="begin"/>
      </w:r>
      <w:r w:rsidRPr="00066899">
        <w:rPr>
          <w:sz w:val="22"/>
          <w:lang w:eastAsia="ar-SA"/>
        </w:rPr>
        <w:instrText xml:space="preserve"> SEQ Gráfico \* ARABIC </w:instrText>
      </w:r>
      <w:r w:rsidRPr="00066899">
        <w:rPr>
          <w:sz w:val="22"/>
          <w:lang w:eastAsia="ar-SA"/>
        </w:rPr>
        <w:fldChar w:fldCharType="separate"/>
      </w:r>
      <w:r w:rsidR="00907C7B">
        <w:rPr>
          <w:noProof/>
          <w:sz w:val="22"/>
          <w:lang w:eastAsia="ar-SA"/>
        </w:rPr>
        <w:t>3</w:t>
      </w:r>
      <w:r w:rsidRPr="00066899">
        <w:rPr>
          <w:sz w:val="22"/>
          <w:lang w:eastAsia="ar-SA"/>
        </w:rPr>
        <w:fldChar w:fldCharType="end"/>
      </w:r>
      <w:bookmarkEnd w:id="509"/>
      <w:r w:rsidRPr="00066899">
        <w:rPr>
          <w:sz w:val="22"/>
          <w:lang w:eastAsia="ar-SA"/>
        </w:rPr>
        <w:t xml:space="preserve"> – Resultados do SPI 6, SPI 12 e SPI 24 para a Bacia do Rio Jundiaí: 1961-2014</w:t>
      </w:r>
    </w:p>
    <w:tbl>
      <w:tblPr>
        <w:tblW w:w="0" w:type="auto"/>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605"/>
      </w:tblGrid>
      <w:tr w:rsidR="00050061" w:rsidTr="00C843AB">
        <w:trPr>
          <w:trHeight w:val="1970"/>
        </w:trPr>
        <w:tc>
          <w:tcPr>
            <w:tcW w:w="8501" w:type="dxa"/>
            <w:tcBorders>
              <w:bottom w:val="single" w:sz="4" w:space="0" w:color="auto"/>
            </w:tcBorders>
            <w:shd w:val="clear" w:color="auto" w:fill="auto"/>
          </w:tcPr>
          <w:p w:rsidR="00050061" w:rsidRDefault="000D4351" w:rsidP="00A374F0">
            <w:pPr>
              <w:jc w:val="both"/>
              <w:rPr>
                <w:lang w:eastAsia="ar-SA"/>
              </w:rPr>
            </w:pPr>
            <w:r w:rsidRPr="0049735A">
              <w:rPr>
                <w:noProof/>
              </w:rPr>
              <w:drawing>
                <wp:inline distT="0" distB="0" distL="0" distR="0">
                  <wp:extent cx="5375275" cy="1277620"/>
                  <wp:effectExtent l="0" t="0" r="0" b="0"/>
                  <wp:docPr id="16" name="Gráfico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050061" w:rsidTr="00C843AB">
        <w:tc>
          <w:tcPr>
            <w:tcW w:w="8501" w:type="dxa"/>
            <w:tcBorders>
              <w:top w:val="single" w:sz="4" w:space="0" w:color="auto"/>
              <w:bottom w:val="single" w:sz="4" w:space="0" w:color="auto"/>
            </w:tcBorders>
            <w:shd w:val="clear" w:color="auto" w:fill="auto"/>
          </w:tcPr>
          <w:p w:rsidR="00050061" w:rsidRDefault="000D4351" w:rsidP="00A374F0">
            <w:pPr>
              <w:jc w:val="both"/>
              <w:rPr>
                <w:lang w:eastAsia="ar-SA"/>
              </w:rPr>
            </w:pPr>
            <w:r w:rsidRPr="0049735A">
              <w:rPr>
                <w:noProof/>
              </w:rPr>
              <w:drawing>
                <wp:inline distT="0" distB="0" distL="0" distR="0">
                  <wp:extent cx="5375275" cy="1277620"/>
                  <wp:effectExtent l="0" t="0" r="0" b="0"/>
                  <wp:docPr id="17"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050061" w:rsidTr="00C843AB">
        <w:tc>
          <w:tcPr>
            <w:tcW w:w="8501" w:type="dxa"/>
            <w:tcBorders>
              <w:top w:val="single" w:sz="4" w:space="0" w:color="auto"/>
              <w:bottom w:val="single" w:sz="4" w:space="0" w:color="auto"/>
            </w:tcBorders>
            <w:shd w:val="clear" w:color="auto" w:fill="auto"/>
          </w:tcPr>
          <w:p w:rsidR="00050061" w:rsidRDefault="000D4351" w:rsidP="00A374F0">
            <w:pPr>
              <w:jc w:val="both"/>
              <w:rPr>
                <w:lang w:eastAsia="ar-SA"/>
              </w:rPr>
            </w:pPr>
            <w:r w:rsidRPr="0049735A">
              <w:rPr>
                <w:noProof/>
              </w:rPr>
              <w:drawing>
                <wp:inline distT="0" distB="0" distL="0" distR="0">
                  <wp:extent cx="5375275" cy="1277620"/>
                  <wp:effectExtent l="0" t="0" r="0" b="0"/>
                  <wp:docPr id="18" name="Gráfico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rsidR="00050061" w:rsidRPr="00066899" w:rsidRDefault="00050061" w:rsidP="00A374F0">
      <w:pPr>
        <w:jc w:val="both"/>
        <w:rPr>
          <w:sz w:val="22"/>
          <w:lang w:eastAsia="ar-SA"/>
        </w:rPr>
      </w:pPr>
      <w:r w:rsidRPr="00066899">
        <w:rPr>
          <w:sz w:val="22"/>
          <w:lang w:eastAsia="ar-SA"/>
        </w:rPr>
        <w:t xml:space="preserve">Fonte: preparado pelos autores com base nos resultados do </w:t>
      </w:r>
      <w:proofErr w:type="spellStart"/>
      <w:r w:rsidRPr="00066899">
        <w:rPr>
          <w:i/>
          <w:sz w:val="22"/>
        </w:rPr>
        <w:t>Standardized</w:t>
      </w:r>
      <w:proofErr w:type="spellEnd"/>
      <w:r w:rsidRPr="00066899">
        <w:rPr>
          <w:i/>
          <w:sz w:val="22"/>
        </w:rPr>
        <w:t xml:space="preserve"> </w:t>
      </w:r>
      <w:proofErr w:type="spellStart"/>
      <w:r w:rsidRPr="00066899">
        <w:rPr>
          <w:i/>
          <w:sz w:val="22"/>
        </w:rPr>
        <w:t>Precipitation</w:t>
      </w:r>
      <w:proofErr w:type="spellEnd"/>
      <w:r w:rsidRPr="00066899">
        <w:rPr>
          <w:i/>
          <w:sz w:val="22"/>
        </w:rPr>
        <w:t xml:space="preserve"> Index</w:t>
      </w:r>
      <w:r w:rsidRPr="00066899">
        <w:rPr>
          <w:sz w:val="22"/>
        </w:rPr>
        <w:t xml:space="preserve"> (</w:t>
      </w:r>
      <w:r w:rsidRPr="00066899">
        <w:rPr>
          <w:i/>
          <w:sz w:val="22"/>
        </w:rPr>
        <w:t>SPI</w:t>
      </w:r>
      <w:r w:rsidRPr="00066899">
        <w:rPr>
          <w:sz w:val="22"/>
        </w:rPr>
        <w:t>)</w:t>
      </w:r>
      <w:r w:rsidRPr="00066899">
        <w:rPr>
          <w:sz w:val="22"/>
          <w:lang w:eastAsia="ar-SA"/>
        </w:rPr>
        <w:t>.</w:t>
      </w:r>
    </w:p>
    <w:p w:rsidR="00050061" w:rsidRPr="00066899" w:rsidRDefault="00050061" w:rsidP="00A374F0">
      <w:pPr>
        <w:jc w:val="both"/>
        <w:rPr>
          <w:sz w:val="22"/>
          <w:lang w:eastAsia="ar-SA"/>
        </w:rPr>
      </w:pPr>
      <w:r w:rsidRPr="00066899">
        <w:rPr>
          <w:sz w:val="22"/>
          <w:lang w:eastAsia="ar-SA"/>
        </w:rPr>
        <w:t xml:space="preserve">Nota: </w:t>
      </w:r>
      <w:r w:rsidR="00BE0BE1" w:rsidRPr="00066899">
        <w:rPr>
          <w:sz w:val="22"/>
          <w:lang w:eastAsia="ar-SA"/>
        </w:rPr>
        <w:t xml:space="preserve">os </w:t>
      </w:r>
      <w:r w:rsidRPr="00066899">
        <w:rPr>
          <w:sz w:val="22"/>
          <w:lang w:eastAsia="ar-SA"/>
        </w:rPr>
        <w:t xml:space="preserve">registros acima da linha azul representam a ocorrência de eventos extremamente chuvosos </w:t>
      </w:r>
      <w:r w:rsidR="00BE0BE1" w:rsidRPr="00066899">
        <w:rPr>
          <w:sz w:val="22"/>
          <w:lang w:eastAsia="ar-SA"/>
        </w:rPr>
        <w:t xml:space="preserve">(eventos extremos chuvosos) </w:t>
      </w:r>
      <w:r w:rsidRPr="00066899">
        <w:rPr>
          <w:sz w:val="22"/>
          <w:lang w:eastAsia="ar-SA"/>
        </w:rPr>
        <w:t>e abaixo da linha vermelha eventos extremamente secos</w:t>
      </w:r>
      <w:r w:rsidR="00BE0BE1" w:rsidRPr="00066899">
        <w:rPr>
          <w:sz w:val="22"/>
          <w:lang w:eastAsia="ar-SA"/>
        </w:rPr>
        <w:t xml:space="preserve"> (eventos extremos secos)</w:t>
      </w:r>
      <w:r w:rsidRPr="00066899">
        <w:rPr>
          <w:sz w:val="22"/>
          <w:lang w:eastAsia="ar-SA"/>
        </w:rPr>
        <w:t>.</w:t>
      </w:r>
    </w:p>
    <w:p w:rsidR="00050061" w:rsidRDefault="00050061" w:rsidP="00A374F0">
      <w:pPr>
        <w:ind w:firstLine="720"/>
        <w:jc w:val="both"/>
      </w:pPr>
    </w:p>
    <w:p w:rsidR="00050061" w:rsidRDefault="00050061" w:rsidP="00A374F0">
      <w:pPr>
        <w:ind w:firstLine="720"/>
        <w:jc w:val="both"/>
        <w:rPr>
          <w:ins w:id="510" w:author="Reviewer" w:date="2018-05-28T16:43:00Z"/>
          <w:shd w:val="clear" w:color="auto" w:fill="FFFFFF"/>
        </w:rPr>
      </w:pPr>
      <w:r w:rsidRPr="00711498">
        <w:t>Para identificar se há ou não tendência na ocorrência de eventos extremos foi realizado o teste Mann-Kendall modificado para SPI</w:t>
      </w:r>
      <w:r>
        <w:t xml:space="preserve"> </w:t>
      </w:r>
      <w:r w:rsidRPr="00711498">
        <w:t>6, SPI</w:t>
      </w:r>
      <w:r>
        <w:t xml:space="preserve"> </w:t>
      </w:r>
      <w:r w:rsidRPr="00711498">
        <w:t>12 e SPI</w:t>
      </w:r>
      <w:r>
        <w:t xml:space="preserve"> </w:t>
      </w:r>
      <w:r w:rsidRPr="00711498">
        <w:t xml:space="preserve">24. Os resultados revelam uma tendência </w:t>
      </w:r>
      <w:del w:id="511" w:author="Reviewer" w:date="2018-05-28T16:40:00Z">
        <w:r w:rsidRPr="00711498" w:rsidDel="004A4742">
          <w:rPr>
            <w:shd w:val="clear" w:color="auto" w:fill="FFFFFF"/>
          </w:rPr>
          <w:delText xml:space="preserve">significativa </w:delText>
        </w:r>
      </w:del>
      <w:r w:rsidRPr="00711498">
        <w:rPr>
          <w:shd w:val="clear" w:color="auto" w:fill="FFFFFF"/>
        </w:rPr>
        <w:t xml:space="preserve">de </w:t>
      </w:r>
      <w:r>
        <w:rPr>
          <w:shd w:val="clear" w:color="auto" w:fill="FFFFFF"/>
        </w:rPr>
        <w:t xml:space="preserve">aumento </w:t>
      </w:r>
      <w:r w:rsidRPr="00711498">
        <w:rPr>
          <w:shd w:val="clear" w:color="auto" w:fill="FFFFFF"/>
        </w:rPr>
        <w:t>do SPI</w:t>
      </w:r>
      <w:r>
        <w:rPr>
          <w:shd w:val="clear" w:color="auto" w:fill="FFFFFF"/>
        </w:rPr>
        <w:t xml:space="preserve"> </w:t>
      </w:r>
      <w:r w:rsidRPr="00711498">
        <w:rPr>
          <w:shd w:val="clear" w:color="auto" w:fill="FFFFFF"/>
        </w:rPr>
        <w:t>12 e SPI</w:t>
      </w:r>
      <w:r>
        <w:rPr>
          <w:shd w:val="clear" w:color="auto" w:fill="FFFFFF"/>
        </w:rPr>
        <w:t xml:space="preserve"> </w:t>
      </w:r>
      <w:r w:rsidRPr="00711498">
        <w:rPr>
          <w:shd w:val="clear" w:color="auto" w:fill="FFFFFF"/>
        </w:rPr>
        <w:t xml:space="preserve">24, </w:t>
      </w:r>
      <w:del w:id="512" w:author="Reviewer" w:date="2018-05-28T16:41:00Z">
        <w:r w:rsidRPr="00711498" w:rsidDel="004A4742">
          <w:rPr>
            <w:shd w:val="clear" w:color="auto" w:fill="FFFFFF"/>
          </w:rPr>
          <w:delText xml:space="preserve">ou seja, tendência de aumento </w:delText>
        </w:r>
      </w:del>
      <w:r w:rsidRPr="00711498">
        <w:rPr>
          <w:shd w:val="clear" w:color="auto" w:fill="FFFFFF"/>
        </w:rPr>
        <w:t>da ocorrência de eventos de excesso de chuva de médio/longo e de longo prazo</w:t>
      </w:r>
      <w:r>
        <w:rPr>
          <w:shd w:val="clear" w:color="auto" w:fill="FFFFFF"/>
        </w:rPr>
        <w:t xml:space="preserve"> na </w:t>
      </w:r>
      <w:del w:id="513" w:author="Reviewer" w:date="2018-05-28T16:41:00Z">
        <w:r w:rsidDel="004A4742">
          <w:rPr>
            <w:shd w:val="clear" w:color="auto" w:fill="FFFFFF"/>
          </w:rPr>
          <w:delText>Bacia do Rio Jundiaí</w:delText>
        </w:r>
      </w:del>
      <w:ins w:id="514" w:author="Reviewer" w:date="2018-05-28T16:41:00Z">
        <w:r w:rsidR="004A4742">
          <w:rPr>
            <w:shd w:val="clear" w:color="auto" w:fill="FFFFFF"/>
          </w:rPr>
          <w:t>BHRJ</w:t>
        </w:r>
      </w:ins>
      <w:r w:rsidRPr="00711498">
        <w:rPr>
          <w:shd w:val="clear" w:color="auto" w:fill="FFFFFF"/>
        </w:rPr>
        <w:t>.</w:t>
      </w:r>
      <w:r>
        <w:rPr>
          <w:shd w:val="clear" w:color="auto" w:fill="FFFFFF"/>
        </w:rPr>
        <w:t xml:space="preserve"> Apesar da grande seca registrada em 2014, os resultados indicam que pode estar curso na região um</w:t>
      </w:r>
      <w:del w:id="515" w:author="Reviewer" w:date="2018-05-28T16:41:00Z">
        <w:r w:rsidDel="004A4742">
          <w:rPr>
            <w:shd w:val="clear" w:color="auto" w:fill="FFFFFF"/>
          </w:rPr>
          <w:delText>a tendência de</w:delText>
        </w:r>
      </w:del>
      <w:r>
        <w:rPr>
          <w:shd w:val="clear" w:color="auto" w:fill="FFFFFF"/>
        </w:rPr>
        <w:t xml:space="preserve"> aumento na ocorrência de eventos extremos relacionados com o excesso de chuvas.</w:t>
      </w:r>
      <w:ins w:id="516" w:author="Reviewer" w:date="2018-05-28T16:41:00Z">
        <w:r w:rsidR="00D45A3D">
          <w:rPr>
            <w:shd w:val="clear" w:color="auto" w:fill="FFFFFF"/>
          </w:rPr>
          <w:t xml:space="preserve"> Como a área BHRJ não é grande, os eventos estariam ocorrendo </w:t>
        </w:r>
      </w:ins>
      <w:ins w:id="517" w:author="Reviewer" w:date="2018-05-28T16:42:00Z">
        <w:r w:rsidR="00D45A3D">
          <w:rPr>
            <w:shd w:val="clear" w:color="auto" w:fill="FFFFFF"/>
          </w:rPr>
          <w:t>em toda a sua extensão.</w:t>
        </w:r>
      </w:ins>
    </w:p>
    <w:p w:rsidR="00E46C1B" w:rsidRDefault="00E46C1B" w:rsidP="00A374F0">
      <w:pPr>
        <w:ind w:firstLine="720"/>
        <w:jc w:val="both"/>
        <w:rPr>
          <w:ins w:id="518" w:author="Reviewer" w:date="2018-05-28T16:43:00Z"/>
          <w:shd w:val="clear" w:color="auto" w:fill="FFFFFF"/>
        </w:rPr>
      </w:pPr>
    </w:p>
    <w:p w:rsidR="00E46C1B" w:rsidRPr="004F2BBC" w:rsidRDefault="00E46C1B" w:rsidP="00E46C1B">
      <w:pPr>
        <w:pStyle w:val="Ttulo1"/>
        <w:numPr>
          <w:ilvl w:val="0"/>
          <w:numId w:val="3"/>
        </w:numPr>
        <w:jc w:val="both"/>
        <w:rPr>
          <w:ins w:id="519" w:author="Reviewer" w:date="2018-05-28T16:43:00Z"/>
          <w:caps w:val="0"/>
          <w:szCs w:val="24"/>
        </w:rPr>
      </w:pPr>
      <w:ins w:id="520" w:author="Reviewer" w:date="2018-05-28T16:43:00Z">
        <w:r w:rsidRPr="004F2BBC">
          <w:rPr>
            <w:caps w:val="0"/>
            <w:szCs w:val="24"/>
          </w:rPr>
          <w:t>Discussão</w:t>
        </w:r>
      </w:ins>
    </w:p>
    <w:p w:rsidR="00E46C1B" w:rsidRDefault="00E46C1B" w:rsidP="00A374F0">
      <w:pPr>
        <w:ind w:firstLine="720"/>
        <w:jc w:val="both"/>
        <w:rPr>
          <w:shd w:val="clear" w:color="auto" w:fill="FFFFFF"/>
        </w:rPr>
      </w:pPr>
    </w:p>
    <w:p w:rsidR="00BE7F2E" w:rsidRPr="00F85274" w:rsidRDefault="00B23A86" w:rsidP="00A374F0">
      <w:pPr>
        <w:ind w:firstLine="720"/>
        <w:jc w:val="both"/>
        <w:rPr>
          <w:shd w:val="clear" w:color="auto" w:fill="FFFFFF"/>
        </w:rPr>
      </w:pPr>
      <w:r>
        <w:rPr>
          <w:shd w:val="clear" w:color="auto" w:fill="FFFFFF"/>
        </w:rPr>
        <w:lastRenderedPageBreak/>
        <w:t>Segundo resultados do Atlas Brasileiro de Desastres Naturais</w:t>
      </w:r>
      <w:r w:rsidR="008472AE">
        <w:rPr>
          <w:shd w:val="clear" w:color="auto" w:fill="FFFFFF"/>
        </w:rPr>
        <w:t xml:space="preserve"> </w:t>
      </w:r>
      <w:r w:rsidR="008472AE">
        <w:rPr>
          <w:shd w:val="clear" w:color="auto" w:fill="FFFFFF"/>
        </w:rPr>
        <w:fldChar w:fldCharType="begin" w:fldLock="1"/>
      </w:r>
      <w:r w:rsidR="00650067">
        <w:rPr>
          <w:shd w:val="clear" w:color="auto" w:fill="FFFFFF"/>
        </w:rPr>
        <w:instrText>ADDIN CSL_CITATION {"citationItems":[{"id":"ITEM-1","itemData":{"abstract":"O conhecimento dos fenômenos climáticos e dos desastres naturais e tecnológicos a que nosso território está sujeito é fundamental para a efetividade de uma política de redução de riscos, objetivo primordial da Política Nacional de Proteção e Defesa Civil. Ciente disso,\r\ntem-se avançado na construção de bancos de dados e no enriquecimento deles para que essas informações estejam disponíveis e atualizadas.\r\n\r\nA primeira edição do Atlas Brasileiro de Desastres Naturais é um exemplo desse avanço. Trata-se da evolução de um trabalho concluído em 2010, que contou com a cooperação de todos os estados e do Distrito Federal, além da academia, num amplo trabalho de levantamento de informações necessárias para a caracterização do cenário nacional de desastres entre 1991 e 2010. Realizado por meio de uma parceria entre a Secretaria Nacional de Defesa Civil – SEDEC e a Universidade de Santa Catarina, esta nova edição do Atlas foi atualizada com informações referentes aos anos de 2011 e 2012 e contempla novas metodologias para melhor caracterização dos cenários.","author":[{"dropping-particle":"","family":"Centro Universitário de Estudos e Pesquisas sobre Desastres – CEPED","given":"","non-dropping-particle":"","parse-names":false,"suffix":""}],"id":"ITEM-1","issued":{"date-parts":[["2013"]]},"publisher-place":"Florianópolis","title":"Atlas Brasileiro de Desastres Naturais – 1991 a 2012","type":"report"},"uris":["http://www.mendeley.com/documents/?uuid=b783b32d-ae4c-3d5a-91ee-7d5733b59389"]}],"mendeley":{"formattedCitation":"(Centro Universitário de Estudos e Pesquisas sobre Desastres – CEPED, 2013)","plainTextFormattedCitation":"(Centro Universitário de Estudos e Pesquisas sobre Desastres – CEPED, 2013)","previouslyFormattedCitation":"(Centro Universitário de Estudos e Pesquisas sobre Desastres – CEPED, 2013)"},"properties":{"noteIndex":0},"schema":"https://github.com/citation-style-language/schema/raw/master/csl-citation.json"}</w:instrText>
      </w:r>
      <w:r w:rsidR="008472AE">
        <w:rPr>
          <w:shd w:val="clear" w:color="auto" w:fill="FFFFFF"/>
        </w:rPr>
        <w:fldChar w:fldCharType="separate"/>
      </w:r>
      <w:r w:rsidR="00B7126A" w:rsidRPr="00B7126A">
        <w:rPr>
          <w:noProof/>
          <w:shd w:val="clear" w:color="auto" w:fill="FFFFFF"/>
        </w:rPr>
        <w:t>(Centro Universitário de Estudos e Pesquisas sobre Desastres – CEPED, 2013)</w:t>
      </w:r>
      <w:r w:rsidR="008472AE">
        <w:rPr>
          <w:shd w:val="clear" w:color="auto" w:fill="FFFFFF"/>
        </w:rPr>
        <w:fldChar w:fldCharType="end"/>
      </w:r>
      <w:r>
        <w:rPr>
          <w:shd w:val="clear" w:color="auto" w:fill="FFFFFF"/>
        </w:rPr>
        <w:t xml:space="preserve">, entre 1991 e 2012 foram registrados no Brasil </w:t>
      </w:r>
      <w:r w:rsidR="000D4351">
        <w:rPr>
          <w:shd w:val="clear" w:color="auto" w:fill="FFFFFF"/>
        </w:rPr>
        <w:t>quase 39</w:t>
      </w:r>
      <w:r>
        <w:rPr>
          <w:shd w:val="clear" w:color="auto" w:fill="FFFFFF"/>
        </w:rPr>
        <w:t xml:space="preserve"> mil ocorrências</w:t>
      </w:r>
      <w:ins w:id="521" w:author="Reviewer" w:date="2018-05-28T12:50:00Z">
        <w:r w:rsidR="007F36CC">
          <w:rPr>
            <w:shd w:val="clear" w:color="auto" w:fill="FFFFFF"/>
          </w:rPr>
          <w:t xml:space="preserve"> de origens</w:t>
        </w:r>
      </w:ins>
      <w:r>
        <w:rPr>
          <w:shd w:val="clear" w:color="auto" w:fill="FFFFFF"/>
        </w:rPr>
        <w:t xml:space="preserve"> “naturais”, </w:t>
      </w:r>
      <w:r w:rsidR="000D4351">
        <w:rPr>
          <w:shd w:val="clear" w:color="auto" w:fill="FFFFFF"/>
        </w:rPr>
        <w:t xml:space="preserve">tais como </w:t>
      </w:r>
      <w:r>
        <w:rPr>
          <w:shd w:val="clear" w:color="auto" w:fill="FFFFFF"/>
        </w:rPr>
        <w:t xml:space="preserve">secas e estiagens, inundações, ciclones, granizo, geadas, incêndio florestal, movimento de massa, </w:t>
      </w:r>
      <w:r w:rsidRPr="00F85274">
        <w:rPr>
          <w:shd w:val="clear" w:color="auto" w:fill="FFFFFF"/>
        </w:rPr>
        <w:t>erosão fluvial, entre outros</w:t>
      </w:r>
      <w:r w:rsidR="00BE7F2E" w:rsidRPr="00F85274">
        <w:rPr>
          <w:shd w:val="clear" w:color="auto" w:fill="FFFFFF"/>
        </w:rPr>
        <w:t xml:space="preserve"> (</w:t>
      </w:r>
      <w:r w:rsidR="00F85274" w:rsidRPr="00F85274">
        <w:rPr>
          <w:shd w:val="clear" w:color="auto" w:fill="FFFFFF"/>
        </w:rPr>
        <w:fldChar w:fldCharType="begin"/>
      </w:r>
      <w:r w:rsidR="00F85274" w:rsidRPr="00F85274">
        <w:rPr>
          <w:shd w:val="clear" w:color="auto" w:fill="FFFFFF"/>
        </w:rPr>
        <w:instrText xml:space="preserve"> REF _Ref478229609 \h  \* MERGEFORMAT </w:instrText>
      </w:r>
      <w:r w:rsidR="00F85274" w:rsidRPr="00F85274">
        <w:rPr>
          <w:shd w:val="clear" w:color="auto" w:fill="FFFFFF"/>
        </w:rPr>
      </w:r>
      <w:r w:rsidR="00F85274" w:rsidRPr="00F85274">
        <w:rPr>
          <w:shd w:val="clear" w:color="auto" w:fill="FFFFFF"/>
        </w:rPr>
        <w:fldChar w:fldCharType="separate"/>
      </w:r>
      <w:ins w:id="522" w:author="Reviewer" w:date="2018-05-28T13:35:00Z">
        <w:r w:rsidR="00907C7B" w:rsidRPr="00907C7B">
          <w:rPr>
            <w:rPrChange w:id="523" w:author="Reviewer" w:date="2018-05-28T13:35:00Z">
              <w:rPr>
                <w:b/>
                <w:sz w:val="22"/>
                <w:szCs w:val="22"/>
              </w:rPr>
            </w:rPrChange>
          </w:rPr>
          <w:t xml:space="preserve">Gráfico </w:t>
        </w:r>
        <w:r w:rsidR="00907C7B" w:rsidRPr="00907C7B">
          <w:rPr>
            <w:noProof/>
            <w:rPrChange w:id="524" w:author="Reviewer" w:date="2018-05-28T13:35:00Z">
              <w:rPr>
                <w:b/>
                <w:noProof/>
                <w:sz w:val="22"/>
                <w:szCs w:val="22"/>
              </w:rPr>
            </w:rPrChange>
          </w:rPr>
          <w:t>4</w:t>
        </w:r>
      </w:ins>
      <w:del w:id="525" w:author="Reviewer" w:date="2018-05-28T13:35:00Z">
        <w:r w:rsidR="008E73DB" w:rsidRPr="008E73DB" w:rsidDel="00907C7B">
          <w:delText xml:space="preserve">Gráfico </w:delText>
        </w:r>
        <w:r w:rsidR="008E73DB" w:rsidRPr="008E73DB" w:rsidDel="00907C7B">
          <w:rPr>
            <w:noProof/>
          </w:rPr>
          <w:delText>4</w:delText>
        </w:r>
      </w:del>
      <w:r w:rsidR="00F85274" w:rsidRPr="00F85274">
        <w:rPr>
          <w:shd w:val="clear" w:color="auto" w:fill="FFFFFF"/>
        </w:rPr>
        <w:fldChar w:fldCharType="end"/>
      </w:r>
      <w:r w:rsidR="00BE7F2E" w:rsidRPr="00F85274">
        <w:rPr>
          <w:shd w:val="clear" w:color="auto" w:fill="FFFFFF"/>
        </w:rPr>
        <w:t>)</w:t>
      </w:r>
      <w:r w:rsidRPr="00F85274">
        <w:rPr>
          <w:shd w:val="clear" w:color="auto" w:fill="FFFFFF"/>
        </w:rPr>
        <w:t>.</w:t>
      </w:r>
    </w:p>
    <w:p w:rsidR="0098656F" w:rsidRDefault="0098656F" w:rsidP="00A374F0">
      <w:pPr>
        <w:ind w:firstLine="720"/>
        <w:jc w:val="both"/>
        <w:rPr>
          <w:shd w:val="clear" w:color="auto" w:fill="FFFFFF"/>
        </w:rPr>
      </w:pPr>
    </w:p>
    <w:p w:rsidR="008307D5" w:rsidRPr="008307D5" w:rsidRDefault="008307D5" w:rsidP="00A374F0">
      <w:pPr>
        <w:pStyle w:val="Legenda"/>
        <w:spacing w:before="0" w:after="0" w:line="240" w:lineRule="auto"/>
        <w:jc w:val="both"/>
        <w:rPr>
          <w:rFonts w:ascii="Times New Roman" w:hAnsi="Times New Roman" w:cs="Times New Roman"/>
          <w:b w:val="0"/>
          <w:sz w:val="22"/>
          <w:szCs w:val="22"/>
        </w:rPr>
      </w:pPr>
      <w:bookmarkStart w:id="526" w:name="_Ref478229609"/>
      <w:r w:rsidRPr="008307D5">
        <w:rPr>
          <w:rFonts w:ascii="Times New Roman" w:hAnsi="Times New Roman" w:cs="Times New Roman"/>
          <w:b w:val="0"/>
          <w:sz w:val="22"/>
          <w:szCs w:val="22"/>
        </w:rPr>
        <w:t xml:space="preserve">Gráfico </w:t>
      </w:r>
      <w:r w:rsidRPr="008307D5">
        <w:rPr>
          <w:rFonts w:ascii="Times New Roman" w:hAnsi="Times New Roman" w:cs="Times New Roman"/>
          <w:b w:val="0"/>
          <w:sz w:val="22"/>
          <w:szCs w:val="22"/>
        </w:rPr>
        <w:fldChar w:fldCharType="begin"/>
      </w:r>
      <w:r w:rsidRPr="008307D5">
        <w:rPr>
          <w:rFonts w:ascii="Times New Roman" w:hAnsi="Times New Roman" w:cs="Times New Roman"/>
          <w:b w:val="0"/>
          <w:sz w:val="22"/>
          <w:szCs w:val="22"/>
        </w:rPr>
        <w:instrText xml:space="preserve"> SEQ Gráfico \* ARABIC </w:instrText>
      </w:r>
      <w:r w:rsidRPr="008307D5">
        <w:rPr>
          <w:rFonts w:ascii="Times New Roman" w:hAnsi="Times New Roman" w:cs="Times New Roman"/>
          <w:b w:val="0"/>
          <w:sz w:val="22"/>
          <w:szCs w:val="22"/>
        </w:rPr>
        <w:fldChar w:fldCharType="separate"/>
      </w:r>
      <w:r w:rsidR="00907C7B">
        <w:rPr>
          <w:rFonts w:ascii="Times New Roman" w:hAnsi="Times New Roman" w:cs="Times New Roman"/>
          <w:b w:val="0"/>
          <w:noProof/>
          <w:sz w:val="22"/>
          <w:szCs w:val="22"/>
        </w:rPr>
        <w:t>4</w:t>
      </w:r>
      <w:r w:rsidRPr="008307D5">
        <w:rPr>
          <w:rFonts w:ascii="Times New Roman" w:hAnsi="Times New Roman" w:cs="Times New Roman"/>
          <w:b w:val="0"/>
          <w:sz w:val="22"/>
          <w:szCs w:val="22"/>
        </w:rPr>
        <w:fldChar w:fldCharType="end"/>
      </w:r>
      <w:bookmarkEnd w:id="526"/>
      <w:r w:rsidRPr="008307D5">
        <w:rPr>
          <w:rFonts w:ascii="Times New Roman" w:hAnsi="Times New Roman" w:cs="Times New Roman"/>
          <w:b w:val="0"/>
          <w:sz w:val="22"/>
          <w:szCs w:val="22"/>
        </w:rPr>
        <w:t xml:space="preserve"> – Totais de registros dos desastres naturais mais recorrente</w:t>
      </w:r>
      <w:r w:rsidR="00F85274">
        <w:rPr>
          <w:rFonts w:ascii="Times New Roman" w:hAnsi="Times New Roman" w:cs="Times New Roman"/>
          <w:b w:val="0"/>
          <w:sz w:val="22"/>
          <w:szCs w:val="22"/>
        </w:rPr>
        <w:t xml:space="preserve">s no Brasil, no período de 1991 </w:t>
      </w:r>
      <w:r w:rsidRPr="008307D5">
        <w:rPr>
          <w:rFonts w:ascii="Times New Roman" w:hAnsi="Times New Roman" w:cs="Times New Roman"/>
          <w:b w:val="0"/>
          <w:sz w:val="22"/>
          <w:szCs w:val="22"/>
        </w:rPr>
        <w:t>a 2012</w:t>
      </w:r>
    </w:p>
    <w:p w:rsidR="008307D5" w:rsidRDefault="00F85274" w:rsidP="00A374F0">
      <w:pPr>
        <w:jc w:val="center"/>
        <w:rPr>
          <w:sz w:val="22"/>
          <w:szCs w:val="22"/>
          <w:lang w:eastAsia="ar-SA"/>
        </w:rPr>
      </w:pPr>
      <w:r>
        <w:rPr>
          <w:noProof/>
        </w:rPr>
        <w:drawing>
          <wp:inline distT="0" distB="0" distL="0" distR="0" wp14:anchorId="79558209" wp14:editId="606A7AE5">
            <wp:extent cx="3663461" cy="2449830"/>
            <wp:effectExtent l="0" t="0" r="0" b="7620"/>
            <wp:docPr id="5" name="Gráfico 5">
              <a:extLst xmlns:a="http://schemas.openxmlformats.org/drawingml/2006/main">
                <a:ext uri="{FF2B5EF4-FFF2-40B4-BE49-F238E27FC236}">
                  <a16:creationId xmlns:a16="http://schemas.microsoft.com/office/drawing/2014/main" id="{DCED1E81-13B6-4101-A249-D7AB1A0ED2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307D5" w:rsidRPr="008307D5" w:rsidRDefault="008307D5" w:rsidP="00A374F0">
      <w:pPr>
        <w:jc w:val="both"/>
        <w:rPr>
          <w:sz w:val="22"/>
          <w:szCs w:val="22"/>
          <w:lang w:eastAsia="ar-SA"/>
        </w:rPr>
      </w:pPr>
      <w:r w:rsidRPr="008307D5">
        <w:rPr>
          <w:sz w:val="22"/>
          <w:szCs w:val="22"/>
          <w:lang w:eastAsia="ar-SA"/>
        </w:rPr>
        <w:t>Fonte: preparado pelos autores com base em</w:t>
      </w:r>
      <w:r w:rsidR="008472AE">
        <w:rPr>
          <w:sz w:val="22"/>
          <w:szCs w:val="22"/>
          <w:lang w:eastAsia="ar-SA"/>
        </w:rPr>
        <w:t xml:space="preserve"> </w:t>
      </w:r>
      <w:r w:rsidR="008472AE">
        <w:rPr>
          <w:sz w:val="22"/>
          <w:szCs w:val="22"/>
          <w:lang w:eastAsia="ar-SA"/>
        </w:rPr>
        <w:fldChar w:fldCharType="begin" w:fldLock="1"/>
      </w:r>
      <w:r w:rsidR="00650067">
        <w:rPr>
          <w:sz w:val="22"/>
          <w:szCs w:val="22"/>
          <w:lang w:eastAsia="ar-SA"/>
        </w:rPr>
        <w:instrText>ADDIN CSL_CITATION {"citationItems":[{"id":"ITEM-1","itemData":{"abstract":"O conhecimento dos fenômenos climáticos e dos desastres naturais e tecnológicos a que nosso território está sujeito é fundamental para a efetividade de uma política de redução de riscos, objetivo primordial da Política Nacional de Proteção e Defesa Civil. Ciente disso,\r\ntem-se avançado na construção de bancos de dados e no enriquecimento deles para que essas informações estejam disponíveis e atualizadas.\r\n\r\nA primeira edição do Atlas Brasileiro de Desastres Naturais é um exemplo desse avanço. Trata-se da evolução de um trabalho concluído em 2010, que contou com a cooperação de todos os estados e do Distrito Federal, além da academia, num amplo trabalho de levantamento de informações necessárias para a caracterização do cenário nacional de desastres entre 1991 e 2010. Realizado por meio de uma parceria entre a Secretaria Nacional de Defesa Civil – SEDEC e a Universidade de Santa Catarina, esta nova edição do Atlas foi atualizada com informações referentes aos anos de 2011 e 2012 e contempla novas metodologias para melhor caracterização dos cenários.","author":[{"dropping-particle":"","family":"Centro Universitário de Estudos e Pesquisas sobre Desastres – CEPED","given":"","non-dropping-particle":"","parse-names":false,"suffix":""}],"id":"ITEM-1","issued":{"date-parts":[["2013"]]},"publisher-place":"Florianópolis","title":"Atlas Brasileiro de Desastres Naturais – 1991 a 2012","type":"report"},"uris":["http://www.mendeley.com/documents/?uuid=b783b32d-ae4c-3d5a-91ee-7d5733b59389"]}],"mendeley":{"formattedCitation":"(Centro Universitário de Estudos e Pesquisas sobre Desastres – CEPED, 2013)","plainTextFormattedCitation":"(Centro Universitário de Estudos e Pesquisas sobre Desastres – CEPED, 2013)","previouslyFormattedCitation":"(Centro Universitário de Estudos e Pesquisas sobre Desastres – CEPED, 2013)"},"properties":{"noteIndex":0},"schema":"https://github.com/citation-style-language/schema/raw/master/csl-citation.json"}</w:instrText>
      </w:r>
      <w:r w:rsidR="008472AE">
        <w:rPr>
          <w:sz w:val="22"/>
          <w:szCs w:val="22"/>
          <w:lang w:eastAsia="ar-SA"/>
        </w:rPr>
        <w:fldChar w:fldCharType="separate"/>
      </w:r>
      <w:r w:rsidR="00B7126A" w:rsidRPr="00B7126A">
        <w:rPr>
          <w:noProof/>
          <w:sz w:val="22"/>
          <w:szCs w:val="22"/>
          <w:lang w:eastAsia="ar-SA"/>
        </w:rPr>
        <w:t>(Centro Universitário de Estudos e Pesquisas sobre Desastres – CEPED, 2013)</w:t>
      </w:r>
      <w:r w:rsidR="008472AE">
        <w:rPr>
          <w:sz w:val="22"/>
          <w:szCs w:val="22"/>
          <w:lang w:eastAsia="ar-SA"/>
        </w:rPr>
        <w:fldChar w:fldCharType="end"/>
      </w:r>
      <w:r w:rsidRPr="008307D5">
        <w:rPr>
          <w:sz w:val="22"/>
          <w:szCs w:val="22"/>
          <w:lang w:eastAsia="ar-SA"/>
        </w:rPr>
        <w:t>.</w:t>
      </w:r>
    </w:p>
    <w:p w:rsidR="008307D5" w:rsidRDefault="008307D5" w:rsidP="00A374F0">
      <w:pPr>
        <w:ind w:firstLine="720"/>
        <w:jc w:val="both"/>
        <w:rPr>
          <w:shd w:val="clear" w:color="auto" w:fill="FFFFFF"/>
        </w:rPr>
      </w:pPr>
    </w:p>
    <w:p w:rsidR="00A82F6E" w:rsidRDefault="006F3F4A" w:rsidP="00A374F0">
      <w:pPr>
        <w:ind w:firstLine="720"/>
        <w:jc w:val="both"/>
        <w:rPr>
          <w:shd w:val="clear" w:color="auto" w:fill="FFFFFF"/>
        </w:rPr>
      </w:pPr>
      <w:r>
        <w:rPr>
          <w:shd w:val="clear" w:color="auto" w:fill="FFFFFF"/>
        </w:rPr>
        <w:t xml:space="preserve">Observa-se que as principais ocorrências registradas no período foram: estiagens e secas (20.009); enxurradas (8.056); inundação (4.694). </w:t>
      </w:r>
      <w:r w:rsidR="00163A99">
        <w:rPr>
          <w:shd w:val="clear" w:color="auto" w:fill="FFFFFF"/>
        </w:rPr>
        <w:t>No</w:t>
      </w:r>
      <w:r w:rsidR="0055473E">
        <w:rPr>
          <w:shd w:val="clear" w:color="auto" w:fill="FFFFFF"/>
        </w:rPr>
        <w:t xml:space="preserve"> estado de São Paulo </w:t>
      </w:r>
      <w:r w:rsidR="00163A99">
        <w:rPr>
          <w:shd w:val="clear" w:color="auto" w:fill="FFFFFF"/>
        </w:rPr>
        <w:t>foram registradas</w:t>
      </w:r>
      <w:r w:rsidR="00C57CD8">
        <w:rPr>
          <w:shd w:val="clear" w:color="auto" w:fill="FFFFFF"/>
        </w:rPr>
        <w:t xml:space="preserve"> 593 de enxurradas (18 na bacia do Rio Jundiaí); 236 inundações (</w:t>
      </w:r>
      <w:r w:rsidR="008B2E99">
        <w:rPr>
          <w:shd w:val="clear" w:color="auto" w:fill="FFFFFF"/>
        </w:rPr>
        <w:t>8 na bacia do Rio Jundiaí)</w:t>
      </w:r>
      <w:r w:rsidR="003D0E09">
        <w:rPr>
          <w:shd w:val="clear" w:color="auto" w:fill="FFFFFF"/>
        </w:rPr>
        <w:t xml:space="preserve">; </w:t>
      </w:r>
      <w:r w:rsidR="00163A99">
        <w:rPr>
          <w:shd w:val="clear" w:color="auto" w:fill="FFFFFF"/>
        </w:rPr>
        <w:t xml:space="preserve">116 ocorrências oficiais de estiagens e secas (; </w:t>
      </w:r>
      <w:r w:rsidR="003D0E09">
        <w:rPr>
          <w:shd w:val="clear" w:color="auto" w:fill="FFFFFF"/>
        </w:rPr>
        <w:t>112 alagamentos (</w:t>
      </w:r>
      <w:r w:rsidR="001C0E49">
        <w:rPr>
          <w:shd w:val="clear" w:color="auto" w:fill="FFFFFF"/>
        </w:rPr>
        <w:t>2 na bacia do Rio Jundia</w:t>
      </w:r>
      <w:r w:rsidR="00163A99">
        <w:rPr>
          <w:shd w:val="clear" w:color="auto" w:fill="FFFFFF"/>
        </w:rPr>
        <w:t>í)</w:t>
      </w:r>
      <w:r w:rsidR="000C4136">
        <w:rPr>
          <w:shd w:val="clear" w:color="auto" w:fill="FFFFFF"/>
        </w:rPr>
        <w:t>.</w:t>
      </w:r>
      <w:r w:rsidR="00DE0DA9">
        <w:rPr>
          <w:shd w:val="clear" w:color="auto" w:fill="FFFFFF"/>
        </w:rPr>
        <w:t xml:space="preserve"> Cabe destacar que a ocorrência de eventos extremos na escala local envolve elementos exógenos – mudanças climáticas globais, aquecimento da temperatura do Planeta etc. – e endógenos – mudanças no uso e ocupação das terras, impermeabilização do solo etc. –, o que dificulta seu enfrentamento. Desse modo, a identificação da ocorrência de EEP na Bacia Rio Jundiaí coloca em discussão a necessidades de ações locais para amenizar os seus impactos, especialmente em termos de melhoria da qualidade ambiental.</w:t>
      </w:r>
    </w:p>
    <w:p w:rsidR="00B23A86" w:rsidRDefault="006A75A7" w:rsidP="00A374F0">
      <w:pPr>
        <w:ind w:firstLine="720"/>
        <w:jc w:val="both"/>
        <w:rPr>
          <w:shd w:val="clear" w:color="auto" w:fill="FFFFFF"/>
        </w:rPr>
      </w:pPr>
      <w:r>
        <w:rPr>
          <w:shd w:val="clear" w:color="auto" w:fill="FFFFFF"/>
        </w:rPr>
        <w:t xml:space="preserve">Neste sentido, </w:t>
      </w:r>
      <w:del w:id="527" w:author="Reviewer" w:date="2018-05-28T12:51:00Z">
        <w:r w:rsidDel="007F36CC">
          <w:rPr>
            <w:shd w:val="clear" w:color="auto" w:fill="FFFFFF"/>
          </w:rPr>
          <w:delText xml:space="preserve">conforme </w:delText>
        </w:r>
      </w:del>
      <w:ins w:id="528" w:author="Reviewer" w:date="2018-05-28T12:51:00Z">
        <w:r w:rsidR="007F36CC">
          <w:rPr>
            <w:shd w:val="clear" w:color="auto" w:fill="FFFFFF"/>
          </w:rPr>
          <w:t xml:space="preserve">segundo </w:t>
        </w:r>
      </w:ins>
      <w:del w:id="529" w:author="Reviewer" w:date="2018-05-28T12:51:00Z">
        <w:r w:rsidR="00A04329" w:rsidDel="007F36CC">
          <w:rPr>
            <w:shd w:val="clear" w:color="auto" w:fill="FFFFFF"/>
          </w:rPr>
          <w:delText>destaca</w:delText>
        </w:r>
        <w:r w:rsidR="00D153FD" w:rsidDel="007F36CC">
          <w:rPr>
            <w:shd w:val="clear" w:color="auto" w:fill="FFFFFF"/>
          </w:rPr>
          <w:delText xml:space="preserve"> </w:delText>
        </w:r>
      </w:del>
      <w:r w:rsidR="00D153FD">
        <w:rPr>
          <w:shd w:val="clear" w:color="auto" w:fill="FFFFFF"/>
        </w:rPr>
        <w:fldChar w:fldCharType="begin" w:fldLock="1"/>
      </w:r>
      <w:ins w:id="530" w:author="Reviewer" w:date="2018-05-28T12:51:00Z">
        <w:r w:rsidR="007F36CC">
          <w:rPr>
            <w:shd w:val="clear" w:color="auto" w:fill="FFFFFF"/>
          </w:rPr>
          <w:instrText>ADDIN CSL_CITATION {"citationItems":[{"id":"ITEM-1","itemData":{"abstract":"Grupo de Trabalho sobre Mudanças Climáticas (Portaria ANA n° 36, 26/01/2010)","author":[{"dropping-particle":"","family":"Gondim","given":"Joaquim","non-dropping-particle":"","parse-names":false,"suffix":""},{"dropping-particle":"","family":"Maranhão","given":"Ney","non-dropping-particle":"","parse-names":false,"suffix":""},{"dropping-particle":"","family":"Coimbra","given":"Márcia Regina Silva Cerqueira","non-dropping-particle":"","parse-names":false,"suffix":""},{"dropping-particle":"","family":"Tröger","given":"Flávio Hadler","non-dropping-particle":"","parse-names":false,"suffix":""},{"dropping-particle":"","family":"Fioreze","given":"Ana Paula","non-dropping-particle":"","parse-names":false,"suffix":""},{"dropping-particle":"de","family":"Amorim","given":"Brandina","non-dropping-particle":"","parse-names":false,"suffix":""}],"id":"ITEM-1","issued":{"date-parts":[["2010"]]},"number-of-pages":"20","publisher-place":"Brasília_DF","title":"Os efeitos das mudanças climáticas sobre os recursos hídricos: desafios para a gestão","type":"report"},"uris":["http://www.mendeley.com/documents/?uuid=1cac20ce-c77c-30d6-ae21-7561f4f6dbf4"]}],"mendeley":{"formattedCitation":"(Gondim et al., 2010)","manualFormatting":"Gondim et al. (2010)","plainTextFormattedCitation":"(Gondim et al., 2010)","previouslyFormattedCitation":"(Gondim et al., 2010)"},"properties":{"noteIndex":0},"schema":"https://github.com/citation-style-language/schema/raw/master/csl-citation.json"}</w:instrText>
        </w:r>
      </w:ins>
      <w:del w:id="531" w:author="Reviewer" w:date="2018-05-28T12:51:00Z">
        <w:r w:rsidR="00650067" w:rsidDel="007F36CC">
          <w:rPr>
            <w:shd w:val="clear" w:color="auto" w:fill="FFFFFF"/>
          </w:rPr>
          <w:delInstrText>ADDIN CSL_CITATION {"citationItems":[{"id":"ITEM-1","itemData":{"abstract":"Grupo de Trabalho sobre Mudanças Climáticas (Portaria ANA n° 36, 26/01/2010)","author":[{"dropping-particle":"","family":"Gondim","given":"Joaquim","non-dropping-particle":"","parse-names":false,"suffix":""},{"dropping-particle":"","family":"Maranhão","given":"Ney","non-dropping-particle":"","parse-names":false,"suffix":""},{"dropping-particle":"","family":"Coimbra","given":"Márcia Regina Silva Cerqueira","non-dropping-particle":"","parse-names":false,"suffix":""},{"dropping-particle":"","family":"Tröger","given":"Flávio Hadler","non-dropping-particle":"","parse-names":false,"suffix":""},{"dropping-particle":"","family":"Fioreze","given":"Ana Paula","non-dropping-particle":"","parse-names":false,"suffix":""},{"dropping-particle":"de","family":"Amorim","given":"Brandina","non-dropping-particle":"","parse-names":false,"suffix":""}],"id":"ITEM-1","issued":{"date-parts":[["2010"]]},"number-of-pages":"20","publisher-place":"Brasília_DF","title":"Os efeitos das mudanças climáticas sobre os recursos hídricos: desafios para a gestão","type":"report"},"uris":["http://www.mendeley.com/documents/?uuid=1cac20ce-c77c-30d6-ae21-7561f4f6dbf4"]}],"mendeley":{"formattedCitation":"(Gondim et al., 2010)","plainTextFormattedCitation":"(Gondim et al., 2010)","previouslyFormattedCitation":"(Gondim et al., 2010)"},"properties":{"noteIndex":0},"schema":"https://github.com/citation-style-language/schema/raw/master/csl-citation.json"}</w:delInstrText>
        </w:r>
      </w:del>
      <w:r w:rsidR="00D153FD">
        <w:rPr>
          <w:shd w:val="clear" w:color="auto" w:fill="FFFFFF"/>
        </w:rPr>
        <w:fldChar w:fldCharType="separate"/>
      </w:r>
      <w:del w:id="532" w:author="Reviewer" w:date="2018-05-28T12:51:00Z">
        <w:r w:rsidR="00B7126A" w:rsidRPr="00B7126A" w:rsidDel="007F36CC">
          <w:rPr>
            <w:noProof/>
            <w:shd w:val="clear" w:color="auto" w:fill="FFFFFF"/>
          </w:rPr>
          <w:delText>(</w:delText>
        </w:r>
      </w:del>
      <w:r w:rsidR="00B7126A" w:rsidRPr="00B7126A">
        <w:rPr>
          <w:noProof/>
          <w:shd w:val="clear" w:color="auto" w:fill="FFFFFF"/>
        </w:rPr>
        <w:t>Gondim et al.</w:t>
      </w:r>
      <w:del w:id="533" w:author="Reviewer" w:date="2018-05-28T12:51:00Z">
        <w:r w:rsidR="00B7126A" w:rsidRPr="00B7126A" w:rsidDel="007F36CC">
          <w:rPr>
            <w:noProof/>
            <w:shd w:val="clear" w:color="auto" w:fill="FFFFFF"/>
          </w:rPr>
          <w:delText>,</w:delText>
        </w:r>
      </w:del>
      <w:r w:rsidR="00B7126A" w:rsidRPr="00B7126A">
        <w:rPr>
          <w:noProof/>
          <w:shd w:val="clear" w:color="auto" w:fill="FFFFFF"/>
        </w:rPr>
        <w:t xml:space="preserve"> </w:t>
      </w:r>
      <w:ins w:id="534" w:author="Reviewer" w:date="2018-05-28T12:51:00Z">
        <w:r w:rsidR="007F36CC">
          <w:rPr>
            <w:noProof/>
            <w:shd w:val="clear" w:color="auto" w:fill="FFFFFF"/>
          </w:rPr>
          <w:t>(</w:t>
        </w:r>
      </w:ins>
      <w:r w:rsidR="00B7126A" w:rsidRPr="00B7126A">
        <w:rPr>
          <w:noProof/>
          <w:shd w:val="clear" w:color="auto" w:fill="FFFFFF"/>
        </w:rPr>
        <w:t>2010)</w:t>
      </w:r>
      <w:r w:rsidR="00D153FD">
        <w:rPr>
          <w:shd w:val="clear" w:color="auto" w:fill="FFFFFF"/>
        </w:rPr>
        <w:fldChar w:fldCharType="end"/>
      </w:r>
      <w:r w:rsidR="00D153FD">
        <w:rPr>
          <w:shd w:val="clear" w:color="auto" w:fill="FFFFFF"/>
        </w:rPr>
        <w:t xml:space="preserve">, a sociedade precisa </w:t>
      </w:r>
      <w:r w:rsidR="00A04329">
        <w:rPr>
          <w:shd w:val="clear" w:color="auto" w:fill="FFFFFF"/>
        </w:rPr>
        <w:t>aprender a conviver com a</w:t>
      </w:r>
      <w:ins w:id="535" w:author="Reviewer" w:date="2018-05-28T12:52:00Z">
        <w:r w:rsidR="007F36CC">
          <w:rPr>
            <w:shd w:val="clear" w:color="auto" w:fill="FFFFFF"/>
          </w:rPr>
          <w:t>s mudanças na</w:t>
        </w:r>
      </w:ins>
      <w:r w:rsidR="00D153FD">
        <w:rPr>
          <w:shd w:val="clear" w:color="auto" w:fill="FFFFFF"/>
        </w:rPr>
        <w:t xml:space="preserve"> variabilidade natural do clima</w:t>
      </w:r>
      <w:r w:rsidR="00A04329">
        <w:rPr>
          <w:shd w:val="clear" w:color="auto" w:fill="FFFFFF"/>
        </w:rPr>
        <w:t>, o que inclui os even</w:t>
      </w:r>
      <w:r w:rsidR="00D153FD">
        <w:rPr>
          <w:shd w:val="clear" w:color="auto" w:fill="FFFFFF"/>
        </w:rPr>
        <w:t xml:space="preserve">tos extremos, seria </w:t>
      </w:r>
      <w:r w:rsidR="00A04329">
        <w:rPr>
          <w:shd w:val="clear" w:color="auto" w:fill="FFFFFF"/>
        </w:rPr>
        <w:t>o primeiro passo para ad</w:t>
      </w:r>
      <w:r w:rsidR="00D153FD">
        <w:rPr>
          <w:shd w:val="clear" w:color="auto" w:fill="FFFFFF"/>
        </w:rPr>
        <w:t>aptar-se às mudanças climáticas</w:t>
      </w:r>
      <w:r w:rsidR="00A04329">
        <w:rPr>
          <w:shd w:val="clear" w:color="auto" w:fill="FFFFFF"/>
        </w:rPr>
        <w:t xml:space="preserve"> globais e locais. </w:t>
      </w:r>
      <w:r w:rsidR="0072214F">
        <w:rPr>
          <w:shd w:val="clear" w:color="auto" w:fill="FFFFFF"/>
        </w:rPr>
        <w:t>Esse entendimento ajudaria na adoção de ações preventivas aos efeitos dos eventos extremos, tais como ações para o controle de inundações, sistemas de gestão ambientais mais adequados, zoneamentos de áreas inundações e mesmo de ocorrência de secas, sistemas de alertas e seguros. A gestão ambiental deveria incluir as seguintes medidas</w:t>
      </w:r>
      <w:r w:rsidR="00CC1CFE">
        <w:rPr>
          <w:rStyle w:val="Refdenotaderodap"/>
          <w:shd w:val="clear" w:color="auto" w:fill="FFFFFF"/>
        </w:rPr>
        <w:footnoteReference w:id="7"/>
      </w:r>
      <w:r w:rsidR="0072214F">
        <w:rPr>
          <w:shd w:val="clear" w:color="auto" w:fill="FFFFFF"/>
        </w:rPr>
        <w:t xml:space="preserve">: </w:t>
      </w:r>
      <w:r w:rsidR="000F4D6B">
        <w:rPr>
          <w:shd w:val="clear" w:color="auto" w:fill="FFFFFF"/>
        </w:rPr>
        <w:t xml:space="preserve">recuperação de séries históricas de dados climáticos e hidrológicos; criação ou aprimoramento do monitoramento </w:t>
      </w:r>
      <w:proofErr w:type="spellStart"/>
      <w:r w:rsidR="000F4D6B">
        <w:rPr>
          <w:shd w:val="clear" w:color="auto" w:fill="FFFFFF"/>
        </w:rPr>
        <w:t>hidrometeorológico</w:t>
      </w:r>
      <w:proofErr w:type="spellEnd"/>
      <w:r w:rsidR="000F4D6B">
        <w:rPr>
          <w:shd w:val="clear" w:color="auto" w:fill="FFFFFF"/>
        </w:rPr>
        <w:t>; investimentos em ciência e tecnologia para aprimorar os modelos de previsão; estimular a adoção de práticas conservacionistas de uso e ocupação das terras na área rural e urbana; investimentos em saneamento básico em sentido amplo; fortalecimento do Sistema Nacional de Gerenciamento dos Recursos Hídricos; regulamentação e fiscalização do uso do solo rural e urbano; envolvimento da comunidade local;</w:t>
      </w:r>
      <w:r w:rsidR="00CC1CFE">
        <w:rPr>
          <w:shd w:val="clear" w:color="auto" w:fill="FFFFFF"/>
        </w:rPr>
        <w:t xml:space="preserve"> reconhecimento da capacidade de suporte do ecossistema local (ou da bacia hidrográfica); inclusão da valoração dos recursos naturais e </w:t>
      </w:r>
      <w:r w:rsidR="00CC1CFE">
        <w:rPr>
          <w:shd w:val="clear" w:color="auto" w:fill="FFFFFF"/>
        </w:rPr>
        <w:lastRenderedPageBreak/>
        <w:t xml:space="preserve">dos impactos ambientais no processo decisório; </w:t>
      </w:r>
      <w:ins w:id="536" w:author="Reviewer" w:date="2018-05-28T12:52:00Z">
        <w:r w:rsidR="007F36CC">
          <w:rPr>
            <w:shd w:val="clear" w:color="auto" w:fill="FFFFFF"/>
          </w:rPr>
          <w:t xml:space="preserve">ações para redução da pobreza; </w:t>
        </w:r>
      </w:ins>
      <w:ins w:id="537" w:author="Reviewer" w:date="2018-05-28T12:53:00Z">
        <w:r w:rsidR="007F36CC">
          <w:rPr>
            <w:shd w:val="clear" w:color="auto" w:fill="FFFFFF"/>
          </w:rPr>
          <w:t xml:space="preserve">educação ambiental que inclui a conscientização; </w:t>
        </w:r>
      </w:ins>
      <w:r w:rsidR="00D22340">
        <w:rPr>
          <w:shd w:val="clear" w:color="auto" w:fill="FFFFFF"/>
        </w:rPr>
        <w:t>entre outros</w:t>
      </w:r>
      <w:r w:rsidR="000F4D6B">
        <w:rPr>
          <w:shd w:val="clear" w:color="auto" w:fill="FFFFFF"/>
        </w:rPr>
        <w:t>.</w:t>
      </w:r>
      <w:r w:rsidR="00D22340">
        <w:rPr>
          <w:shd w:val="clear" w:color="auto" w:fill="FFFFFF"/>
        </w:rPr>
        <w:t xml:space="preserve"> Os desafios postos pelo século XXI exigem uma profunda revisão da relação sociedade-economia-natureza, na tentativa de minimizar os seus custos socioeconômicos e ambientais.</w:t>
      </w:r>
    </w:p>
    <w:p w:rsidR="00050061" w:rsidRPr="000E420F" w:rsidRDefault="00050061" w:rsidP="00A374F0">
      <w:pPr>
        <w:ind w:firstLine="720"/>
        <w:jc w:val="both"/>
      </w:pPr>
    </w:p>
    <w:p w:rsidR="00050061" w:rsidRPr="004F2BBC" w:rsidRDefault="00050061" w:rsidP="00A374F0">
      <w:pPr>
        <w:pStyle w:val="Ttulo1"/>
        <w:numPr>
          <w:ilvl w:val="0"/>
          <w:numId w:val="3"/>
        </w:numPr>
        <w:jc w:val="both"/>
        <w:rPr>
          <w:caps w:val="0"/>
          <w:szCs w:val="24"/>
        </w:rPr>
      </w:pPr>
      <w:r w:rsidRPr="004F2BBC">
        <w:rPr>
          <w:caps w:val="0"/>
          <w:szCs w:val="24"/>
        </w:rPr>
        <w:t>Conclusão</w:t>
      </w:r>
    </w:p>
    <w:p w:rsidR="004F2BBC" w:rsidRDefault="004F2BBC" w:rsidP="00A374F0">
      <w:pPr>
        <w:ind w:firstLine="720"/>
        <w:jc w:val="both"/>
      </w:pPr>
    </w:p>
    <w:p w:rsidR="00050061" w:rsidRDefault="001B27A5" w:rsidP="00A374F0">
      <w:pPr>
        <w:ind w:firstLine="720"/>
        <w:jc w:val="both"/>
      </w:pPr>
      <w:r>
        <w:t>O</w:t>
      </w:r>
      <w:r w:rsidR="00050061">
        <w:t xml:space="preserve"> elevado grau de urbanização da Bacia Hidrográfica do Rio Jundiaí, que está relacionado à perda da cobertura vegetal, aumento da impermeabilização do solo, redução da taxa de infiltração da água, aumento do escoamento superficial em sua velocidade, redução do escoamento sub-superficial e subterrâ</w:t>
      </w:r>
      <w:r>
        <w:t>neo, aumento das vazões máximas e a</w:t>
      </w:r>
      <w:r w:rsidR="00050061">
        <w:t xml:space="preserve"> redução da evapotranspiração e aumento da temperatura local – contribui</w:t>
      </w:r>
      <w:r>
        <w:t>ndo</w:t>
      </w:r>
      <w:r w:rsidR="00050061">
        <w:t xml:space="preserve"> para as “ilhas de calor”, a ocorrência de eventos extremos de precipitação é algo que deve ser melhor investigado, afim de fornecer informações mais adequadas à gestão ambiental.</w:t>
      </w:r>
      <w:r>
        <w:t xml:space="preserve"> Cabe destacar que a centralidade das discussões nas mudanças climáticas globais tem colocado em segundo plano as mudanças na dinâmica ambiental já em curso na escala local.</w:t>
      </w:r>
    </w:p>
    <w:p w:rsidR="00050061" w:rsidRDefault="00050061" w:rsidP="00A374F0">
      <w:pPr>
        <w:ind w:firstLine="720"/>
        <w:jc w:val="both"/>
      </w:pPr>
      <w:r>
        <w:t>A ocorrência de eventos extremos de precipitação exige mais investimentos em infraestrutura hídricas, tais como reservatórios, canais, piscinões, entre outros, na tentativa de amenizar os efeitos sobre a disponibilidade hídrica, seja em períodos secos, seja com excesso de precipitação, os quais provocam enchentes, cheias ou inundações. Além disso, os sistemas de abastecimento de água das áreas urbanas podem operar com mais frequência no limite de sua capacidade</w:t>
      </w:r>
      <w:r w:rsidR="001B27A5">
        <w:t xml:space="preserve"> em função da ocorrência de secas e estiagens</w:t>
      </w:r>
      <w:r>
        <w:t xml:space="preserve">. </w:t>
      </w:r>
      <w:r w:rsidR="001B27A5">
        <w:t xml:space="preserve">Em 2014, a crise hídrica da Região Metropolitana de São Paulo é uma </w:t>
      </w:r>
      <w:r w:rsidR="00C0366F">
        <w:t xml:space="preserve">importância </w:t>
      </w:r>
      <w:r w:rsidR="001B27A5">
        <w:t>evidência da g</w:t>
      </w:r>
      <w:r w:rsidR="00C0366F">
        <w:t>ravidade da</w:t>
      </w:r>
      <w:r w:rsidR="001B27A5">
        <w:t xml:space="preserve"> </w:t>
      </w:r>
      <w:r w:rsidR="00C0366F">
        <w:t xml:space="preserve">questão </w:t>
      </w:r>
      <w:r w:rsidR="001B27A5">
        <w:t xml:space="preserve">em função </w:t>
      </w:r>
      <w:r w:rsidR="00C0366F">
        <w:t xml:space="preserve">do tamanho </w:t>
      </w:r>
      <w:r w:rsidR="001B27A5">
        <w:t>da escala da demanda hídrica</w:t>
      </w:r>
      <w:r w:rsidR="00C0366F">
        <w:t>.</w:t>
      </w:r>
      <w:r w:rsidR="001B27A5">
        <w:t xml:space="preserve"> </w:t>
      </w:r>
      <w:r>
        <w:t xml:space="preserve">O mesmo pode ocorrer com a produção agrícola em </w:t>
      </w:r>
      <w:r w:rsidR="00807151">
        <w:t>razão</w:t>
      </w:r>
      <w:r>
        <w:t xml:space="preserve"> da ocorrência </w:t>
      </w:r>
      <w:r w:rsidR="00807151">
        <w:t xml:space="preserve">cada vez </w:t>
      </w:r>
      <w:r>
        <w:t xml:space="preserve">mais frequente de secas ou </w:t>
      </w:r>
      <w:r w:rsidR="00807151">
        <w:t xml:space="preserve">mesmo </w:t>
      </w:r>
      <w:r>
        <w:t xml:space="preserve">de excesso de precipitação. </w:t>
      </w:r>
      <w:r w:rsidR="00D60B13">
        <w:t>E</w:t>
      </w:r>
      <w:r>
        <w:t xml:space="preserve">m áreas urbanas </w:t>
      </w:r>
      <w:r w:rsidR="00D60B13">
        <w:t xml:space="preserve">ainda </w:t>
      </w:r>
      <w:r>
        <w:t xml:space="preserve">existe a </w:t>
      </w:r>
      <w:r w:rsidR="00D60B13">
        <w:t xml:space="preserve">possibilidade de </w:t>
      </w:r>
      <w:r>
        <w:t>ocorrência de deslizamentos de encostas, que podem ser agravados com o aumento da intensidade das precipitações</w:t>
      </w:r>
      <w:r w:rsidR="001A7AFA">
        <w:t>, ou seja, com a ocorrência de eventos extremos de precipitação</w:t>
      </w:r>
      <w:r>
        <w:t>.</w:t>
      </w:r>
    </w:p>
    <w:p w:rsidR="00050061" w:rsidRDefault="00050061" w:rsidP="00A374F0">
      <w:pPr>
        <w:ind w:firstLine="720"/>
        <w:jc w:val="both"/>
      </w:pPr>
      <w:r>
        <w:t>Diante desse novo contexto</w:t>
      </w:r>
      <w:r w:rsidR="001A7AFA">
        <w:t xml:space="preserve"> revelado pelos resultados</w:t>
      </w:r>
      <w:r>
        <w:t>, a sociedade precisará aprender a conviver com os eventos extremos. Desse modo, a sociedade precisa iniciar a adaptação das estruturas sociais existentes para</w:t>
      </w:r>
      <w:r w:rsidR="001A7AFA">
        <w:t xml:space="preserve"> o enfrentamento</w:t>
      </w:r>
      <w:r>
        <w:t xml:space="preserve"> </w:t>
      </w:r>
      <w:r w:rsidR="001A7AFA">
        <w:t>d</w:t>
      </w:r>
      <w:r>
        <w:t xml:space="preserve">esse desafio. A adoção de práticas de conservação do solo tanto em áreas rurais quanto urbanas torna-se um requisito obrigatório na tomada de decisão. As ações para o enfrentamento desta nova realidade incluem a construção de bancos de dados ambientais </w:t>
      </w:r>
      <w:r w:rsidR="001A7AFA">
        <w:t xml:space="preserve">em múltiplas escalas espaciais e </w:t>
      </w:r>
      <w:r>
        <w:t>com variáveis hidrológicas e climáticas, ampliação dos sistemas de monitoramento, apoio à pesquisa para melhorar os modelos de simulação e de previsão climática, incentivos a adoção de práticas conservacionistas, otimização do uso da água, fortalecimento do Sistema Nacional e Regional de Gerenciamento dos Recursos Hídricos, fiscalização do uso do solo, especialmente em áreas urbanas, promoção do zoneamento ecológico, incluindo  valoração dos recursos naturais.</w:t>
      </w:r>
    </w:p>
    <w:p w:rsidR="002A01A0" w:rsidRDefault="002A01A0" w:rsidP="00A374F0">
      <w:pPr>
        <w:ind w:firstLine="720"/>
        <w:jc w:val="both"/>
      </w:pPr>
    </w:p>
    <w:p w:rsidR="009E1000" w:rsidRPr="009E1000" w:rsidRDefault="009E1000" w:rsidP="00A374F0">
      <w:pPr>
        <w:jc w:val="both"/>
        <w:rPr>
          <w:b/>
        </w:rPr>
      </w:pPr>
      <w:r w:rsidRPr="009E1000">
        <w:rPr>
          <w:b/>
        </w:rPr>
        <w:t>Referências</w:t>
      </w:r>
    </w:p>
    <w:p w:rsidR="009E1000" w:rsidRDefault="009E1000" w:rsidP="00A374F0">
      <w:pPr>
        <w:ind w:firstLine="720"/>
        <w:jc w:val="both"/>
      </w:pPr>
    </w:p>
    <w:p w:rsidR="007362FC" w:rsidRPr="007362FC" w:rsidRDefault="009E1000" w:rsidP="007362F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362FC" w:rsidRPr="007362FC">
        <w:rPr>
          <w:noProof/>
        </w:rPr>
        <w:t xml:space="preserve">Agência de Notícias dos Direitos da Infância – ANDI. (2010). </w:t>
      </w:r>
      <w:r w:rsidR="007362FC" w:rsidRPr="007362FC">
        <w:rPr>
          <w:i/>
          <w:iCs/>
          <w:noProof/>
        </w:rPr>
        <w:t>Mudanças climáticas na imprensa brasileira: Uma análise comparativa da cobertura feita por 50 jornais entre julho de 2005 a dezembro de 2008</w:t>
      </w:r>
      <w:r w:rsidR="007362FC" w:rsidRPr="007362FC">
        <w:rPr>
          <w:noProof/>
        </w:rPr>
        <w:t>. Brasília-DF. Retrieved from http://www.andi.org.br/publicacao/mudancas-climaticas-na-imprensa-brasileira</w:t>
      </w:r>
    </w:p>
    <w:p w:rsidR="007362FC" w:rsidRPr="007362FC" w:rsidRDefault="007362FC" w:rsidP="007362FC">
      <w:pPr>
        <w:widowControl w:val="0"/>
        <w:autoSpaceDE w:val="0"/>
        <w:autoSpaceDN w:val="0"/>
        <w:adjustRightInd w:val="0"/>
        <w:ind w:left="480" w:hanging="480"/>
        <w:rPr>
          <w:noProof/>
        </w:rPr>
      </w:pPr>
      <w:r w:rsidRPr="007362FC">
        <w:rPr>
          <w:noProof/>
        </w:rPr>
        <w:t>Agência Nacional de Águas - ANA. (2017). HidroWeb. Retrieved September 3, 2017, from http://www.snirh.gov.br/hidroweb/</w:t>
      </w:r>
    </w:p>
    <w:p w:rsidR="007362FC" w:rsidRPr="007362FC" w:rsidRDefault="007362FC" w:rsidP="007362FC">
      <w:pPr>
        <w:widowControl w:val="0"/>
        <w:autoSpaceDE w:val="0"/>
        <w:autoSpaceDN w:val="0"/>
        <w:adjustRightInd w:val="0"/>
        <w:ind w:left="480" w:hanging="480"/>
        <w:rPr>
          <w:noProof/>
        </w:rPr>
      </w:pPr>
      <w:r w:rsidRPr="007362FC">
        <w:rPr>
          <w:noProof/>
        </w:rPr>
        <w:t xml:space="preserve">Alexander, L. V., Zhang, X., Peterson, T. C., Caesar, J., Gleason, B., Klein Tank, A. M. </w:t>
      </w:r>
      <w:r w:rsidRPr="007362FC">
        <w:rPr>
          <w:noProof/>
        </w:rPr>
        <w:lastRenderedPageBreak/>
        <w:t xml:space="preserve">G., … Vazquez-Aguirre, J. L. (2006). Global observed changes in daily climate extremes of temperature and precipitation. </w:t>
      </w:r>
      <w:r w:rsidRPr="007362FC">
        <w:rPr>
          <w:i/>
          <w:iCs/>
          <w:noProof/>
        </w:rPr>
        <w:t>Journal of Geophysical Research</w:t>
      </w:r>
      <w:r w:rsidRPr="007362FC">
        <w:rPr>
          <w:noProof/>
        </w:rPr>
        <w:t xml:space="preserve">, </w:t>
      </w:r>
      <w:r w:rsidRPr="007362FC">
        <w:rPr>
          <w:i/>
          <w:iCs/>
          <w:noProof/>
        </w:rPr>
        <w:t>111</w:t>
      </w:r>
      <w:r w:rsidRPr="007362FC">
        <w:rPr>
          <w:noProof/>
        </w:rPr>
        <w:t>(D5), D05109. https://doi.org/10.1029/2005JD006290</w:t>
      </w:r>
    </w:p>
    <w:p w:rsidR="007362FC" w:rsidRPr="007362FC" w:rsidRDefault="007362FC" w:rsidP="007362FC">
      <w:pPr>
        <w:widowControl w:val="0"/>
        <w:autoSpaceDE w:val="0"/>
        <w:autoSpaceDN w:val="0"/>
        <w:adjustRightInd w:val="0"/>
        <w:ind w:left="480" w:hanging="480"/>
        <w:rPr>
          <w:noProof/>
        </w:rPr>
      </w:pPr>
      <w:r w:rsidRPr="007362FC">
        <w:rPr>
          <w:noProof/>
        </w:rPr>
        <w:t>Atlas Brasil. (2018). Atlas do Desenvolvimento Humano no Brasil. Retrieved March 3, 2018, from http://atlasbrasil.org.br/2013/</w:t>
      </w:r>
    </w:p>
    <w:p w:rsidR="007362FC" w:rsidRPr="007362FC" w:rsidRDefault="007362FC" w:rsidP="007362FC">
      <w:pPr>
        <w:widowControl w:val="0"/>
        <w:autoSpaceDE w:val="0"/>
        <w:autoSpaceDN w:val="0"/>
        <w:adjustRightInd w:val="0"/>
        <w:ind w:left="480" w:hanging="480"/>
        <w:rPr>
          <w:noProof/>
        </w:rPr>
      </w:pPr>
      <w:r w:rsidRPr="007362FC">
        <w:rPr>
          <w:noProof/>
        </w:rPr>
        <w:t xml:space="preserve">Barbi, F. (2015). </w:t>
      </w:r>
      <w:r w:rsidRPr="007362FC">
        <w:rPr>
          <w:i/>
          <w:iCs/>
          <w:noProof/>
        </w:rPr>
        <w:t>Mudanc̦as climáticas e respostas políticas nas cidades : os riscos na Baixada Santista</w:t>
      </w:r>
      <w:r w:rsidRPr="007362FC">
        <w:rPr>
          <w:noProof/>
        </w:rPr>
        <w:t xml:space="preserve"> (1</w:t>
      </w:r>
      <w:r w:rsidRPr="007362FC">
        <w:rPr>
          <w:noProof/>
          <w:vertAlign w:val="superscript"/>
        </w:rPr>
        <w:t>a</w:t>
      </w:r>
      <w:r w:rsidRPr="007362FC">
        <w:rPr>
          <w:noProof/>
        </w:rPr>
        <w:t>). Campinas: Editora da Unicamp. Retrieved from http://www.editoraunicamp.com.br/lancamento_detalhe.asp?id=1080</w:t>
      </w:r>
    </w:p>
    <w:p w:rsidR="007362FC" w:rsidRPr="007362FC" w:rsidRDefault="007362FC" w:rsidP="007362FC">
      <w:pPr>
        <w:widowControl w:val="0"/>
        <w:autoSpaceDE w:val="0"/>
        <w:autoSpaceDN w:val="0"/>
        <w:adjustRightInd w:val="0"/>
        <w:ind w:left="480" w:hanging="480"/>
        <w:rPr>
          <w:noProof/>
        </w:rPr>
      </w:pPr>
      <w:r w:rsidRPr="007362FC">
        <w:rPr>
          <w:noProof/>
        </w:rPr>
        <w:t xml:space="preserve">Barros, M. V. F., Mendes, C., &amp; Castro, P. H. M. de. (2015). Vulnerabilidade socioambiental à inundação na área urbana de londrina – PR. </w:t>
      </w:r>
      <w:r w:rsidRPr="007362FC">
        <w:rPr>
          <w:i/>
          <w:iCs/>
          <w:noProof/>
        </w:rPr>
        <w:t>Confins</w:t>
      </w:r>
      <w:r w:rsidRPr="007362FC">
        <w:rPr>
          <w:noProof/>
        </w:rPr>
        <w:t>, (24). https://doi.org/10.4000/confins.10228</w:t>
      </w:r>
    </w:p>
    <w:p w:rsidR="007362FC" w:rsidRPr="007362FC" w:rsidRDefault="007362FC" w:rsidP="007362FC">
      <w:pPr>
        <w:widowControl w:val="0"/>
        <w:autoSpaceDE w:val="0"/>
        <w:autoSpaceDN w:val="0"/>
        <w:adjustRightInd w:val="0"/>
        <w:ind w:left="480" w:hanging="480"/>
        <w:rPr>
          <w:noProof/>
        </w:rPr>
      </w:pPr>
      <w:r w:rsidRPr="007362FC">
        <w:rPr>
          <w:noProof/>
        </w:rPr>
        <w:t xml:space="preserve">Bordi, I., Bordi, I., Frigio, S., Parenti, P., Speranza, A., &amp; Sutera, A. (2001). The analysis of the Standardized Precipitation Index in the Mediterranean area: regional patterns. </w:t>
      </w:r>
      <w:r w:rsidRPr="007362FC">
        <w:rPr>
          <w:i/>
          <w:iCs/>
          <w:noProof/>
        </w:rPr>
        <w:t>Annals of Geophysics</w:t>
      </w:r>
      <w:r w:rsidRPr="007362FC">
        <w:rPr>
          <w:noProof/>
        </w:rPr>
        <w:t xml:space="preserve">, </w:t>
      </w:r>
      <w:r w:rsidRPr="007362FC">
        <w:rPr>
          <w:i/>
          <w:iCs/>
          <w:noProof/>
        </w:rPr>
        <w:t>44</w:t>
      </w:r>
      <w:r w:rsidRPr="007362FC">
        <w:rPr>
          <w:noProof/>
        </w:rPr>
        <w:t>(5–6). https://doi.org/10.4401/ag-3550</w:t>
      </w:r>
    </w:p>
    <w:p w:rsidR="007362FC" w:rsidRPr="007362FC" w:rsidRDefault="007362FC" w:rsidP="007362FC">
      <w:pPr>
        <w:widowControl w:val="0"/>
        <w:autoSpaceDE w:val="0"/>
        <w:autoSpaceDN w:val="0"/>
        <w:adjustRightInd w:val="0"/>
        <w:ind w:left="480" w:hanging="480"/>
        <w:rPr>
          <w:noProof/>
        </w:rPr>
      </w:pPr>
      <w:r w:rsidRPr="007362FC">
        <w:rPr>
          <w:noProof/>
        </w:rPr>
        <w:t xml:space="preserve">Bursztyn, M., Eiró, F., Bursztyn, M., &amp; Eiró, F. (2015). Mudanças climáticas e distribuição social da percepção de risco no Brasil. </w:t>
      </w:r>
      <w:r w:rsidRPr="007362FC">
        <w:rPr>
          <w:i/>
          <w:iCs/>
          <w:noProof/>
        </w:rPr>
        <w:t>Sociedade e Estado</w:t>
      </w:r>
      <w:r w:rsidRPr="007362FC">
        <w:rPr>
          <w:noProof/>
        </w:rPr>
        <w:t xml:space="preserve">, </w:t>
      </w:r>
      <w:r w:rsidRPr="007362FC">
        <w:rPr>
          <w:i/>
          <w:iCs/>
          <w:noProof/>
        </w:rPr>
        <w:t>30</w:t>
      </w:r>
      <w:r w:rsidRPr="007362FC">
        <w:rPr>
          <w:noProof/>
        </w:rPr>
        <w:t>(2), 471–493. https://doi.org/10.1590/S0102-699220150002000010</w:t>
      </w:r>
    </w:p>
    <w:p w:rsidR="007362FC" w:rsidRPr="007362FC" w:rsidRDefault="007362FC" w:rsidP="007362FC">
      <w:pPr>
        <w:widowControl w:val="0"/>
        <w:autoSpaceDE w:val="0"/>
        <w:autoSpaceDN w:val="0"/>
        <w:adjustRightInd w:val="0"/>
        <w:ind w:left="480" w:hanging="480"/>
        <w:rPr>
          <w:noProof/>
        </w:rPr>
      </w:pPr>
      <w:r w:rsidRPr="007362FC">
        <w:rPr>
          <w:noProof/>
        </w:rPr>
        <w:t xml:space="preserve">Centro Universitário de Estudos e Pesquisas sobre Desastres – CEPED. (2013). </w:t>
      </w:r>
      <w:r w:rsidRPr="007362FC">
        <w:rPr>
          <w:i/>
          <w:iCs/>
          <w:noProof/>
        </w:rPr>
        <w:t>Atlas Brasileiro de Desastres Naturais – 1991 a 2012</w:t>
      </w:r>
      <w:r w:rsidRPr="007362FC">
        <w:rPr>
          <w:noProof/>
        </w:rPr>
        <w:t>. Florianópolis. Retrieved from http://www.ceped.ufsc.br/atlas-brasileiro-de-desastres-naturais-1991-a-2012/</w:t>
      </w:r>
    </w:p>
    <w:p w:rsidR="007362FC" w:rsidRPr="007362FC" w:rsidRDefault="007362FC" w:rsidP="007362FC">
      <w:pPr>
        <w:widowControl w:val="0"/>
        <w:autoSpaceDE w:val="0"/>
        <w:autoSpaceDN w:val="0"/>
        <w:adjustRightInd w:val="0"/>
        <w:ind w:left="480" w:hanging="480"/>
        <w:rPr>
          <w:noProof/>
        </w:rPr>
      </w:pPr>
      <w:r w:rsidRPr="007362FC">
        <w:rPr>
          <w:noProof/>
        </w:rPr>
        <w:t>DATAGEO – Sistema Ambiental Paulista. (2018). Infraestrutura de Dados Espaciais Ambientais do Estado de São Paulo – IDEA-SP - DataGeo. Retrieved March 3, 2018, from http://datageo.ambiente.sp.gov.br/</w:t>
      </w:r>
    </w:p>
    <w:p w:rsidR="007362FC" w:rsidRPr="007362FC" w:rsidRDefault="007362FC" w:rsidP="007362FC">
      <w:pPr>
        <w:widowControl w:val="0"/>
        <w:autoSpaceDE w:val="0"/>
        <w:autoSpaceDN w:val="0"/>
        <w:adjustRightInd w:val="0"/>
        <w:ind w:left="480" w:hanging="480"/>
        <w:rPr>
          <w:noProof/>
        </w:rPr>
      </w:pPr>
      <w:r w:rsidRPr="007362FC">
        <w:rPr>
          <w:noProof/>
        </w:rPr>
        <w:t xml:space="preserve">Debortoli, N., Dubreuil, V., Funatsu, B. M., Delahaye, F., De Oliveira, C. H., Rodrigues Filho, S., … Fetter, R. (2015). Rainfall Patterns in the Southern Amazon: a chronological perspective (1970-2010). </w:t>
      </w:r>
      <w:r w:rsidRPr="007362FC">
        <w:rPr>
          <w:i/>
          <w:iCs/>
          <w:noProof/>
        </w:rPr>
        <w:t>Climatic Change</w:t>
      </w:r>
      <w:r w:rsidRPr="007362FC">
        <w:rPr>
          <w:noProof/>
        </w:rPr>
        <w:t xml:space="preserve">, </w:t>
      </w:r>
      <w:r w:rsidRPr="007362FC">
        <w:rPr>
          <w:i/>
          <w:iCs/>
          <w:noProof/>
        </w:rPr>
        <w:t>132</w:t>
      </w:r>
      <w:r w:rsidRPr="007362FC">
        <w:rPr>
          <w:noProof/>
        </w:rPr>
        <w:t>(2), 251–269. https://doi.org/10.1007/s10584-015-1415-1</w:t>
      </w:r>
    </w:p>
    <w:p w:rsidR="007362FC" w:rsidRPr="007362FC" w:rsidRDefault="007362FC" w:rsidP="007362FC">
      <w:pPr>
        <w:widowControl w:val="0"/>
        <w:autoSpaceDE w:val="0"/>
        <w:autoSpaceDN w:val="0"/>
        <w:adjustRightInd w:val="0"/>
        <w:ind w:left="480" w:hanging="480"/>
        <w:rPr>
          <w:noProof/>
        </w:rPr>
      </w:pPr>
      <w:r w:rsidRPr="007362FC">
        <w:rPr>
          <w:noProof/>
        </w:rPr>
        <w:t xml:space="preserve">Dias, V. C., Vieira, B. C., &amp; Gramani, M. F. (2016). Parâmetros morfológicos e morfométricos como indicadores da magnitude das corridas de detritos na Serra do Mar Paulista. </w:t>
      </w:r>
      <w:r w:rsidRPr="007362FC">
        <w:rPr>
          <w:i/>
          <w:iCs/>
          <w:noProof/>
        </w:rPr>
        <w:t>Confins</w:t>
      </w:r>
      <w:r w:rsidRPr="007362FC">
        <w:rPr>
          <w:noProof/>
        </w:rPr>
        <w:t>, (29). https://doi.org/10.4000/confins.11444</w:t>
      </w:r>
    </w:p>
    <w:p w:rsidR="007362FC" w:rsidRPr="007362FC" w:rsidRDefault="007362FC" w:rsidP="007362FC">
      <w:pPr>
        <w:widowControl w:val="0"/>
        <w:autoSpaceDE w:val="0"/>
        <w:autoSpaceDN w:val="0"/>
        <w:adjustRightInd w:val="0"/>
        <w:ind w:left="480" w:hanging="480"/>
        <w:rPr>
          <w:noProof/>
        </w:rPr>
      </w:pPr>
      <w:r w:rsidRPr="007362FC">
        <w:rPr>
          <w:noProof/>
        </w:rPr>
        <w:t>Ecological, L., &amp; Footprint, E. (2014). A pegada ecológica como instrumento de avaliação ambiental para a cidade de Londrina, 1–21.</w:t>
      </w:r>
    </w:p>
    <w:p w:rsidR="007362FC" w:rsidRPr="007362FC" w:rsidRDefault="007362FC" w:rsidP="007362FC">
      <w:pPr>
        <w:widowControl w:val="0"/>
        <w:autoSpaceDE w:val="0"/>
        <w:autoSpaceDN w:val="0"/>
        <w:adjustRightInd w:val="0"/>
        <w:ind w:left="480" w:hanging="480"/>
        <w:rPr>
          <w:noProof/>
        </w:rPr>
      </w:pPr>
      <w:r w:rsidRPr="007362FC">
        <w:rPr>
          <w:noProof/>
        </w:rPr>
        <w:t xml:space="preserve">Egler, C. A. G., Bessa, V. de C., &amp; Gonçalves, A. de F. (2013). Dinâmica territorial e seus rebatimentos na organização regional do estado de São Paulo. </w:t>
      </w:r>
      <w:r w:rsidRPr="007362FC">
        <w:rPr>
          <w:i/>
          <w:iCs/>
          <w:noProof/>
        </w:rPr>
        <w:t>Confins</w:t>
      </w:r>
      <w:r w:rsidRPr="007362FC">
        <w:rPr>
          <w:noProof/>
        </w:rPr>
        <w:t>, (19). https://doi.org/10.4000/confins.8602</w:t>
      </w:r>
    </w:p>
    <w:p w:rsidR="007362FC" w:rsidRPr="007362FC" w:rsidRDefault="007362FC" w:rsidP="007362FC">
      <w:pPr>
        <w:widowControl w:val="0"/>
        <w:autoSpaceDE w:val="0"/>
        <w:autoSpaceDN w:val="0"/>
        <w:adjustRightInd w:val="0"/>
        <w:ind w:left="480" w:hanging="480"/>
        <w:rPr>
          <w:noProof/>
        </w:rPr>
      </w:pPr>
      <w:r w:rsidRPr="007362FC">
        <w:rPr>
          <w:noProof/>
        </w:rPr>
        <w:t xml:space="preserve">Garcia, J. R. (2016). Avaliação do agravamento de inundações na bacia hidrográfica do Alto Iguaçu e afluentes do Alto Ribeira, Paraná. </w:t>
      </w:r>
      <w:r w:rsidRPr="007362FC">
        <w:rPr>
          <w:i/>
          <w:iCs/>
          <w:noProof/>
        </w:rPr>
        <w:t>Confins</w:t>
      </w:r>
      <w:r w:rsidRPr="007362FC">
        <w:rPr>
          <w:noProof/>
        </w:rPr>
        <w:t>, (28). https://doi.org/10.4000/confins.11025</w:t>
      </w:r>
    </w:p>
    <w:p w:rsidR="007362FC" w:rsidRPr="007362FC" w:rsidRDefault="007362FC" w:rsidP="007362FC">
      <w:pPr>
        <w:widowControl w:val="0"/>
        <w:autoSpaceDE w:val="0"/>
        <w:autoSpaceDN w:val="0"/>
        <w:adjustRightInd w:val="0"/>
        <w:ind w:left="480" w:hanging="480"/>
        <w:rPr>
          <w:noProof/>
        </w:rPr>
      </w:pPr>
      <w:r w:rsidRPr="007362FC">
        <w:rPr>
          <w:noProof/>
        </w:rPr>
        <w:t xml:space="preserve">Garcia, J. R., &amp; Buainain, A. M. (2017). Os desafios do risco ambiental no século XXI para o setor de seguro. </w:t>
      </w:r>
      <w:r w:rsidRPr="007362FC">
        <w:rPr>
          <w:i/>
          <w:iCs/>
          <w:noProof/>
        </w:rPr>
        <w:t>Espacios</w:t>
      </w:r>
      <w:r w:rsidRPr="007362FC">
        <w:rPr>
          <w:noProof/>
        </w:rPr>
        <w:t xml:space="preserve">, </w:t>
      </w:r>
      <w:r w:rsidRPr="007362FC">
        <w:rPr>
          <w:i/>
          <w:iCs/>
          <w:noProof/>
        </w:rPr>
        <w:t>38</w:t>
      </w:r>
      <w:r w:rsidRPr="007362FC">
        <w:rPr>
          <w:noProof/>
        </w:rPr>
        <w:t>(31), 11. Retrieved from https://goo.gl/NyLmST</w:t>
      </w:r>
    </w:p>
    <w:p w:rsidR="007362FC" w:rsidRPr="007362FC" w:rsidRDefault="007362FC" w:rsidP="007362FC">
      <w:pPr>
        <w:widowControl w:val="0"/>
        <w:autoSpaceDE w:val="0"/>
        <w:autoSpaceDN w:val="0"/>
        <w:adjustRightInd w:val="0"/>
        <w:ind w:left="480" w:hanging="480"/>
        <w:rPr>
          <w:noProof/>
        </w:rPr>
      </w:pPr>
      <w:r w:rsidRPr="007362FC">
        <w:rPr>
          <w:noProof/>
        </w:rPr>
        <w:t xml:space="preserve">Gibb, C., Miller, C., Sloman, I., Sessa, R., Braatz, S. M., Youth and United Nations Global Alliance, … Food and Agriculture Organization of the United Nations. (2014). </w:t>
      </w:r>
      <w:r w:rsidRPr="007362FC">
        <w:rPr>
          <w:i/>
          <w:iCs/>
          <w:noProof/>
        </w:rPr>
        <w:t>The youth guide to forests</w:t>
      </w:r>
      <w:r w:rsidRPr="007362FC">
        <w:rPr>
          <w:noProof/>
        </w:rPr>
        <w:t>.</w:t>
      </w:r>
    </w:p>
    <w:p w:rsidR="007362FC" w:rsidRPr="007362FC" w:rsidRDefault="007362FC" w:rsidP="007362FC">
      <w:pPr>
        <w:widowControl w:val="0"/>
        <w:autoSpaceDE w:val="0"/>
        <w:autoSpaceDN w:val="0"/>
        <w:adjustRightInd w:val="0"/>
        <w:ind w:left="480" w:hanging="480"/>
        <w:rPr>
          <w:noProof/>
        </w:rPr>
      </w:pPr>
      <w:r w:rsidRPr="007362FC">
        <w:rPr>
          <w:noProof/>
        </w:rPr>
        <w:t xml:space="preserve">Gondim, J., Maranhão, N., Coimbra, M. R. S. C., Tröger, F. H., Fioreze, A. P., &amp; Amorim, B. de. (2010). </w:t>
      </w:r>
      <w:r w:rsidRPr="007362FC">
        <w:rPr>
          <w:i/>
          <w:iCs/>
          <w:noProof/>
        </w:rPr>
        <w:t>Os efeitos das mudanças climáticas sobre os recursos hídricos: desafios para a gestão</w:t>
      </w:r>
      <w:r w:rsidRPr="007362FC">
        <w:rPr>
          <w:noProof/>
        </w:rPr>
        <w:t>. Brasília_DF. Retrieved from http://arquivos.ana.gov.br/imprensa/noticias/20151106083606_Os Efeitos das Mudanças Climáticas sobre os Recursos Hídricos - desafios para a gestão_Link dentro do texto da apresentação.pdf</w:t>
      </w:r>
    </w:p>
    <w:p w:rsidR="007362FC" w:rsidRPr="007362FC" w:rsidRDefault="007362FC" w:rsidP="007362FC">
      <w:pPr>
        <w:widowControl w:val="0"/>
        <w:autoSpaceDE w:val="0"/>
        <w:autoSpaceDN w:val="0"/>
        <w:adjustRightInd w:val="0"/>
        <w:ind w:left="480" w:hanging="480"/>
        <w:rPr>
          <w:noProof/>
        </w:rPr>
      </w:pPr>
      <w:r w:rsidRPr="007362FC">
        <w:rPr>
          <w:noProof/>
        </w:rPr>
        <w:t xml:space="preserve">Group, S. M. (2012). fume: FUME package. Retrieved January 9, 2017, from </w:t>
      </w:r>
      <w:r w:rsidRPr="007362FC">
        <w:rPr>
          <w:noProof/>
        </w:rPr>
        <w:lastRenderedPageBreak/>
        <w:t>https://cran.r-project.org/package=fume</w:t>
      </w:r>
    </w:p>
    <w:p w:rsidR="007362FC" w:rsidRPr="007362FC" w:rsidRDefault="007362FC" w:rsidP="007362FC">
      <w:pPr>
        <w:widowControl w:val="0"/>
        <w:autoSpaceDE w:val="0"/>
        <w:autoSpaceDN w:val="0"/>
        <w:adjustRightInd w:val="0"/>
        <w:ind w:left="480" w:hanging="480"/>
        <w:rPr>
          <w:noProof/>
        </w:rPr>
      </w:pPr>
      <w:r w:rsidRPr="007362FC">
        <w:rPr>
          <w:noProof/>
        </w:rPr>
        <w:t>IBGE - Instituto Brasileiro de Geografia e Estatística. (2004). Mapa de Biomas e de Vegetação. Retrieved September 5, 2017, from http://goo.gl/iUSfTR</w:t>
      </w:r>
    </w:p>
    <w:p w:rsidR="007362FC" w:rsidRPr="007362FC" w:rsidRDefault="007362FC" w:rsidP="007362FC">
      <w:pPr>
        <w:widowControl w:val="0"/>
        <w:autoSpaceDE w:val="0"/>
        <w:autoSpaceDN w:val="0"/>
        <w:adjustRightInd w:val="0"/>
        <w:ind w:left="480" w:hanging="480"/>
        <w:rPr>
          <w:noProof/>
        </w:rPr>
      </w:pPr>
      <w:r w:rsidRPr="007362FC">
        <w:rPr>
          <w:noProof/>
        </w:rPr>
        <w:t>IBGE – Instituto Brasileiro de Geografia e Estatística. (2018). IBGE | mapas. Retrieved March 3, 2018, from http://mapas.ibge.gov.br/</w:t>
      </w:r>
    </w:p>
    <w:p w:rsidR="007362FC" w:rsidRPr="007362FC" w:rsidRDefault="007362FC" w:rsidP="007362FC">
      <w:pPr>
        <w:widowControl w:val="0"/>
        <w:autoSpaceDE w:val="0"/>
        <w:autoSpaceDN w:val="0"/>
        <w:adjustRightInd w:val="0"/>
        <w:ind w:left="480" w:hanging="480"/>
        <w:rPr>
          <w:noProof/>
        </w:rPr>
      </w:pPr>
      <w:r w:rsidRPr="007362FC">
        <w:rPr>
          <w:noProof/>
        </w:rPr>
        <w:t>IBGE, I. B. de G. e E. (2018). Sistema IBGE de Recuperação Automática - SIDRA. Retrieved March 3, 2018, from https://sidra.ibge.gov.br/home/scnt/brasil</w:t>
      </w:r>
    </w:p>
    <w:p w:rsidR="007362FC" w:rsidRPr="007362FC" w:rsidRDefault="007362FC" w:rsidP="007362FC">
      <w:pPr>
        <w:widowControl w:val="0"/>
        <w:autoSpaceDE w:val="0"/>
        <w:autoSpaceDN w:val="0"/>
        <w:adjustRightInd w:val="0"/>
        <w:ind w:left="480" w:hanging="480"/>
        <w:rPr>
          <w:noProof/>
        </w:rPr>
      </w:pPr>
      <w:r w:rsidRPr="007362FC">
        <w:rPr>
          <w:noProof/>
        </w:rPr>
        <w:t xml:space="preserve">IPCC. (2014). </w:t>
      </w:r>
      <w:r w:rsidRPr="007362FC">
        <w:rPr>
          <w:i/>
          <w:iCs/>
          <w:noProof/>
        </w:rPr>
        <w:t>Climate Change 2014: Synthesis Report. Contribution of Working Groups I, II and III to the Fifth Assessment Report of the Intergovernmental Panel on Climate Change</w:t>
      </w:r>
      <w:r w:rsidRPr="007362FC">
        <w:rPr>
          <w:noProof/>
        </w:rPr>
        <w:t xml:space="preserve">. </w:t>
      </w:r>
      <w:r w:rsidRPr="007362FC">
        <w:rPr>
          <w:i/>
          <w:iCs/>
          <w:noProof/>
        </w:rPr>
        <w:t>IPCC</w:t>
      </w:r>
      <w:r w:rsidRPr="007362FC">
        <w:rPr>
          <w:noProof/>
        </w:rPr>
        <w:t>.</w:t>
      </w:r>
    </w:p>
    <w:p w:rsidR="007362FC" w:rsidRPr="007362FC" w:rsidRDefault="007362FC" w:rsidP="007362FC">
      <w:pPr>
        <w:widowControl w:val="0"/>
        <w:autoSpaceDE w:val="0"/>
        <w:autoSpaceDN w:val="0"/>
        <w:adjustRightInd w:val="0"/>
        <w:ind w:left="480" w:hanging="480"/>
        <w:rPr>
          <w:noProof/>
        </w:rPr>
      </w:pPr>
      <w:r w:rsidRPr="007362FC">
        <w:rPr>
          <w:noProof/>
        </w:rPr>
        <w:t xml:space="preserve">IPCC – Intergovernmental Panel on Climate Change. (2014). </w:t>
      </w:r>
      <w:r w:rsidRPr="007362FC">
        <w:rPr>
          <w:i/>
          <w:iCs/>
          <w:noProof/>
        </w:rPr>
        <w:t>Climate Change 2014: Synthesis Report. Contribution of Working Groups I, II and III to the Fifth Assessment Report of the Intergovernmental Panel on Climate Change</w:t>
      </w:r>
      <w:r w:rsidRPr="007362FC">
        <w:rPr>
          <w:noProof/>
        </w:rPr>
        <w:t>. Geneva. Retrieved from https://www.ipcc.ch/pdf/assessment-report/ar5/syr/SYR_AR5_FINAL_full_wcover.pdf</w:t>
      </w:r>
    </w:p>
    <w:p w:rsidR="007362FC" w:rsidRPr="007362FC" w:rsidRDefault="007362FC" w:rsidP="007362FC">
      <w:pPr>
        <w:widowControl w:val="0"/>
        <w:autoSpaceDE w:val="0"/>
        <w:autoSpaceDN w:val="0"/>
        <w:adjustRightInd w:val="0"/>
        <w:ind w:left="480" w:hanging="480"/>
        <w:rPr>
          <w:noProof/>
        </w:rPr>
      </w:pPr>
      <w:r w:rsidRPr="007362FC">
        <w:rPr>
          <w:noProof/>
        </w:rPr>
        <w:t xml:space="preserve">Jacobi, P. R., Cibim, J., Leão, R. de S., Jacobi, P. R., Cibim, J., &amp; Leão, R. de S. (2015). Crise hídrica na Macrometrópole Paulista e respostas da sociedade civil. </w:t>
      </w:r>
      <w:r w:rsidRPr="007362FC">
        <w:rPr>
          <w:i/>
          <w:iCs/>
          <w:noProof/>
        </w:rPr>
        <w:t>Estudos Avançados</w:t>
      </w:r>
      <w:r w:rsidRPr="007362FC">
        <w:rPr>
          <w:noProof/>
        </w:rPr>
        <w:t xml:space="preserve">, </w:t>
      </w:r>
      <w:r w:rsidRPr="007362FC">
        <w:rPr>
          <w:i/>
          <w:iCs/>
          <w:noProof/>
        </w:rPr>
        <w:t>29</w:t>
      </w:r>
      <w:r w:rsidRPr="007362FC">
        <w:rPr>
          <w:noProof/>
        </w:rPr>
        <w:t>(84), 27–42. https://doi.org/10.1590/S0103-40142015000200003</w:t>
      </w:r>
    </w:p>
    <w:p w:rsidR="007362FC" w:rsidRPr="007362FC" w:rsidRDefault="007362FC" w:rsidP="007362FC">
      <w:pPr>
        <w:widowControl w:val="0"/>
        <w:autoSpaceDE w:val="0"/>
        <w:autoSpaceDN w:val="0"/>
        <w:adjustRightInd w:val="0"/>
        <w:ind w:left="480" w:hanging="480"/>
        <w:rPr>
          <w:noProof/>
        </w:rPr>
      </w:pPr>
      <w:r w:rsidRPr="007362FC">
        <w:rPr>
          <w:noProof/>
        </w:rPr>
        <w:t xml:space="preserve">Marengo, J. A. (2008). Água e mudanças climáticas. </w:t>
      </w:r>
      <w:r w:rsidRPr="007362FC">
        <w:rPr>
          <w:i/>
          <w:iCs/>
          <w:noProof/>
        </w:rPr>
        <w:t>Estudos Avançados</w:t>
      </w:r>
      <w:r w:rsidRPr="007362FC">
        <w:rPr>
          <w:noProof/>
        </w:rPr>
        <w:t xml:space="preserve">, </w:t>
      </w:r>
      <w:r w:rsidRPr="007362FC">
        <w:rPr>
          <w:i/>
          <w:iCs/>
          <w:noProof/>
        </w:rPr>
        <w:t>22</w:t>
      </w:r>
      <w:r w:rsidRPr="007362FC">
        <w:rPr>
          <w:noProof/>
        </w:rPr>
        <w:t>(63), 83–96. https://doi.org/10.1590/S0103-40142008000200006</w:t>
      </w:r>
    </w:p>
    <w:p w:rsidR="007362FC" w:rsidRPr="007362FC" w:rsidRDefault="007362FC" w:rsidP="007362FC">
      <w:pPr>
        <w:widowControl w:val="0"/>
        <w:autoSpaceDE w:val="0"/>
        <w:autoSpaceDN w:val="0"/>
        <w:adjustRightInd w:val="0"/>
        <w:ind w:left="480" w:hanging="480"/>
        <w:rPr>
          <w:noProof/>
        </w:rPr>
      </w:pPr>
      <w:r w:rsidRPr="007362FC">
        <w:rPr>
          <w:noProof/>
        </w:rPr>
        <w:t xml:space="preserve">Marengo, J. A., Nobre, C. A., Chan Chou, S., Tomasella, J., Sampaio, G., Alves, L. M., … Kay, G. (2011). </w:t>
      </w:r>
      <w:r w:rsidRPr="007362FC">
        <w:rPr>
          <w:i/>
          <w:iCs/>
          <w:noProof/>
        </w:rPr>
        <w:t>Riscos das mudanças climáticas no Brasil</w:t>
      </w:r>
      <w:r w:rsidRPr="007362FC">
        <w:rPr>
          <w:noProof/>
        </w:rPr>
        <w:t>. São Paulo. Retrieved from http://www.inpe.br/noticias/arquivos/pdf/relatorioport.pdf</w:t>
      </w:r>
    </w:p>
    <w:p w:rsidR="007362FC" w:rsidRPr="007362FC" w:rsidRDefault="007362FC" w:rsidP="007362FC">
      <w:pPr>
        <w:widowControl w:val="0"/>
        <w:autoSpaceDE w:val="0"/>
        <w:autoSpaceDN w:val="0"/>
        <w:adjustRightInd w:val="0"/>
        <w:ind w:left="480" w:hanging="480"/>
        <w:rPr>
          <w:noProof/>
        </w:rPr>
      </w:pPr>
      <w:r w:rsidRPr="007362FC">
        <w:rPr>
          <w:noProof/>
        </w:rPr>
        <w:t xml:space="preserve">Marengo, J. A., Schaeffer, R., Pinto, H. S., &amp; Zee, D. M. W. (2009). </w:t>
      </w:r>
      <w:r w:rsidRPr="007362FC">
        <w:rPr>
          <w:i/>
          <w:iCs/>
          <w:noProof/>
        </w:rPr>
        <w:t>Mudanças climáticas e eventos extremos no Brasil</w:t>
      </w:r>
      <w:r w:rsidRPr="007362FC">
        <w:rPr>
          <w:noProof/>
        </w:rPr>
        <w:t>. Rio de Janeiro. Retrieved from http://proclima.cetesb.sp.gov.br/wp-content/uploads/sites/28/2014/05/mc_eventos_extremos_brasil.pdf</w:t>
      </w:r>
    </w:p>
    <w:p w:rsidR="007362FC" w:rsidRPr="007362FC" w:rsidRDefault="007362FC" w:rsidP="007362FC">
      <w:pPr>
        <w:widowControl w:val="0"/>
        <w:autoSpaceDE w:val="0"/>
        <w:autoSpaceDN w:val="0"/>
        <w:adjustRightInd w:val="0"/>
        <w:ind w:left="480" w:hanging="480"/>
        <w:rPr>
          <w:noProof/>
        </w:rPr>
      </w:pPr>
      <w:r w:rsidRPr="007362FC">
        <w:rPr>
          <w:noProof/>
        </w:rPr>
        <w:t xml:space="preserve">Marques, L. (2015). </w:t>
      </w:r>
      <w:r w:rsidRPr="007362FC">
        <w:rPr>
          <w:i/>
          <w:iCs/>
          <w:noProof/>
        </w:rPr>
        <w:t>Capitalismo e Colapso Ambiental</w:t>
      </w:r>
      <w:r w:rsidRPr="007362FC">
        <w:rPr>
          <w:noProof/>
        </w:rPr>
        <w:t xml:space="preserve"> (1</w:t>
      </w:r>
      <w:r w:rsidRPr="007362FC">
        <w:rPr>
          <w:noProof/>
          <w:vertAlign w:val="superscript"/>
        </w:rPr>
        <w:t>a</w:t>
      </w:r>
      <w:r w:rsidRPr="007362FC">
        <w:rPr>
          <w:noProof/>
        </w:rPr>
        <w:t>). Editora da Unicamp.</w:t>
      </w:r>
    </w:p>
    <w:p w:rsidR="007362FC" w:rsidRPr="007362FC" w:rsidRDefault="007362FC" w:rsidP="007362FC">
      <w:pPr>
        <w:widowControl w:val="0"/>
        <w:autoSpaceDE w:val="0"/>
        <w:autoSpaceDN w:val="0"/>
        <w:adjustRightInd w:val="0"/>
        <w:ind w:left="480" w:hanging="480"/>
        <w:rPr>
          <w:noProof/>
        </w:rPr>
      </w:pPr>
      <w:r w:rsidRPr="007362FC">
        <w:rPr>
          <w:noProof/>
        </w:rPr>
        <w:t xml:space="preserve">Martinelli, M., &amp; Marcello. (2010). Clima do Estado de São Paulo. </w:t>
      </w:r>
      <w:r w:rsidRPr="007362FC">
        <w:rPr>
          <w:i/>
          <w:iCs/>
          <w:noProof/>
        </w:rPr>
        <w:t>Confins</w:t>
      </w:r>
      <w:r w:rsidRPr="007362FC">
        <w:rPr>
          <w:noProof/>
        </w:rPr>
        <w:t>, (8). https://doi.org/10.4000/confins.6348</w:t>
      </w:r>
    </w:p>
    <w:p w:rsidR="007362FC" w:rsidRPr="007362FC" w:rsidRDefault="007362FC" w:rsidP="007362FC">
      <w:pPr>
        <w:widowControl w:val="0"/>
        <w:autoSpaceDE w:val="0"/>
        <w:autoSpaceDN w:val="0"/>
        <w:adjustRightInd w:val="0"/>
        <w:ind w:left="480" w:hanging="480"/>
        <w:rPr>
          <w:noProof/>
        </w:rPr>
      </w:pPr>
      <w:r w:rsidRPr="007362FC">
        <w:rPr>
          <w:noProof/>
        </w:rPr>
        <w:t xml:space="preserve">Mckee, T. B., Doesken, N. J., &amp; Kleist, J. (1993). Relationship of Drought Frequency and Duration Times Scales. In </w:t>
      </w:r>
      <w:r w:rsidRPr="007362FC">
        <w:rPr>
          <w:i/>
          <w:iCs/>
          <w:noProof/>
        </w:rPr>
        <w:t>8th Conference on Applied Climatology</w:t>
      </w:r>
      <w:r w:rsidRPr="007362FC">
        <w:rPr>
          <w:noProof/>
        </w:rPr>
        <w:t xml:space="preserve"> (pp. 179–184). Janvier: American Meteorological Society. Retrieved from http://www.scirp.org/(S(351jmbntvnsjt1aadkposzje))/reference/ReferencesPapers.aspx?ReferenceID=1879505</w:t>
      </w:r>
    </w:p>
    <w:p w:rsidR="007362FC" w:rsidRPr="007362FC" w:rsidRDefault="007362FC" w:rsidP="007362FC">
      <w:pPr>
        <w:widowControl w:val="0"/>
        <w:autoSpaceDE w:val="0"/>
        <w:autoSpaceDN w:val="0"/>
        <w:adjustRightInd w:val="0"/>
        <w:ind w:left="480" w:hanging="480"/>
        <w:rPr>
          <w:noProof/>
        </w:rPr>
      </w:pPr>
      <w:r w:rsidRPr="007362FC">
        <w:rPr>
          <w:noProof/>
        </w:rPr>
        <w:t xml:space="preserve">MEA. (2003). Ecosystems and Human Well-being: A framework for Assessment. In </w:t>
      </w:r>
      <w:r w:rsidRPr="007362FC">
        <w:rPr>
          <w:i/>
          <w:iCs/>
          <w:noProof/>
        </w:rPr>
        <w:t>MA Conceptual framework</w:t>
      </w:r>
      <w:r w:rsidRPr="007362FC">
        <w:rPr>
          <w:noProof/>
        </w:rPr>
        <w:t xml:space="preserve"> (pp. 1–25).</w:t>
      </w:r>
    </w:p>
    <w:p w:rsidR="007362FC" w:rsidRPr="007362FC" w:rsidRDefault="007362FC" w:rsidP="007362FC">
      <w:pPr>
        <w:widowControl w:val="0"/>
        <w:autoSpaceDE w:val="0"/>
        <w:autoSpaceDN w:val="0"/>
        <w:adjustRightInd w:val="0"/>
        <w:ind w:left="480" w:hanging="480"/>
        <w:rPr>
          <w:noProof/>
        </w:rPr>
      </w:pPr>
      <w:r w:rsidRPr="007362FC">
        <w:rPr>
          <w:noProof/>
        </w:rPr>
        <w:t xml:space="preserve">Mello, C. R., Lima, J. M., Silva, A. M., Mello, J. M., &amp; Oliveira, M. S. (2003). Krikagem e inverso do quadrado da distância para interpolação dos parâmetros da equação de chuvas intensas. </w:t>
      </w:r>
      <w:r w:rsidRPr="007362FC">
        <w:rPr>
          <w:i/>
          <w:iCs/>
          <w:noProof/>
        </w:rPr>
        <w:t>Revista Bras. de Ci. Solo</w:t>
      </w:r>
      <w:r w:rsidRPr="007362FC">
        <w:rPr>
          <w:noProof/>
        </w:rPr>
        <w:t xml:space="preserve">, </w:t>
      </w:r>
      <w:r w:rsidRPr="007362FC">
        <w:rPr>
          <w:i/>
          <w:iCs/>
          <w:noProof/>
        </w:rPr>
        <w:t>27</w:t>
      </w:r>
      <w:r w:rsidRPr="007362FC">
        <w:rPr>
          <w:noProof/>
        </w:rPr>
        <w:t>, 925–933. Retrieved from http://www.scielo.br/pdf/rbcs/v27n5/v27n5a17.pdf</w:t>
      </w:r>
    </w:p>
    <w:p w:rsidR="007362FC" w:rsidRPr="007362FC" w:rsidRDefault="007362FC" w:rsidP="007362FC">
      <w:pPr>
        <w:widowControl w:val="0"/>
        <w:autoSpaceDE w:val="0"/>
        <w:autoSpaceDN w:val="0"/>
        <w:adjustRightInd w:val="0"/>
        <w:ind w:left="480" w:hanging="480"/>
        <w:rPr>
          <w:noProof/>
        </w:rPr>
      </w:pPr>
      <w:r w:rsidRPr="007362FC">
        <w:rPr>
          <w:noProof/>
        </w:rPr>
        <w:t xml:space="preserve">Ministério da Ciência, T. e I. – M. (2016). </w:t>
      </w:r>
      <w:r w:rsidRPr="007362FC">
        <w:rPr>
          <w:i/>
          <w:iCs/>
          <w:noProof/>
        </w:rPr>
        <w:t>Modelagem Climática e Vulnerabilidades Setoriais à Mudança do Clima no Brasil</w:t>
      </w:r>
      <w:r w:rsidRPr="007362FC">
        <w:rPr>
          <w:noProof/>
        </w:rPr>
        <w:t>. Brasília-DF. Retrieved from http://www.terrabrasilis.org.br/ecotecadigital/index.php/estantes/diversos/3617-modelagem-climatica-e-vulnerabilidades-setoriais-a-mudanca-do-clima-no-brasil</w:t>
      </w:r>
    </w:p>
    <w:p w:rsidR="007362FC" w:rsidRPr="007362FC" w:rsidRDefault="007362FC" w:rsidP="007362FC">
      <w:pPr>
        <w:widowControl w:val="0"/>
        <w:autoSpaceDE w:val="0"/>
        <w:autoSpaceDN w:val="0"/>
        <w:adjustRightInd w:val="0"/>
        <w:ind w:left="480" w:hanging="480"/>
        <w:rPr>
          <w:noProof/>
        </w:rPr>
      </w:pPr>
      <w:r w:rsidRPr="007362FC">
        <w:rPr>
          <w:noProof/>
        </w:rPr>
        <w:t>Ministério da Integração Nacional. (2017). Série Histórica de Reconhecimentos Realizados 2003-2016. Retrieved August 22, 2017, from http://www.mi.gov.br/reconhecimentos-realizados</w:t>
      </w:r>
    </w:p>
    <w:p w:rsidR="007362FC" w:rsidRPr="007362FC" w:rsidRDefault="007362FC" w:rsidP="007362FC">
      <w:pPr>
        <w:widowControl w:val="0"/>
        <w:autoSpaceDE w:val="0"/>
        <w:autoSpaceDN w:val="0"/>
        <w:adjustRightInd w:val="0"/>
        <w:ind w:left="480" w:hanging="480"/>
        <w:rPr>
          <w:noProof/>
        </w:rPr>
      </w:pPr>
      <w:r w:rsidRPr="007362FC">
        <w:rPr>
          <w:noProof/>
        </w:rPr>
        <w:t xml:space="preserve">MMA, M. do M. A.-. (2017). </w:t>
      </w:r>
      <w:r w:rsidRPr="007362FC">
        <w:rPr>
          <w:i/>
          <w:iCs/>
          <w:noProof/>
        </w:rPr>
        <w:t>Mapas de cobertura vegetal</w:t>
      </w:r>
      <w:r w:rsidRPr="007362FC">
        <w:rPr>
          <w:noProof/>
        </w:rPr>
        <w:t>. Brasília-DF. Retrieved from http://goo.gl/Qn0FuZ</w:t>
      </w:r>
    </w:p>
    <w:p w:rsidR="007362FC" w:rsidRPr="007362FC" w:rsidRDefault="007362FC" w:rsidP="007362FC">
      <w:pPr>
        <w:widowControl w:val="0"/>
        <w:autoSpaceDE w:val="0"/>
        <w:autoSpaceDN w:val="0"/>
        <w:adjustRightInd w:val="0"/>
        <w:ind w:left="480" w:hanging="480"/>
        <w:rPr>
          <w:noProof/>
        </w:rPr>
      </w:pPr>
      <w:r w:rsidRPr="007362FC">
        <w:rPr>
          <w:noProof/>
        </w:rPr>
        <w:lastRenderedPageBreak/>
        <w:t xml:space="preserve">Museu da Cidade de São Paulo. (2017). </w:t>
      </w:r>
      <w:r w:rsidRPr="007362FC">
        <w:rPr>
          <w:i/>
          <w:iCs/>
          <w:noProof/>
        </w:rPr>
        <w:t>Exposição: Inundações em São Paulo</w:t>
      </w:r>
      <w:r w:rsidRPr="007362FC">
        <w:rPr>
          <w:noProof/>
        </w:rPr>
        <w:t>. São Paulo. Retrieved from http://www.museudacidade.sp.gov.br/documentos/eFolder_inundações.pdf</w:t>
      </w:r>
    </w:p>
    <w:p w:rsidR="007362FC" w:rsidRPr="007362FC" w:rsidRDefault="007362FC" w:rsidP="007362FC">
      <w:pPr>
        <w:widowControl w:val="0"/>
        <w:autoSpaceDE w:val="0"/>
        <w:autoSpaceDN w:val="0"/>
        <w:adjustRightInd w:val="0"/>
        <w:ind w:left="480" w:hanging="480"/>
        <w:rPr>
          <w:noProof/>
        </w:rPr>
      </w:pPr>
      <w:r w:rsidRPr="007362FC">
        <w:rPr>
          <w:noProof/>
        </w:rPr>
        <w:t>National Oceanic and Atmospheric Administration – NOAA. (2017). Extreme Events | National Centers for Environmental Information (NCEI) formerly known as National Climatic Data Center (NCDC). Retrieved September 3, 2017, from https://www.ncdc.noaa.gov/climate-information/extreme-events</w:t>
      </w:r>
    </w:p>
    <w:p w:rsidR="007362FC" w:rsidRPr="007362FC" w:rsidRDefault="007362FC" w:rsidP="007362FC">
      <w:pPr>
        <w:widowControl w:val="0"/>
        <w:autoSpaceDE w:val="0"/>
        <w:autoSpaceDN w:val="0"/>
        <w:adjustRightInd w:val="0"/>
        <w:ind w:left="480" w:hanging="480"/>
        <w:rPr>
          <w:noProof/>
        </w:rPr>
      </w:pPr>
      <w:r w:rsidRPr="007362FC">
        <w:rPr>
          <w:noProof/>
        </w:rPr>
        <w:t>Ooms, J., James, D., Debroy, S., Wickham, H., &amp; Horner, J. (2017). Database Interface and “MySQL” Driver for R [R package RMySQL version 0.10.13]. Retrieved September 3, 2017, from https://cran.r-project.org/web/packages/RMySQL/index.html</w:t>
      </w:r>
    </w:p>
    <w:p w:rsidR="007362FC" w:rsidRPr="007362FC" w:rsidRDefault="007362FC" w:rsidP="007362FC">
      <w:pPr>
        <w:widowControl w:val="0"/>
        <w:autoSpaceDE w:val="0"/>
        <w:autoSpaceDN w:val="0"/>
        <w:adjustRightInd w:val="0"/>
        <w:ind w:left="480" w:hanging="480"/>
        <w:rPr>
          <w:noProof/>
        </w:rPr>
      </w:pPr>
      <w:r w:rsidRPr="007362FC">
        <w:rPr>
          <w:noProof/>
        </w:rPr>
        <w:t>PCJ, C. (2017). Bacias PCJ. Retrieved from http://agua.org.br/bacias-pcj/</w:t>
      </w:r>
    </w:p>
    <w:p w:rsidR="007362FC" w:rsidRPr="007362FC" w:rsidRDefault="007362FC" w:rsidP="007362FC">
      <w:pPr>
        <w:widowControl w:val="0"/>
        <w:autoSpaceDE w:val="0"/>
        <w:autoSpaceDN w:val="0"/>
        <w:adjustRightInd w:val="0"/>
        <w:ind w:left="480" w:hanging="480"/>
        <w:rPr>
          <w:noProof/>
        </w:rPr>
      </w:pPr>
      <w:r w:rsidRPr="007362FC">
        <w:rPr>
          <w:noProof/>
        </w:rPr>
        <w:t xml:space="preserve">Pebesma, E. J. (2004). Multivariable geostatistics in S: the gstat package. </w:t>
      </w:r>
      <w:r w:rsidRPr="007362FC">
        <w:rPr>
          <w:i/>
          <w:iCs/>
          <w:noProof/>
        </w:rPr>
        <w:t>Computers &amp; Geosciences</w:t>
      </w:r>
      <w:r w:rsidRPr="007362FC">
        <w:rPr>
          <w:noProof/>
        </w:rPr>
        <w:t xml:space="preserve">, </w:t>
      </w:r>
      <w:r w:rsidRPr="007362FC">
        <w:rPr>
          <w:i/>
          <w:iCs/>
          <w:noProof/>
        </w:rPr>
        <w:t>30</w:t>
      </w:r>
      <w:r w:rsidRPr="007362FC">
        <w:rPr>
          <w:noProof/>
        </w:rPr>
        <w:t>(7), 683–691. https://doi.org/10.1016/j.cageo.2004.03.012</w:t>
      </w:r>
    </w:p>
    <w:p w:rsidR="007362FC" w:rsidRPr="007362FC" w:rsidRDefault="007362FC" w:rsidP="007362FC">
      <w:pPr>
        <w:widowControl w:val="0"/>
        <w:autoSpaceDE w:val="0"/>
        <w:autoSpaceDN w:val="0"/>
        <w:adjustRightInd w:val="0"/>
        <w:ind w:left="480" w:hanging="480"/>
        <w:rPr>
          <w:noProof/>
        </w:rPr>
      </w:pPr>
      <w:r w:rsidRPr="007362FC">
        <w:rPr>
          <w:noProof/>
        </w:rPr>
        <w:t xml:space="preserve">Ribeiro, S. K., &amp; Santos, A. S. (2016). </w:t>
      </w:r>
      <w:r w:rsidRPr="007362FC">
        <w:rPr>
          <w:i/>
          <w:iCs/>
          <w:noProof/>
        </w:rPr>
        <w:t>Mudanças Climáticas e Cidades: Relatório Especial do Painel Brasileiro de Mudanças Climáticas</w:t>
      </w:r>
      <w:r w:rsidRPr="007362FC">
        <w:rPr>
          <w:noProof/>
        </w:rPr>
        <w:t>. Rio de Janeiro. Retrieved from http://www.pbmc.coppe.ufrj.br/documentos/Relatorio_UM_v10-2017-1.pdf</w:t>
      </w:r>
    </w:p>
    <w:p w:rsidR="007362FC" w:rsidRPr="007362FC" w:rsidRDefault="007362FC" w:rsidP="007362FC">
      <w:pPr>
        <w:widowControl w:val="0"/>
        <w:autoSpaceDE w:val="0"/>
        <w:autoSpaceDN w:val="0"/>
        <w:adjustRightInd w:val="0"/>
        <w:ind w:left="480" w:hanging="480"/>
        <w:rPr>
          <w:noProof/>
        </w:rPr>
      </w:pPr>
      <w:r w:rsidRPr="007362FC">
        <w:rPr>
          <w:noProof/>
        </w:rPr>
        <w:t xml:space="preserve">Ross, J. L. S. (2001). Inundações e deslizamentos em São Paulo. Riscos da relação inadequada sociedade-natureza. </w:t>
      </w:r>
      <w:r w:rsidRPr="007362FC">
        <w:rPr>
          <w:i/>
          <w:iCs/>
          <w:noProof/>
        </w:rPr>
        <w:t>Territorium</w:t>
      </w:r>
      <w:r w:rsidRPr="007362FC">
        <w:rPr>
          <w:noProof/>
        </w:rPr>
        <w:t>, (8), 15–23. Retrieved from https://dialnet.unirioja.es/servlet/articulo?codigo=5773244</w:t>
      </w:r>
    </w:p>
    <w:p w:rsidR="007362FC" w:rsidRPr="007362FC" w:rsidRDefault="007362FC" w:rsidP="007362FC">
      <w:pPr>
        <w:widowControl w:val="0"/>
        <w:autoSpaceDE w:val="0"/>
        <w:autoSpaceDN w:val="0"/>
        <w:adjustRightInd w:val="0"/>
        <w:ind w:left="480" w:hanging="480"/>
        <w:rPr>
          <w:noProof/>
        </w:rPr>
      </w:pPr>
      <w:r w:rsidRPr="007362FC">
        <w:rPr>
          <w:noProof/>
        </w:rPr>
        <w:t xml:space="preserve">Seiler, R. A., Hayes, M., &amp; Bressan, L. (2002). Using the standardized precipitation index for flood risk monitoring. </w:t>
      </w:r>
      <w:r w:rsidRPr="007362FC">
        <w:rPr>
          <w:i/>
          <w:iCs/>
          <w:noProof/>
        </w:rPr>
        <w:t>International Journal of Climatology</w:t>
      </w:r>
      <w:r w:rsidRPr="007362FC">
        <w:rPr>
          <w:noProof/>
        </w:rPr>
        <w:t xml:space="preserve">, </w:t>
      </w:r>
      <w:r w:rsidRPr="007362FC">
        <w:rPr>
          <w:i/>
          <w:iCs/>
          <w:noProof/>
        </w:rPr>
        <w:t>22</w:t>
      </w:r>
      <w:r w:rsidRPr="007362FC">
        <w:rPr>
          <w:noProof/>
        </w:rPr>
        <w:t>(11), 1365–1376. https://doi.org/10.1002/joc.799</w:t>
      </w:r>
    </w:p>
    <w:p w:rsidR="007362FC" w:rsidRPr="007362FC" w:rsidRDefault="007362FC" w:rsidP="007362FC">
      <w:pPr>
        <w:widowControl w:val="0"/>
        <w:autoSpaceDE w:val="0"/>
        <w:autoSpaceDN w:val="0"/>
        <w:adjustRightInd w:val="0"/>
        <w:ind w:left="480" w:hanging="480"/>
        <w:rPr>
          <w:noProof/>
        </w:rPr>
      </w:pPr>
      <w:r w:rsidRPr="007362FC">
        <w:rPr>
          <w:noProof/>
        </w:rPr>
        <w:t xml:space="preserve">Senado Federal. (2015). </w:t>
      </w:r>
      <w:r w:rsidRPr="007362FC">
        <w:rPr>
          <w:i/>
          <w:iCs/>
          <w:noProof/>
        </w:rPr>
        <w:t>A crise hídrica e suas consequências</w:t>
      </w:r>
      <w:r w:rsidRPr="007362FC">
        <w:rPr>
          <w:noProof/>
        </w:rPr>
        <w:t xml:space="preserve"> (Boletim Legislativo No. 27). Brasília-DF. Retrieved from https://www12.senado.leg.br/publicacoes/estudos-legislativos/tipos-de-estudos/boletins-legislativos/bol27</w:t>
      </w:r>
    </w:p>
    <w:p w:rsidR="007362FC" w:rsidRPr="007362FC" w:rsidRDefault="007362FC" w:rsidP="007362FC">
      <w:pPr>
        <w:widowControl w:val="0"/>
        <w:autoSpaceDE w:val="0"/>
        <w:autoSpaceDN w:val="0"/>
        <w:adjustRightInd w:val="0"/>
        <w:ind w:left="480" w:hanging="480"/>
        <w:rPr>
          <w:noProof/>
        </w:rPr>
      </w:pPr>
      <w:r w:rsidRPr="007362FC">
        <w:rPr>
          <w:noProof/>
        </w:rPr>
        <w:t xml:space="preserve">Shah, R., Bharadiya, N., &amp; Manekar, V. (2015). Drought Index Computation Using Standardized Precipitation Index (SPI) Method For Surat District, Gujarat. </w:t>
      </w:r>
      <w:r w:rsidRPr="007362FC">
        <w:rPr>
          <w:i/>
          <w:iCs/>
          <w:noProof/>
        </w:rPr>
        <w:t>Aquatic Procedia</w:t>
      </w:r>
      <w:r w:rsidRPr="007362FC">
        <w:rPr>
          <w:noProof/>
        </w:rPr>
        <w:t xml:space="preserve">, </w:t>
      </w:r>
      <w:r w:rsidRPr="007362FC">
        <w:rPr>
          <w:i/>
          <w:iCs/>
          <w:noProof/>
        </w:rPr>
        <w:t>4</w:t>
      </w:r>
      <w:r w:rsidRPr="007362FC">
        <w:rPr>
          <w:noProof/>
        </w:rPr>
        <w:t>, 1243–1249. https://doi.org/10.1016/j.aqpro.2015.02.162</w:t>
      </w:r>
    </w:p>
    <w:p w:rsidR="007362FC" w:rsidRPr="007362FC" w:rsidRDefault="007362FC" w:rsidP="007362FC">
      <w:pPr>
        <w:widowControl w:val="0"/>
        <w:autoSpaceDE w:val="0"/>
        <w:autoSpaceDN w:val="0"/>
        <w:adjustRightInd w:val="0"/>
        <w:ind w:left="480" w:hanging="480"/>
        <w:rPr>
          <w:noProof/>
        </w:rPr>
      </w:pPr>
      <w:r w:rsidRPr="007362FC">
        <w:rPr>
          <w:noProof/>
        </w:rPr>
        <w:t xml:space="preserve">Soriano, É., Londe, L. de R., Di Gregorio, L. T., Coutinho, M. P., Santos, L. B. L., Soriano, É., … Santos, L. B. L. (2016). Water crisis in São Paulo evaluated under the disaster’s point of view. </w:t>
      </w:r>
      <w:r w:rsidRPr="007362FC">
        <w:rPr>
          <w:i/>
          <w:iCs/>
          <w:noProof/>
        </w:rPr>
        <w:t>Ambiente &amp; Sociedade</w:t>
      </w:r>
      <w:r w:rsidRPr="007362FC">
        <w:rPr>
          <w:noProof/>
        </w:rPr>
        <w:t xml:space="preserve">, </w:t>
      </w:r>
      <w:r w:rsidRPr="007362FC">
        <w:rPr>
          <w:i/>
          <w:iCs/>
          <w:noProof/>
        </w:rPr>
        <w:t>19</w:t>
      </w:r>
      <w:r w:rsidRPr="007362FC">
        <w:rPr>
          <w:noProof/>
        </w:rPr>
        <w:t>(1), 21–42. https://doi.org/10.1590/1809-4422asoc150120r1v1912016</w:t>
      </w:r>
    </w:p>
    <w:p w:rsidR="007362FC" w:rsidRPr="007362FC" w:rsidRDefault="007362FC" w:rsidP="007362FC">
      <w:pPr>
        <w:widowControl w:val="0"/>
        <w:autoSpaceDE w:val="0"/>
        <w:autoSpaceDN w:val="0"/>
        <w:adjustRightInd w:val="0"/>
        <w:ind w:left="480" w:hanging="480"/>
        <w:rPr>
          <w:noProof/>
        </w:rPr>
      </w:pPr>
      <w:r w:rsidRPr="007362FC">
        <w:rPr>
          <w:noProof/>
        </w:rPr>
        <w:t>SOSMA - SOS Mata Atlântica. (2017a). Atlas da Mata Atlântica. Retrieved September 5, 2017, from https://www.sosma.org.br/projeto/atlas-da-mata-atlantica/dados-mais-recentes/</w:t>
      </w:r>
    </w:p>
    <w:p w:rsidR="007362FC" w:rsidRPr="007362FC" w:rsidRDefault="007362FC" w:rsidP="007362FC">
      <w:pPr>
        <w:widowControl w:val="0"/>
        <w:autoSpaceDE w:val="0"/>
        <w:autoSpaceDN w:val="0"/>
        <w:adjustRightInd w:val="0"/>
        <w:ind w:left="480" w:hanging="480"/>
        <w:rPr>
          <w:noProof/>
        </w:rPr>
      </w:pPr>
      <w:r w:rsidRPr="007362FC">
        <w:rPr>
          <w:noProof/>
        </w:rPr>
        <w:t>SOSMA - SOS Mata Atlântica. (2017b). Florestas. Retrieved September 5, 2017, from https://www.sosma.org.br/nossa-causa/a-mata-atlantica/</w:t>
      </w:r>
    </w:p>
    <w:p w:rsidR="007362FC" w:rsidRPr="007362FC" w:rsidRDefault="007362FC" w:rsidP="007362FC">
      <w:pPr>
        <w:widowControl w:val="0"/>
        <w:autoSpaceDE w:val="0"/>
        <w:autoSpaceDN w:val="0"/>
        <w:adjustRightInd w:val="0"/>
        <w:ind w:left="480" w:hanging="480"/>
        <w:rPr>
          <w:noProof/>
        </w:rPr>
      </w:pPr>
      <w:r w:rsidRPr="007362FC">
        <w:rPr>
          <w:noProof/>
        </w:rPr>
        <w:t xml:space="preserve">Stagge, J. H., Tallaksen, L. M., Gudmundsson, L., Van Loon, A. F., &amp; Stahl, K. (2016). Response to comment on ‘Candidate Distributions for Climatological Drought Indices (SPI and SPEI).’ </w:t>
      </w:r>
      <w:r w:rsidRPr="007362FC">
        <w:rPr>
          <w:i/>
          <w:iCs/>
          <w:noProof/>
        </w:rPr>
        <w:t>International Journal of Climatology</w:t>
      </w:r>
      <w:r w:rsidRPr="007362FC">
        <w:rPr>
          <w:noProof/>
        </w:rPr>
        <w:t xml:space="preserve">, </w:t>
      </w:r>
      <w:r w:rsidRPr="007362FC">
        <w:rPr>
          <w:i/>
          <w:iCs/>
          <w:noProof/>
        </w:rPr>
        <w:t>36</w:t>
      </w:r>
      <w:r w:rsidRPr="007362FC">
        <w:rPr>
          <w:noProof/>
        </w:rPr>
        <w:t>(4), 2132–2138. https://doi.org/10.1002/joc.4564</w:t>
      </w:r>
    </w:p>
    <w:p w:rsidR="007362FC" w:rsidRPr="007362FC" w:rsidRDefault="007362FC" w:rsidP="007362FC">
      <w:pPr>
        <w:widowControl w:val="0"/>
        <w:autoSpaceDE w:val="0"/>
        <w:autoSpaceDN w:val="0"/>
        <w:adjustRightInd w:val="0"/>
        <w:ind w:left="480" w:hanging="480"/>
        <w:rPr>
          <w:noProof/>
        </w:rPr>
      </w:pPr>
      <w:r w:rsidRPr="007362FC">
        <w:rPr>
          <w:noProof/>
        </w:rPr>
        <w:t xml:space="preserve">Tozato, H. de C., Dubreuil, V., &amp; Mello-Théry, N. A. de. (2014). Tendências e rupturas climato-hidrológicas no sitio ramsar PARNA Pantanal. </w:t>
      </w:r>
      <w:r w:rsidRPr="007362FC">
        <w:rPr>
          <w:i/>
          <w:iCs/>
          <w:noProof/>
        </w:rPr>
        <w:t>Revista Brasileira de Climatologia</w:t>
      </w:r>
      <w:r w:rsidRPr="007362FC">
        <w:rPr>
          <w:noProof/>
        </w:rPr>
        <w:t xml:space="preserve">, </w:t>
      </w:r>
      <w:r w:rsidRPr="007362FC">
        <w:rPr>
          <w:i/>
          <w:iCs/>
          <w:noProof/>
        </w:rPr>
        <w:t>13</w:t>
      </w:r>
      <w:r w:rsidRPr="007362FC">
        <w:rPr>
          <w:noProof/>
        </w:rPr>
        <w:t>. https://doi.org/http://dx.doi.org/10.5380/abclima.v13i0.34111</w:t>
      </w:r>
    </w:p>
    <w:p w:rsidR="007362FC" w:rsidRPr="007362FC" w:rsidRDefault="007362FC" w:rsidP="007362FC">
      <w:pPr>
        <w:widowControl w:val="0"/>
        <w:autoSpaceDE w:val="0"/>
        <w:autoSpaceDN w:val="0"/>
        <w:adjustRightInd w:val="0"/>
        <w:ind w:left="480" w:hanging="480"/>
        <w:rPr>
          <w:noProof/>
        </w:rPr>
      </w:pPr>
      <w:r w:rsidRPr="007362FC">
        <w:rPr>
          <w:noProof/>
        </w:rPr>
        <w:t xml:space="preserve">WMO – World Meteorological Organization. (2012). </w:t>
      </w:r>
      <w:r w:rsidRPr="007362FC">
        <w:rPr>
          <w:i/>
          <w:iCs/>
          <w:noProof/>
        </w:rPr>
        <w:t>Standardized Precipitation Index User Guide</w:t>
      </w:r>
      <w:r w:rsidRPr="007362FC">
        <w:rPr>
          <w:noProof/>
        </w:rPr>
        <w:t>. Geneva. Retrieved from http://www.wamis.org/agm/pubs/SPI/WMO_1090_EN.pdf</w:t>
      </w:r>
    </w:p>
    <w:p w:rsidR="007362FC" w:rsidRPr="007362FC" w:rsidRDefault="007362FC" w:rsidP="007362FC">
      <w:pPr>
        <w:widowControl w:val="0"/>
        <w:autoSpaceDE w:val="0"/>
        <w:autoSpaceDN w:val="0"/>
        <w:adjustRightInd w:val="0"/>
        <w:ind w:left="480" w:hanging="480"/>
        <w:rPr>
          <w:noProof/>
        </w:rPr>
      </w:pPr>
      <w:r w:rsidRPr="007362FC">
        <w:rPr>
          <w:noProof/>
        </w:rPr>
        <w:t xml:space="preserve">Zanirato, S. H., &amp; Ribeiro, W. C. (2014). Mudanças climáticas e risco ao patrimônio cultural em Ouro Preto – MG - Brasil. </w:t>
      </w:r>
      <w:r w:rsidRPr="007362FC">
        <w:rPr>
          <w:i/>
          <w:iCs/>
          <w:noProof/>
        </w:rPr>
        <w:t>Confins</w:t>
      </w:r>
      <w:r w:rsidRPr="007362FC">
        <w:rPr>
          <w:noProof/>
        </w:rPr>
        <w:t xml:space="preserve">, (21). </w:t>
      </w:r>
      <w:r w:rsidRPr="007362FC">
        <w:rPr>
          <w:noProof/>
        </w:rPr>
        <w:lastRenderedPageBreak/>
        <w:t>https://doi.org/10.4000/confins.9673</w:t>
      </w:r>
    </w:p>
    <w:p w:rsidR="009E1000" w:rsidRDefault="009E1000" w:rsidP="00A374F0">
      <w:pPr>
        <w:jc w:val="both"/>
        <w:rPr>
          <w:b/>
          <w:caps/>
        </w:rPr>
      </w:pPr>
      <w:r>
        <w:fldChar w:fldCharType="end"/>
      </w:r>
    </w:p>
    <w:p w:rsidR="00050061" w:rsidRDefault="00050061" w:rsidP="00A374F0">
      <w:pPr>
        <w:jc w:val="both"/>
        <w:rPr>
          <w:b/>
          <w:caps/>
        </w:rPr>
      </w:pPr>
    </w:p>
    <w:sectPr w:rsidR="00050061" w:rsidSect="008D1518">
      <w:footerReference w:type="default" r:id="rId16"/>
      <w:type w:val="continuous"/>
      <w:pgSz w:w="11907" w:h="16840" w:code="9"/>
      <w:pgMar w:top="1418" w:right="1418" w:bottom="1418" w:left="1418" w:header="709" w:footer="709" w:gutter="0"/>
      <w:cols w:space="708" w:equalWidth="0">
        <w:col w:w="8788"/>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1768" w:rsidRDefault="00EF1768">
      <w:r>
        <w:separator/>
      </w:r>
    </w:p>
  </w:endnote>
  <w:endnote w:type="continuationSeparator" w:id="0">
    <w:p w:rsidR="00EF1768" w:rsidRDefault="00EF1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842C5" w:rsidRDefault="000842C5">
    <w:pPr>
      <w:pStyle w:val="Cabealho"/>
      <w:framePr w:wrap="auto" w:vAnchor="text" w:hAnchor="margin" w:xAlign="right" w:y="1"/>
      <w:rPr>
        <w:szCs w:val="24"/>
      </w:rPr>
    </w:pPr>
    <w:r>
      <w:rPr>
        <w:szCs w:val="24"/>
      </w:rPr>
      <w:fldChar w:fldCharType="begin"/>
    </w:r>
    <w:r>
      <w:rPr>
        <w:szCs w:val="24"/>
      </w:rPr>
      <w:instrText xml:space="preserve">\PAGE  </w:instrText>
    </w:r>
    <w:r>
      <w:rPr>
        <w:szCs w:val="24"/>
      </w:rPr>
      <w:fldChar w:fldCharType="separate"/>
    </w:r>
    <w:r>
      <w:rPr>
        <w:noProof/>
        <w:szCs w:val="24"/>
      </w:rPr>
      <w:t>2</w:t>
    </w:r>
    <w:r>
      <w:rPr>
        <w:szCs w:val="24"/>
      </w:rPr>
      <w:fldChar w:fldCharType="end"/>
    </w:r>
  </w:p>
  <w:p w:rsidR="000842C5" w:rsidRPr="001D343E" w:rsidRDefault="000842C5" w:rsidP="00B9634D">
    <w:pPr>
      <w:pStyle w:val="Ttulo3"/>
      <w:spacing w:before="0" w:after="0" w:line="240" w:lineRule="auto"/>
      <w:jc w:val="center"/>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1768" w:rsidRDefault="00EF1768">
      <w:r>
        <w:separator/>
      </w:r>
    </w:p>
  </w:footnote>
  <w:footnote w:type="continuationSeparator" w:id="0">
    <w:p w:rsidR="00EF1768" w:rsidRDefault="00EF1768">
      <w:r>
        <w:continuationSeparator/>
      </w:r>
    </w:p>
  </w:footnote>
  <w:footnote w:id="1">
    <w:p w:rsidR="000842C5" w:rsidRPr="006C5FE1" w:rsidRDefault="000842C5" w:rsidP="006C5FE1">
      <w:pPr>
        <w:pStyle w:val="Textodenotaderodap"/>
        <w:jc w:val="both"/>
      </w:pPr>
      <w:r w:rsidRPr="006C5FE1">
        <w:rPr>
          <w:rStyle w:val="Refdenotaderodap"/>
        </w:rPr>
        <w:footnoteRef/>
      </w:r>
      <w:r w:rsidRPr="006C5FE1">
        <w:t xml:space="preserve"> O estudo realizado por </w:t>
      </w:r>
      <w:r w:rsidRPr="006C5FE1">
        <w:fldChar w:fldCharType="begin" w:fldLock="1"/>
      </w:r>
      <w:ins w:id="92" w:author="Reviewer" w:date="2018-05-28T12:41:00Z">
        <w:r>
          <w:instrText>ADDIN CSL_CITATION {"citationItems":[{"id":"ITEM-1","itemData":{"DOI":"10.4000/confins.6348","ISSN":"1958-9212","abstract":"Os fenômenos da atmosfera em contato com a superfície da Terra, portanto, de alto interesse para a sociedade humana, são estudados pela climatologia. Têm com fonte essencial a meteorologia. Ao abordar tais fenômenos trava-se contato com duas noções essenciais: a de tempo e de clima. São estados da atmosfera. Enquanto o tempo é uma combinação passageira, o clima resulta de condições que perduram por um período mais longo. Interessa, particularmente, o clima, por considerar estados mais durávei...","author":[{"dropping-particle":"","family":"Martinelli","given":"Marcello","non-dropping-particle":"","parse-names":false,"suffix":""},{"dropping-particle":"","family":"Marcello","given":"","non-dropping-particle":"","parse-names":false,"suffix":""}],"container-title":"Confins","id":"ITEM-1","issue":"8","issued":{"date-parts":[["2010","3","11"]]},"publisher":"Théry, Hervé","title":"Clima do Estado de São Paulo","type":"article-journal"},"uris":["http://www.mendeley.com/documents/?uuid=2d1e6fcc-90ec-3d3e-be17-d405d685319a"]}],"mendeley":{"formattedCitation":"(Martinelli &amp; Marcello, 2010)","manualFormatting":"Martinelli e Marcello (2010)","plainTextFormattedCitation":"(Martinelli &amp; Marcello, 2010)","previouslyFormattedCitation":"(Martinelli &amp; Marcello, 2010)"},"properties":{"noteIndex":0},"schema":"https://github.com/citation-style-language/schema/raw/master/csl-citation.json"}</w:instrText>
        </w:r>
      </w:ins>
      <w:del w:id="93" w:author="Reviewer" w:date="2018-05-28T12:41:00Z">
        <w:r w:rsidDel="006336E7">
          <w:delInstrText>ADDIN CSL_CITATION {"citationItems":[{"id":"ITEM-1","itemData":{"DOI":"10.4000/confins.6348","ISSN":"1958-9212","abstract":"Os fenômenos da atmosfera em contato com a superfície da Terra, portanto, de alto interesse para a sociedade humana, são estudados pela climatologia. Têm com fonte essencial a meteorologia. Ao abordar tais fenômenos trava-se contato com duas noções essenciais: a de tempo e de clima. São estados da atmosfera. Enquanto o tempo é uma combinação passageira, o clima resulta de condições que perduram por um período mais longo. Interessa, particularmente, o clima, por considerar estados mais durávei...","author":[{"dropping-particle":"","family":"Martinelli","given":"Marcello","non-dropping-particle":"","parse-names":false,"suffix":""},{"dropping-particle":"","family":"Marcello","given":"","non-dropping-particle":"","parse-names":false,"suffix":""}],"container-title":"Confins","id":"ITEM-1","issue":"8","issued":{"date-parts":[["2010","3","11"]]},"publisher":"Théry, Hervé","title":"Clima do Estado de São Paulo","type":"article-journal"},"uris":["http://www.mendeley.com/documents/?uuid=2d1e6fcc-90ec-3d3e-be17-d405d685319a"]}],"mendeley":{"formattedCitation":"(Martinelli &amp; Marcello, 2010)","plainTextFormattedCitation":"(Martinelli &amp; Marcello, 2010)","previouslyFormattedCitation":"(Martinelli &amp; Marcello, 2010)"},"properties":{"noteIndex":0},"schema":"https://github.com/citation-style-language/schema/raw/master/csl-citation.json"}</w:delInstrText>
        </w:r>
      </w:del>
      <w:r w:rsidRPr="006C5FE1">
        <w:fldChar w:fldCharType="separate"/>
      </w:r>
      <w:del w:id="94" w:author="Reviewer" w:date="2018-05-28T12:40:00Z">
        <w:r w:rsidRPr="00B7126A" w:rsidDel="006336E7">
          <w:rPr>
            <w:noProof/>
          </w:rPr>
          <w:delText>(</w:delText>
        </w:r>
      </w:del>
      <w:r w:rsidRPr="00B7126A">
        <w:rPr>
          <w:noProof/>
        </w:rPr>
        <w:t xml:space="preserve">Martinelli </w:t>
      </w:r>
      <w:ins w:id="95" w:author="Reviewer" w:date="2018-05-28T12:40:00Z">
        <w:r>
          <w:rPr>
            <w:noProof/>
          </w:rPr>
          <w:t>e</w:t>
        </w:r>
      </w:ins>
      <w:del w:id="96" w:author="Reviewer" w:date="2018-05-28T12:40:00Z">
        <w:r w:rsidRPr="00B7126A" w:rsidDel="006336E7">
          <w:rPr>
            <w:noProof/>
          </w:rPr>
          <w:delText>&amp;</w:delText>
        </w:r>
      </w:del>
      <w:r w:rsidRPr="00B7126A">
        <w:rPr>
          <w:noProof/>
        </w:rPr>
        <w:t xml:space="preserve"> Marcello</w:t>
      </w:r>
      <w:del w:id="97" w:author="Reviewer" w:date="2018-05-28T12:40:00Z">
        <w:r w:rsidRPr="00B7126A" w:rsidDel="006336E7">
          <w:rPr>
            <w:noProof/>
          </w:rPr>
          <w:delText>,</w:delText>
        </w:r>
      </w:del>
      <w:r w:rsidRPr="00B7126A">
        <w:rPr>
          <w:noProof/>
        </w:rPr>
        <w:t xml:space="preserve"> </w:t>
      </w:r>
      <w:ins w:id="98" w:author="Reviewer" w:date="2018-05-28T12:40:00Z">
        <w:r>
          <w:rPr>
            <w:noProof/>
          </w:rPr>
          <w:t>(</w:t>
        </w:r>
      </w:ins>
      <w:r w:rsidRPr="00B7126A">
        <w:rPr>
          <w:noProof/>
        </w:rPr>
        <w:t>2010)</w:t>
      </w:r>
      <w:r w:rsidRPr="006C5FE1">
        <w:fldChar w:fldCharType="end"/>
      </w:r>
      <w:r w:rsidRPr="006C5FE1">
        <w:t xml:space="preserve"> apresenta uma síntese de mapas preparados por instituições de pesquisa sobre o clima do estado de São Paulo.</w:t>
      </w:r>
    </w:p>
  </w:footnote>
  <w:footnote w:id="2">
    <w:p w:rsidR="000842C5" w:rsidRPr="006C5FE1" w:rsidRDefault="000842C5" w:rsidP="006C5FE1">
      <w:pPr>
        <w:pStyle w:val="Textodenotaderodap"/>
        <w:jc w:val="both"/>
      </w:pPr>
      <w:r w:rsidRPr="006C5FE1">
        <w:rPr>
          <w:rStyle w:val="Refdenotaderodap"/>
        </w:rPr>
        <w:footnoteRef/>
      </w:r>
      <w:r w:rsidRPr="006C5FE1">
        <w:t xml:space="preserve"> Os municípios com </w:t>
      </w:r>
      <w:del w:id="131" w:author="Reviewer" w:date="2018-05-28T12:34:00Z">
        <w:r w:rsidRPr="006C5FE1" w:rsidDel="006B515F">
          <w:delText xml:space="preserve">território </w:delText>
        </w:r>
      </w:del>
      <w:ins w:id="132" w:author="Reviewer" w:date="2018-05-28T12:34:00Z">
        <w:r>
          <w:t xml:space="preserve">suas áreas integralmente dentro da </w:t>
        </w:r>
      </w:ins>
      <w:ins w:id="133" w:author="Reviewer" w:date="2018-05-28T12:35:00Z">
        <w:r>
          <w:t xml:space="preserve">BHRJ </w:t>
        </w:r>
      </w:ins>
      <w:del w:id="134" w:author="Reviewer" w:date="2018-05-28T12:34:00Z">
        <w:r w:rsidRPr="006C5FE1" w:rsidDel="006B515F">
          <w:delText>total</w:delText>
        </w:r>
      </w:del>
      <w:del w:id="135" w:author="Reviewer" w:date="2018-05-28T12:35:00Z">
        <w:r w:rsidRPr="006C5FE1" w:rsidDel="008F16B0">
          <w:delText xml:space="preserve"> </w:delText>
        </w:r>
      </w:del>
      <w:r w:rsidRPr="006C5FE1">
        <w:t xml:space="preserve">são: Cabreúva; Campo Limpo Paulista; Indaiatuba; Itupeva; Jundiaí; Salto; Várzea Paulista. Os municípios com </w:t>
      </w:r>
      <w:del w:id="136" w:author="Reviewer" w:date="2018-05-28T12:34:00Z">
        <w:r w:rsidRPr="006C5FE1" w:rsidDel="006B515F">
          <w:delText xml:space="preserve">território </w:delText>
        </w:r>
      </w:del>
      <w:ins w:id="137" w:author="Reviewer" w:date="2018-05-28T12:34:00Z">
        <w:r>
          <w:t xml:space="preserve">áreas </w:t>
        </w:r>
      </w:ins>
      <w:r w:rsidRPr="006C5FE1">
        <w:t>parcia</w:t>
      </w:r>
      <w:ins w:id="138" w:author="Reviewer" w:date="2018-05-28T12:34:00Z">
        <w:r>
          <w:t>is</w:t>
        </w:r>
      </w:ins>
      <w:del w:id="139" w:author="Reviewer" w:date="2018-05-28T12:34:00Z">
        <w:r w:rsidRPr="006C5FE1" w:rsidDel="006B515F">
          <w:delText>l</w:delText>
        </w:r>
      </w:del>
      <w:r w:rsidRPr="006C5FE1">
        <w:t xml:space="preserve"> e com a sede fora da BHRJ são: Itu; Mairiporã; Atibaia; Jarinu.</w:t>
      </w:r>
    </w:p>
  </w:footnote>
  <w:footnote w:id="3">
    <w:p w:rsidR="000842C5" w:rsidRPr="006C5FE1" w:rsidRDefault="000842C5" w:rsidP="006C5FE1">
      <w:pPr>
        <w:pStyle w:val="Textodenotaderodap"/>
        <w:jc w:val="both"/>
      </w:pPr>
      <w:r w:rsidRPr="006C5FE1">
        <w:rPr>
          <w:rStyle w:val="Refdenotaderodap"/>
        </w:rPr>
        <w:footnoteRef/>
      </w:r>
      <w:r w:rsidRPr="006C5FE1">
        <w:t xml:space="preserve"> A análise demográfica é centrada apenas nos municípios com sede na BHRJ, porque a baixa população rural em todos os municípios indica que a população dos municípios com sede fora da área d BHRJ é pequena.</w:t>
      </w:r>
    </w:p>
  </w:footnote>
  <w:footnote w:id="4">
    <w:p w:rsidR="000842C5" w:rsidRPr="006C5FE1" w:rsidRDefault="000842C5" w:rsidP="006C5FE1">
      <w:pPr>
        <w:pStyle w:val="Textodenotaderodap"/>
        <w:jc w:val="both"/>
      </w:pPr>
      <w:r w:rsidRPr="006C5FE1">
        <w:rPr>
          <w:rStyle w:val="Refdenotaderodap"/>
        </w:rPr>
        <w:footnoteRef/>
      </w:r>
      <w:r w:rsidRPr="006C5FE1">
        <w:t xml:space="preserve"> O Bioma representa um agrupamento com diversos tipos de vegetação contíguos, mas identificáveis na escala regional, inclui ainda características geoclimáticas similares e processos históricos compartilhados, resultando em diversidade biológica própria</w:t>
      </w:r>
      <w:r>
        <w:t xml:space="preserve"> </w:t>
      </w:r>
      <w:r>
        <w:fldChar w:fldCharType="begin" w:fldLock="1"/>
      </w:r>
      <w:r>
        <w:instrText>ADDIN CSL_CITATION {"citationItems":[{"id":"ITEM-1","itemData":{"URL":"http://goo.gl/iUSfTR","accessed":{"date-parts":[["2017","9","5"]]},"author":[{"dropping-particle":"","family":"IBGE - Instituto Brasileiro de Geografia e Estatística","given":"","non-dropping-particle":"","parse-names":false,"suffix":""}],"id":"ITEM-1","issued":{"date-parts":[["2004"]]},"title":"Mapa de Biomas e de Vegetação","type":"webpage"},"uris":["http://www.mendeley.com/documents/?uuid=18598c45-89d1-3ba7-9e2e-c2eeae11aec8"]}],"mendeley":{"formattedCitation":"(IBGE - Instituto Brasileiro de Geografia e Estatística, 2004)","manualFormatting":"(IBGE, 2004)","plainTextFormattedCitation":"(IBGE - Instituto Brasileiro de Geografia e Estatística, 2004)","previouslyFormattedCitation":"(IBGE - Instituto Brasileiro de Geografia e Estatística, 2004)"},"properties":{"noteIndex":0},"schema":"https://github.com/citation-style-language/schema/raw/master/csl-citation.json"}</w:instrText>
      </w:r>
      <w:r>
        <w:fldChar w:fldCharType="separate"/>
      </w:r>
      <w:r w:rsidRPr="00724537">
        <w:rPr>
          <w:noProof/>
        </w:rPr>
        <w:t>(IBGE, 2004)</w:t>
      </w:r>
      <w:r>
        <w:fldChar w:fldCharType="end"/>
      </w:r>
      <w:r w:rsidRPr="006C5FE1">
        <w:t>.</w:t>
      </w:r>
    </w:p>
  </w:footnote>
  <w:footnote w:id="5">
    <w:p w:rsidR="000842C5" w:rsidRPr="006C5FE1" w:rsidRDefault="000842C5" w:rsidP="006C5FE1">
      <w:pPr>
        <w:pStyle w:val="Textodenotaderodap"/>
        <w:jc w:val="both"/>
      </w:pPr>
      <w:r w:rsidRPr="006C5FE1">
        <w:rPr>
          <w:rStyle w:val="Refdenotaderodap"/>
        </w:rPr>
        <w:footnoteRef/>
      </w:r>
      <w:r w:rsidRPr="006C5FE1">
        <w:t xml:space="preserve"> A delimitação oficial do Bioma Mata Atlântica é aquela apresentada pelo IBGE, publicada no “mapa dos biomas brasileiros”, na escala 1:5.000.000</w:t>
      </w:r>
      <w:r>
        <w:t xml:space="preserve"> </w:t>
      </w:r>
      <w:r>
        <w:fldChar w:fldCharType="begin" w:fldLock="1"/>
      </w:r>
      <w:r>
        <w:instrText>ADDIN CSL_CITATION {"citationItems":[{"id":"ITEM-1","itemData":{"URL":"http://goo.gl/iUSfTR","accessed":{"date-parts":[["2017","9","5"]]},"author":[{"dropping-particle":"","family":"IBGE - Instituto Brasileiro de Geografia e Estatística","given":"","non-dropping-particle":"","parse-names":false,"suffix":""}],"id":"ITEM-1","issued":{"date-parts":[["2004"]]},"title":"Mapa de Biomas e de Vegetação","type":"webpage"},"uris":["http://www.mendeley.com/documents/?uuid=18598c45-89d1-3ba7-9e2e-c2eeae11aec8"]}],"mendeley":{"formattedCitation":"(IBGE - Instituto Brasileiro de Geografia e Estatística, 2004)","manualFormatting":"(IBGE, 2004)","plainTextFormattedCitation":"(IBGE - Instituto Brasileiro de Geografia e Estatística, 2004)","previouslyFormattedCitation":"(IBGE - Instituto Brasileiro de Geografia e Estatística, 2004)"},"properties":{"noteIndex":0},"schema":"https://github.com/citation-style-language/schema/raw/master/csl-citation.json"}</w:instrText>
      </w:r>
      <w:r>
        <w:fldChar w:fldCharType="separate"/>
      </w:r>
      <w:r w:rsidRPr="00724537">
        <w:rPr>
          <w:noProof/>
        </w:rPr>
        <w:t>(IBGE, 2004)</w:t>
      </w:r>
      <w:r>
        <w:fldChar w:fldCharType="end"/>
      </w:r>
      <w:r w:rsidRPr="006C5FE1">
        <w:t>.</w:t>
      </w:r>
    </w:p>
  </w:footnote>
  <w:footnote w:id="6">
    <w:p w:rsidR="000842C5" w:rsidRPr="006C5FE1" w:rsidRDefault="000842C5" w:rsidP="006C5FE1">
      <w:pPr>
        <w:pStyle w:val="Textodenotaderodap"/>
        <w:jc w:val="both"/>
      </w:pPr>
      <w:r w:rsidRPr="006C5FE1">
        <w:rPr>
          <w:rStyle w:val="Refdenotaderodap"/>
        </w:rPr>
        <w:footnoteRef/>
      </w:r>
      <w:r w:rsidRPr="006C5FE1">
        <w:t xml:space="preserve"> Organização Não-governamental.</w:t>
      </w:r>
    </w:p>
  </w:footnote>
  <w:footnote w:id="7">
    <w:p w:rsidR="000842C5" w:rsidRPr="006C5FE1" w:rsidRDefault="000842C5" w:rsidP="006C5FE1">
      <w:pPr>
        <w:pStyle w:val="Textodenotaderodap"/>
        <w:jc w:val="both"/>
      </w:pPr>
      <w:r w:rsidRPr="006C5FE1">
        <w:rPr>
          <w:rStyle w:val="Refdenotaderodap"/>
        </w:rPr>
        <w:footnoteRef/>
      </w:r>
      <w:r w:rsidRPr="006C5FE1">
        <w:t xml:space="preserve"> Baseado em </w:t>
      </w:r>
      <w:r w:rsidRPr="006C5FE1">
        <w:fldChar w:fldCharType="begin" w:fldLock="1"/>
      </w:r>
      <w:r>
        <w:instrText>ADDIN CSL_CITATION {"citationItems":[{"id":"ITEM-1","itemData":{"abstract":"Grupo de Trabalho sobre Mudanças Climáticas (Portaria ANA n° 36, 26/01/2010)","author":[{"dropping-particle":"","family":"Gondim","given":"Joaquim","non-dropping-particle":"","parse-names":false,"suffix":""},{"dropping-particle":"","family":"Maranhão","given":"Ney","non-dropping-particle":"","parse-names":false,"suffix":""},{"dropping-particle":"","family":"Coimbra","given":"Márcia Regina Silva Cerqueira","non-dropping-particle":"","parse-names":false,"suffix":""},{"dropping-particle":"","family":"Tröger","given":"Flávio Hadler","non-dropping-particle":"","parse-names":false,"suffix":""},{"dropping-particle":"","family":"Fioreze","given":"Ana Paula","non-dropping-particle":"","parse-names":false,"suffix":""},{"dropping-particle":"de","family":"Amorim","given":"Brandina","non-dropping-particle":"","parse-names":false,"suffix":""}],"id":"ITEM-1","issued":{"date-parts":[["2010"]]},"number-of-pages":"20","publisher-place":"Brasília_DF","title":"Os efeitos das mudanças climáticas sobre os recursos hídricos: desafios para a gestão","type":"report"},"uris":["http://www.mendeley.com/documents/?uuid=1cac20ce-c77c-30d6-ae21-7561f4f6dbf4"]}],"mendeley":{"formattedCitation":"(Gondim et al., 2010)","plainTextFormattedCitation":"(Gondim et al., 2010)","previouslyFormattedCitation":"(Gondim et al., 2010)"},"properties":{"noteIndex":0},"schema":"https://github.com/citation-style-language/schema/raw/master/csl-citation.json"}</w:instrText>
      </w:r>
      <w:r w:rsidRPr="006C5FE1">
        <w:fldChar w:fldCharType="separate"/>
      </w:r>
      <w:r w:rsidRPr="00B7126A">
        <w:rPr>
          <w:noProof/>
        </w:rPr>
        <w:t>(Gondim et al., 2010)</w:t>
      </w:r>
      <w:r w:rsidRPr="006C5FE1">
        <w:fldChar w:fldCharType="end"/>
      </w:r>
      <w:r w:rsidRPr="006C5FE1">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57B40"/>
    <w:multiLevelType w:val="hybridMultilevel"/>
    <w:tmpl w:val="6D5CDB2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827952"/>
    <w:multiLevelType w:val="hybridMultilevel"/>
    <w:tmpl w:val="1CC64B2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71B33A9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S0NDQzNDO2MDIzNjRV0lEKTi0uzszPAykwrAUAchpFhCwAAAA="/>
  </w:docVars>
  <w:rsids>
    <w:rsidRoot w:val="007E4D4F"/>
    <w:rsid w:val="0000073E"/>
    <w:rsid w:val="0000165C"/>
    <w:rsid w:val="00002792"/>
    <w:rsid w:val="00005292"/>
    <w:rsid w:val="00011F2D"/>
    <w:rsid w:val="00014FB6"/>
    <w:rsid w:val="00015464"/>
    <w:rsid w:val="0001670C"/>
    <w:rsid w:val="00021AE9"/>
    <w:rsid w:val="00023337"/>
    <w:rsid w:val="00025727"/>
    <w:rsid w:val="00025B29"/>
    <w:rsid w:val="00030B8F"/>
    <w:rsid w:val="0003156B"/>
    <w:rsid w:val="00031E4A"/>
    <w:rsid w:val="0003335D"/>
    <w:rsid w:val="000357CF"/>
    <w:rsid w:val="00035BB5"/>
    <w:rsid w:val="000400B1"/>
    <w:rsid w:val="00045765"/>
    <w:rsid w:val="00050061"/>
    <w:rsid w:val="00053753"/>
    <w:rsid w:val="0005623E"/>
    <w:rsid w:val="00056C73"/>
    <w:rsid w:val="00061DD3"/>
    <w:rsid w:val="00062B16"/>
    <w:rsid w:val="0006327F"/>
    <w:rsid w:val="00066899"/>
    <w:rsid w:val="0007162E"/>
    <w:rsid w:val="00071762"/>
    <w:rsid w:val="00071EA0"/>
    <w:rsid w:val="00074F6D"/>
    <w:rsid w:val="000771C5"/>
    <w:rsid w:val="000774C4"/>
    <w:rsid w:val="0008117F"/>
    <w:rsid w:val="000842C5"/>
    <w:rsid w:val="00085D76"/>
    <w:rsid w:val="000865FC"/>
    <w:rsid w:val="0009023D"/>
    <w:rsid w:val="0009146F"/>
    <w:rsid w:val="0009212E"/>
    <w:rsid w:val="00092735"/>
    <w:rsid w:val="0009329A"/>
    <w:rsid w:val="00094556"/>
    <w:rsid w:val="0009571B"/>
    <w:rsid w:val="00096CCC"/>
    <w:rsid w:val="000A17D3"/>
    <w:rsid w:val="000A221B"/>
    <w:rsid w:val="000A2504"/>
    <w:rsid w:val="000A45F7"/>
    <w:rsid w:val="000A468D"/>
    <w:rsid w:val="000A4780"/>
    <w:rsid w:val="000A4EB3"/>
    <w:rsid w:val="000A513A"/>
    <w:rsid w:val="000B0FF9"/>
    <w:rsid w:val="000B309E"/>
    <w:rsid w:val="000B6CF1"/>
    <w:rsid w:val="000B7E39"/>
    <w:rsid w:val="000C1A67"/>
    <w:rsid w:val="000C4136"/>
    <w:rsid w:val="000C4903"/>
    <w:rsid w:val="000D0F80"/>
    <w:rsid w:val="000D1A79"/>
    <w:rsid w:val="000D227D"/>
    <w:rsid w:val="000D4351"/>
    <w:rsid w:val="000D6D9A"/>
    <w:rsid w:val="000E0617"/>
    <w:rsid w:val="000E23DE"/>
    <w:rsid w:val="000F003C"/>
    <w:rsid w:val="000F4D6B"/>
    <w:rsid w:val="000F6203"/>
    <w:rsid w:val="000F75A2"/>
    <w:rsid w:val="001070C5"/>
    <w:rsid w:val="00111770"/>
    <w:rsid w:val="00111C9E"/>
    <w:rsid w:val="0011284D"/>
    <w:rsid w:val="0011370E"/>
    <w:rsid w:val="00114798"/>
    <w:rsid w:val="00114F09"/>
    <w:rsid w:val="00114F28"/>
    <w:rsid w:val="00115089"/>
    <w:rsid w:val="00115733"/>
    <w:rsid w:val="00116B03"/>
    <w:rsid w:val="00116FD9"/>
    <w:rsid w:val="00117659"/>
    <w:rsid w:val="00117D34"/>
    <w:rsid w:val="0012084B"/>
    <w:rsid w:val="00123AD7"/>
    <w:rsid w:val="001310E2"/>
    <w:rsid w:val="00134468"/>
    <w:rsid w:val="00135246"/>
    <w:rsid w:val="00143FCC"/>
    <w:rsid w:val="00145DD4"/>
    <w:rsid w:val="00147565"/>
    <w:rsid w:val="00150BCC"/>
    <w:rsid w:val="001602DF"/>
    <w:rsid w:val="001633D8"/>
    <w:rsid w:val="00163A99"/>
    <w:rsid w:val="001643C3"/>
    <w:rsid w:val="001708A0"/>
    <w:rsid w:val="00173B7D"/>
    <w:rsid w:val="001742B3"/>
    <w:rsid w:val="0017569A"/>
    <w:rsid w:val="001810D9"/>
    <w:rsid w:val="0018437D"/>
    <w:rsid w:val="00184F96"/>
    <w:rsid w:val="001867BE"/>
    <w:rsid w:val="00186C61"/>
    <w:rsid w:val="001874AB"/>
    <w:rsid w:val="00190EAC"/>
    <w:rsid w:val="001964DC"/>
    <w:rsid w:val="001A0AA9"/>
    <w:rsid w:val="001A2232"/>
    <w:rsid w:val="001A6FBC"/>
    <w:rsid w:val="001A7978"/>
    <w:rsid w:val="001A7AFA"/>
    <w:rsid w:val="001B1ED8"/>
    <w:rsid w:val="001B27A5"/>
    <w:rsid w:val="001B2C22"/>
    <w:rsid w:val="001B59C3"/>
    <w:rsid w:val="001C0558"/>
    <w:rsid w:val="001C0E49"/>
    <w:rsid w:val="001C6FCD"/>
    <w:rsid w:val="001C71D7"/>
    <w:rsid w:val="001C7F7B"/>
    <w:rsid w:val="001D12DE"/>
    <w:rsid w:val="001D343E"/>
    <w:rsid w:val="001D4440"/>
    <w:rsid w:val="001D5A25"/>
    <w:rsid w:val="001D75BD"/>
    <w:rsid w:val="001E6272"/>
    <w:rsid w:val="001E7B75"/>
    <w:rsid w:val="001F0E39"/>
    <w:rsid w:val="001F1C20"/>
    <w:rsid w:val="001F4AF2"/>
    <w:rsid w:val="002022D3"/>
    <w:rsid w:val="002029E0"/>
    <w:rsid w:val="00205885"/>
    <w:rsid w:val="00207457"/>
    <w:rsid w:val="002131A0"/>
    <w:rsid w:val="00214E47"/>
    <w:rsid w:val="00216CF1"/>
    <w:rsid w:val="00217E15"/>
    <w:rsid w:val="00220AA0"/>
    <w:rsid w:val="00222BBF"/>
    <w:rsid w:val="0022490A"/>
    <w:rsid w:val="00233984"/>
    <w:rsid w:val="00235A45"/>
    <w:rsid w:val="00241677"/>
    <w:rsid w:val="002444D6"/>
    <w:rsid w:val="00252D37"/>
    <w:rsid w:val="00252D5A"/>
    <w:rsid w:val="00253E06"/>
    <w:rsid w:val="00256128"/>
    <w:rsid w:val="00256C71"/>
    <w:rsid w:val="00256FCB"/>
    <w:rsid w:val="0026046D"/>
    <w:rsid w:val="002606CF"/>
    <w:rsid w:val="00262AA1"/>
    <w:rsid w:val="002639C2"/>
    <w:rsid w:val="00263C24"/>
    <w:rsid w:val="0026426C"/>
    <w:rsid w:val="00266624"/>
    <w:rsid w:val="0026670C"/>
    <w:rsid w:val="002676D3"/>
    <w:rsid w:val="00276AE2"/>
    <w:rsid w:val="002800F5"/>
    <w:rsid w:val="002824D7"/>
    <w:rsid w:val="00282825"/>
    <w:rsid w:val="00284C2D"/>
    <w:rsid w:val="002851DF"/>
    <w:rsid w:val="00287CE1"/>
    <w:rsid w:val="002910CB"/>
    <w:rsid w:val="00293020"/>
    <w:rsid w:val="002A00D2"/>
    <w:rsid w:val="002A01A0"/>
    <w:rsid w:val="002A029F"/>
    <w:rsid w:val="002A271A"/>
    <w:rsid w:val="002A49F8"/>
    <w:rsid w:val="002A5FD0"/>
    <w:rsid w:val="002B02E8"/>
    <w:rsid w:val="002B3622"/>
    <w:rsid w:val="002B39DE"/>
    <w:rsid w:val="002B550B"/>
    <w:rsid w:val="002B5C8D"/>
    <w:rsid w:val="002B77FF"/>
    <w:rsid w:val="002C0DCE"/>
    <w:rsid w:val="002C1888"/>
    <w:rsid w:val="002C625A"/>
    <w:rsid w:val="002D5A79"/>
    <w:rsid w:val="002E17E7"/>
    <w:rsid w:val="002E44A3"/>
    <w:rsid w:val="002E65CF"/>
    <w:rsid w:val="002E72D0"/>
    <w:rsid w:val="002E7D92"/>
    <w:rsid w:val="002F33D4"/>
    <w:rsid w:val="002F402D"/>
    <w:rsid w:val="002F65A0"/>
    <w:rsid w:val="002F7AAA"/>
    <w:rsid w:val="0030279F"/>
    <w:rsid w:val="00302A76"/>
    <w:rsid w:val="00303A10"/>
    <w:rsid w:val="00304308"/>
    <w:rsid w:val="00307095"/>
    <w:rsid w:val="00311F09"/>
    <w:rsid w:val="00312B95"/>
    <w:rsid w:val="00317847"/>
    <w:rsid w:val="0032053D"/>
    <w:rsid w:val="00323D8C"/>
    <w:rsid w:val="00325BB9"/>
    <w:rsid w:val="003261CA"/>
    <w:rsid w:val="0032676A"/>
    <w:rsid w:val="003269A1"/>
    <w:rsid w:val="00327B2A"/>
    <w:rsid w:val="003344FF"/>
    <w:rsid w:val="00336ACD"/>
    <w:rsid w:val="003410F2"/>
    <w:rsid w:val="00342826"/>
    <w:rsid w:val="0034310A"/>
    <w:rsid w:val="0034374E"/>
    <w:rsid w:val="003441F0"/>
    <w:rsid w:val="003444C7"/>
    <w:rsid w:val="00346F29"/>
    <w:rsid w:val="003514F0"/>
    <w:rsid w:val="0036487E"/>
    <w:rsid w:val="00373EFF"/>
    <w:rsid w:val="003763D4"/>
    <w:rsid w:val="0038225C"/>
    <w:rsid w:val="00393EFC"/>
    <w:rsid w:val="003952FC"/>
    <w:rsid w:val="003961F6"/>
    <w:rsid w:val="00397FA8"/>
    <w:rsid w:val="003A3ADE"/>
    <w:rsid w:val="003A4011"/>
    <w:rsid w:val="003A60A2"/>
    <w:rsid w:val="003B147B"/>
    <w:rsid w:val="003B703D"/>
    <w:rsid w:val="003C2B2E"/>
    <w:rsid w:val="003C3A08"/>
    <w:rsid w:val="003C4AA5"/>
    <w:rsid w:val="003C6289"/>
    <w:rsid w:val="003D085F"/>
    <w:rsid w:val="003D0E09"/>
    <w:rsid w:val="003D2409"/>
    <w:rsid w:val="003D253D"/>
    <w:rsid w:val="003E099D"/>
    <w:rsid w:val="003E79DA"/>
    <w:rsid w:val="003F14D5"/>
    <w:rsid w:val="003F25F6"/>
    <w:rsid w:val="003F7756"/>
    <w:rsid w:val="003F7A22"/>
    <w:rsid w:val="0040172C"/>
    <w:rsid w:val="0040431C"/>
    <w:rsid w:val="004065FF"/>
    <w:rsid w:val="00414858"/>
    <w:rsid w:val="00420C6D"/>
    <w:rsid w:val="00421BFD"/>
    <w:rsid w:val="00423709"/>
    <w:rsid w:val="00427B61"/>
    <w:rsid w:val="0043057E"/>
    <w:rsid w:val="004314E3"/>
    <w:rsid w:val="00431EAE"/>
    <w:rsid w:val="004355E0"/>
    <w:rsid w:val="00445B16"/>
    <w:rsid w:val="00446A71"/>
    <w:rsid w:val="00451384"/>
    <w:rsid w:val="00452499"/>
    <w:rsid w:val="00460236"/>
    <w:rsid w:val="004629C0"/>
    <w:rsid w:val="0047050B"/>
    <w:rsid w:val="00470CF1"/>
    <w:rsid w:val="00472551"/>
    <w:rsid w:val="00473EA8"/>
    <w:rsid w:val="00474C0F"/>
    <w:rsid w:val="00476C04"/>
    <w:rsid w:val="0048024C"/>
    <w:rsid w:val="00483188"/>
    <w:rsid w:val="004837DB"/>
    <w:rsid w:val="004849DD"/>
    <w:rsid w:val="004909E6"/>
    <w:rsid w:val="004936CC"/>
    <w:rsid w:val="004A1CA9"/>
    <w:rsid w:val="004A2CFC"/>
    <w:rsid w:val="004A4742"/>
    <w:rsid w:val="004A6833"/>
    <w:rsid w:val="004B4E5F"/>
    <w:rsid w:val="004C007D"/>
    <w:rsid w:val="004C212E"/>
    <w:rsid w:val="004C2CC8"/>
    <w:rsid w:val="004C4010"/>
    <w:rsid w:val="004C489E"/>
    <w:rsid w:val="004C6460"/>
    <w:rsid w:val="004D31FD"/>
    <w:rsid w:val="004D5B33"/>
    <w:rsid w:val="004D7803"/>
    <w:rsid w:val="004E266B"/>
    <w:rsid w:val="004E3E50"/>
    <w:rsid w:val="004E5B95"/>
    <w:rsid w:val="004E5F6B"/>
    <w:rsid w:val="004F08E7"/>
    <w:rsid w:val="004F0B3D"/>
    <w:rsid w:val="004F0BA5"/>
    <w:rsid w:val="004F2BBC"/>
    <w:rsid w:val="004F2C14"/>
    <w:rsid w:val="004F52F7"/>
    <w:rsid w:val="004F5700"/>
    <w:rsid w:val="004F5C10"/>
    <w:rsid w:val="00500F96"/>
    <w:rsid w:val="00501350"/>
    <w:rsid w:val="0050381E"/>
    <w:rsid w:val="00504FFA"/>
    <w:rsid w:val="0051447B"/>
    <w:rsid w:val="00514845"/>
    <w:rsid w:val="0051486E"/>
    <w:rsid w:val="005170EE"/>
    <w:rsid w:val="00517765"/>
    <w:rsid w:val="00517A02"/>
    <w:rsid w:val="00521C50"/>
    <w:rsid w:val="00521FC4"/>
    <w:rsid w:val="00523CC6"/>
    <w:rsid w:val="0052430D"/>
    <w:rsid w:val="005323CC"/>
    <w:rsid w:val="00532E7E"/>
    <w:rsid w:val="00534FF9"/>
    <w:rsid w:val="00537A70"/>
    <w:rsid w:val="00541967"/>
    <w:rsid w:val="005424B3"/>
    <w:rsid w:val="0054363C"/>
    <w:rsid w:val="00546DC7"/>
    <w:rsid w:val="00550993"/>
    <w:rsid w:val="0055473E"/>
    <w:rsid w:val="0056197D"/>
    <w:rsid w:val="00565998"/>
    <w:rsid w:val="00565B8C"/>
    <w:rsid w:val="005678E6"/>
    <w:rsid w:val="00570CFA"/>
    <w:rsid w:val="005718DB"/>
    <w:rsid w:val="005741EB"/>
    <w:rsid w:val="0057514B"/>
    <w:rsid w:val="0059429C"/>
    <w:rsid w:val="00595610"/>
    <w:rsid w:val="00595C24"/>
    <w:rsid w:val="005A4AC1"/>
    <w:rsid w:val="005A60F2"/>
    <w:rsid w:val="005A6238"/>
    <w:rsid w:val="005A66C4"/>
    <w:rsid w:val="005A76E3"/>
    <w:rsid w:val="005B7D74"/>
    <w:rsid w:val="005C2A89"/>
    <w:rsid w:val="005C4E40"/>
    <w:rsid w:val="005D2648"/>
    <w:rsid w:val="005D4F9F"/>
    <w:rsid w:val="005D5C6E"/>
    <w:rsid w:val="005D6AAB"/>
    <w:rsid w:val="005E094B"/>
    <w:rsid w:val="005E26BA"/>
    <w:rsid w:val="005E3137"/>
    <w:rsid w:val="005E39D3"/>
    <w:rsid w:val="005E7139"/>
    <w:rsid w:val="005F2C5E"/>
    <w:rsid w:val="006031AB"/>
    <w:rsid w:val="00610BAF"/>
    <w:rsid w:val="006118AA"/>
    <w:rsid w:val="00612BBD"/>
    <w:rsid w:val="0062076D"/>
    <w:rsid w:val="00624FC3"/>
    <w:rsid w:val="006275DA"/>
    <w:rsid w:val="006336E7"/>
    <w:rsid w:val="0063743D"/>
    <w:rsid w:val="00637B3A"/>
    <w:rsid w:val="00641931"/>
    <w:rsid w:val="00641F6C"/>
    <w:rsid w:val="006456E5"/>
    <w:rsid w:val="00650067"/>
    <w:rsid w:val="006768BF"/>
    <w:rsid w:val="00681D14"/>
    <w:rsid w:val="006838C4"/>
    <w:rsid w:val="00687581"/>
    <w:rsid w:val="006932C0"/>
    <w:rsid w:val="00695802"/>
    <w:rsid w:val="00696429"/>
    <w:rsid w:val="00696966"/>
    <w:rsid w:val="006A0EFD"/>
    <w:rsid w:val="006A3958"/>
    <w:rsid w:val="006A75A7"/>
    <w:rsid w:val="006B2430"/>
    <w:rsid w:val="006B28D9"/>
    <w:rsid w:val="006B515F"/>
    <w:rsid w:val="006B7A56"/>
    <w:rsid w:val="006C5FE1"/>
    <w:rsid w:val="006C6645"/>
    <w:rsid w:val="006C6DD2"/>
    <w:rsid w:val="006D4D80"/>
    <w:rsid w:val="006D5159"/>
    <w:rsid w:val="006D542F"/>
    <w:rsid w:val="006E224A"/>
    <w:rsid w:val="006E228C"/>
    <w:rsid w:val="006F1B5E"/>
    <w:rsid w:val="006F3F4A"/>
    <w:rsid w:val="006F6812"/>
    <w:rsid w:val="0070396F"/>
    <w:rsid w:val="00712C48"/>
    <w:rsid w:val="007218BB"/>
    <w:rsid w:val="0072214F"/>
    <w:rsid w:val="00722EEA"/>
    <w:rsid w:val="00724537"/>
    <w:rsid w:val="00724D3E"/>
    <w:rsid w:val="00725560"/>
    <w:rsid w:val="00725ECD"/>
    <w:rsid w:val="0072603F"/>
    <w:rsid w:val="0072696D"/>
    <w:rsid w:val="007362FC"/>
    <w:rsid w:val="0073673A"/>
    <w:rsid w:val="00737233"/>
    <w:rsid w:val="00742FD1"/>
    <w:rsid w:val="007475A2"/>
    <w:rsid w:val="00752B06"/>
    <w:rsid w:val="00755237"/>
    <w:rsid w:val="007556B9"/>
    <w:rsid w:val="007558AA"/>
    <w:rsid w:val="00760841"/>
    <w:rsid w:val="007635A2"/>
    <w:rsid w:val="0076368B"/>
    <w:rsid w:val="0076440D"/>
    <w:rsid w:val="00766B86"/>
    <w:rsid w:val="00770DD0"/>
    <w:rsid w:val="007734F0"/>
    <w:rsid w:val="00773618"/>
    <w:rsid w:val="00776E2E"/>
    <w:rsid w:val="00777886"/>
    <w:rsid w:val="00777FC6"/>
    <w:rsid w:val="007842F4"/>
    <w:rsid w:val="00784FC0"/>
    <w:rsid w:val="00787080"/>
    <w:rsid w:val="00787B2F"/>
    <w:rsid w:val="007932C6"/>
    <w:rsid w:val="00793992"/>
    <w:rsid w:val="00793D14"/>
    <w:rsid w:val="0079698E"/>
    <w:rsid w:val="007A5DCF"/>
    <w:rsid w:val="007A6F71"/>
    <w:rsid w:val="007A74EC"/>
    <w:rsid w:val="007B2255"/>
    <w:rsid w:val="007B2844"/>
    <w:rsid w:val="007B4619"/>
    <w:rsid w:val="007B57B2"/>
    <w:rsid w:val="007B7195"/>
    <w:rsid w:val="007C018D"/>
    <w:rsid w:val="007C197D"/>
    <w:rsid w:val="007C3435"/>
    <w:rsid w:val="007C4D4F"/>
    <w:rsid w:val="007C62B8"/>
    <w:rsid w:val="007D2F89"/>
    <w:rsid w:val="007D3673"/>
    <w:rsid w:val="007D51C5"/>
    <w:rsid w:val="007E4A9A"/>
    <w:rsid w:val="007E4D4F"/>
    <w:rsid w:val="007E7005"/>
    <w:rsid w:val="007F0059"/>
    <w:rsid w:val="007F17C2"/>
    <w:rsid w:val="007F186F"/>
    <w:rsid w:val="007F1896"/>
    <w:rsid w:val="007F1906"/>
    <w:rsid w:val="007F20CC"/>
    <w:rsid w:val="007F3150"/>
    <w:rsid w:val="007F36CC"/>
    <w:rsid w:val="007F7E05"/>
    <w:rsid w:val="007F7F49"/>
    <w:rsid w:val="00802FC4"/>
    <w:rsid w:val="00805D1B"/>
    <w:rsid w:val="00807151"/>
    <w:rsid w:val="00807BDD"/>
    <w:rsid w:val="00812365"/>
    <w:rsid w:val="008163E8"/>
    <w:rsid w:val="00817A1C"/>
    <w:rsid w:val="00817A78"/>
    <w:rsid w:val="008238A6"/>
    <w:rsid w:val="0082426D"/>
    <w:rsid w:val="00830025"/>
    <w:rsid w:val="008307D5"/>
    <w:rsid w:val="00832F40"/>
    <w:rsid w:val="008331FC"/>
    <w:rsid w:val="00836DA0"/>
    <w:rsid w:val="008400E8"/>
    <w:rsid w:val="00840E19"/>
    <w:rsid w:val="00840F47"/>
    <w:rsid w:val="008412E3"/>
    <w:rsid w:val="008413FC"/>
    <w:rsid w:val="00844CE3"/>
    <w:rsid w:val="008470F9"/>
    <w:rsid w:val="00847289"/>
    <w:rsid w:val="008472AE"/>
    <w:rsid w:val="00847B0F"/>
    <w:rsid w:val="008500FE"/>
    <w:rsid w:val="00856CFE"/>
    <w:rsid w:val="00857663"/>
    <w:rsid w:val="00864ECA"/>
    <w:rsid w:val="00867A9A"/>
    <w:rsid w:val="00871CF6"/>
    <w:rsid w:val="00872282"/>
    <w:rsid w:val="0087569B"/>
    <w:rsid w:val="0088002B"/>
    <w:rsid w:val="008804C0"/>
    <w:rsid w:val="008856E6"/>
    <w:rsid w:val="0089275A"/>
    <w:rsid w:val="00893AA4"/>
    <w:rsid w:val="008960D5"/>
    <w:rsid w:val="008A0FCD"/>
    <w:rsid w:val="008A4F92"/>
    <w:rsid w:val="008B1699"/>
    <w:rsid w:val="008B2E99"/>
    <w:rsid w:val="008B3664"/>
    <w:rsid w:val="008B5133"/>
    <w:rsid w:val="008B6981"/>
    <w:rsid w:val="008B780A"/>
    <w:rsid w:val="008B793F"/>
    <w:rsid w:val="008D1293"/>
    <w:rsid w:val="008D1518"/>
    <w:rsid w:val="008D783B"/>
    <w:rsid w:val="008E3177"/>
    <w:rsid w:val="008E4FB2"/>
    <w:rsid w:val="008E528D"/>
    <w:rsid w:val="008E5DB9"/>
    <w:rsid w:val="008E73DB"/>
    <w:rsid w:val="008F16B0"/>
    <w:rsid w:val="008F2F42"/>
    <w:rsid w:val="008F5650"/>
    <w:rsid w:val="008F6391"/>
    <w:rsid w:val="00900D97"/>
    <w:rsid w:val="0090207B"/>
    <w:rsid w:val="00907C7B"/>
    <w:rsid w:val="00912A40"/>
    <w:rsid w:val="00916B4E"/>
    <w:rsid w:val="00920576"/>
    <w:rsid w:val="0092459F"/>
    <w:rsid w:val="00925296"/>
    <w:rsid w:val="0093006B"/>
    <w:rsid w:val="00931079"/>
    <w:rsid w:val="0093208B"/>
    <w:rsid w:val="00935688"/>
    <w:rsid w:val="00941309"/>
    <w:rsid w:val="00946AF5"/>
    <w:rsid w:val="00952F81"/>
    <w:rsid w:val="009535DD"/>
    <w:rsid w:val="00953873"/>
    <w:rsid w:val="00953AFB"/>
    <w:rsid w:val="00956AFA"/>
    <w:rsid w:val="00960816"/>
    <w:rsid w:val="009655A7"/>
    <w:rsid w:val="009658BB"/>
    <w:rsid w:val="00971CC1"/>
    <w:rsid w:val="009721AE"/>
    <w:rsid w:val="009738C4"/>
    <w:rsid w:val="00974A82"/>
    <w:rsid w:val="00974ACB"/>
    <w:rsid w:val="009815FC"/>
    <w:rsid w:val="00982436"/>
    <w:rsid w:val="0098656F"/>
    <w:rsid w:val="00993541"/>
    <w:rsid w:val="009A67D6"/>
    <w:rsid w:val="009A7D1F"/>
    <w:rsid w:val="009B1927"/>
    <w:rsid w:val="009B365F"/>
    <w:rsid w:val="009C3D84"/>
    <w:rsid w:val="009C4775"/>
    <w:rsid w:val="009E0D9F"/>
    <w:rsid w:val="009E1000"/>
    <w:rsid w:val="009E13AA"/>
    <w:rsid w:val="009E32FE"/>
    <w:rsid w:val="009E3773"/>
    <w:rsid w:val="009E5FCC"/>
    <w:rsid w:val="009F1FEA"/>
    <w:rsid w:val="009F48BF"/>
    <w:rsid w:val="009F6369"/>
    <w:rsid w:val="009F6F31"/>
    <w:rsid w:val="00A02945"/>
    <w:rsid w:val="00A02FD7"/>
    <w:rsid w:val="00A04329"/>
    <w:rsid w:val="00A075C9"/>
    <w:rsid w:val="00A12ABC"/>
    <w:rsid w:val="00A12C8B"/>
    <w:rsid w:val="00A139F3"/>
    <w:rsid w:val="00A159E6"/>
    <w:rsid w:val="00A17D8E"/>
    <w:rsid w:val="00A22E39"/>
    <w:rsid w:val="00A265A8"/>
    <w:rsid w:val="00A27595"/>
    <w:rsid w:val="00A3160E"/>
    <w:rsid w:val="00A374A0"/>
    <w:rsid w:val="00A374F0"/>
    <w:rsid w:val="00A37D0C"/>
    <w:rsid w:val="00A40D73"/>
    <w:rsid w:val="00A42049"/>
    <w:rsid w:val="00A45134"/>
    <w:rsid w:val="00A45596"/>
    <w:rsid w:val="00A456BD"/>
    <w:rsid w:val="00A523B5"/>
    <w:rsid w:val="00A5350A"/>
    <w:rsid w:val="00A56D86"/>
    <w:rsid w:val="00A72E95"/>
    <w:rsid w:val="00A7621C"/>
    <w:rsid w:val="00A80694"/>
    <w:rsid w:val="00A817EF"/>
    <w:rsid w:val="00A82C79"/>
    <w:rsid w:val="00A82F6E"/>
    <w:rsid w:val="00A842AA"/>
    <w:rsid w:val="00A8479B"/>
    <w:rsid w:val="00A85B06"/>
    <w:rsid w:val="00A86024"/>
    <w:rsid w:val="00A875AC"/>
    <w:rsid w:val="00A90AEC"/>
    <w:rsid w:val="00A95A76"/>
    <w:rsid w:val="00AA01D6"/>
    <w:rsid w:val="00AA0298"/>
    <w:rsid w:val="00AA0648"/>
    <w:rsid w:val="00AB095C"/>
    <w:rsid w:val="00AB226B"/>
    <w:rsid w:val="00AB3688"/>
    <w:rsid w:val="00AB42F7"/>
    <w:rsid w:val="00AB462E"/>
    <w:rsid w:val="00AB4CD9"/>
    <w:rsid w:val="00AB6F38"/>
    <w:rsid w:val="00AC2096"/>
    <w:rsid w:val="00AC57F4"/>
    <w:rsid w:val="00AD1926"/>
    <w:rsid w:val="00AD23EF"/>
    <w:rsid w:val="00AD319A"/>
    <w:rsid w:val="00AD47C1"/>
    <w:rsid w:val="00AD4966"/>
    <w:rsid w:val="00AD6A12"/>
    <w:rsid w:val="00AD75FF"/>
    <w:rsid w:val="00AE1762"/>
    <w:rsid w:val="00AE4AAD"/>
    <w:rsid w:val="00AE4AB4"/>
    <w:rsid w:val="00AE6E79"/>
    <w:rsid w:val="00AF117A"/>
    <w:rsid w:val="00AF6BE1"/>
    <w:rsid w:val="00B0230D"/>
    <w:rsid w:val="00B070CE"/>
    <w:rsid w:val="00B101EF"/>
    <w:rsid w:val="00B1134B"/>
    <w:rsid w:val="00B13905"/>
    <w:rsid w:val="00B1532C"/>
    <w:rsid w:val="00B204C7"/>
    <w:rsid w:val="00B22CCC"/>
    <w:rsid w:val="00B22E1D"/>
    <w:rsid w:val="00B23A86"/>
    <w:rsid w:val="00B26657"/>
    <w:rsid w:val="00B301A7"/>
    <w:rsid w:val="00B30E2B"/>
    <w:rsid w:val="00B3337B"/>
    <w:rsid w:val="00B35449"/>
    <w:rsid w:val="00B531C5"/>
    <w:rsid w:val="00B546D8"/>
    <w:rsid w:val="00B574AA"/>
    <w:rsid w:val="00B577A4"/>
    <w:rsid w:val="00B5799E"/>
    <w:rsid w:val="00B6155B"/>
    <w:rsid w:val="00B66845"/>
    <w:rsid w:val="00B671A2"/>
    <w:rsid w:val="00B67255"/>
    <w:rsid w:val="00B70B8F"/>
    <w:rsid w:val="00B7126A"/>
    <w:rsid w:val="00B72845"/>
    <w:rsid w:val="00B7337F"/>
    <w:rsid w:val="00B74D62"/>
    <w:rsid w:val="00B757E5"/>
    <w:rsid w:val="00B75E11"/>
    <w:rsid w:val="00B77DCC"/>
    <w:rsid w:val="00B80648"/>
    <w:rsid w:val="00B84A6E"/>
    <w:rsid w:val="00B858F3"/>
    <w:rsid w:val="00B950C2"/>
    <w:rsid w:val="00B9634D"/>
    <w:rsid w:val="00B96A2A"/>
    <w:rsid w:val="00B96D35"/>
    <w:rsid w:val="00BA18FF"/>
    <w:rsid w:val="00BA3F66"/>
    <w:rsid w:val="00BA42D9"/>
    <w:rsid w:val="00BB294F"/>
    <w:rsid w:val="00BB2D12"/>
    <w:rsid w:val="00BB37EB"/>
    <w:rsid w:val="00BB67C0"/>
    <w:rsid w:val="00BC10F2"/>
    <w:rsid w:val="00BC3493"/>
    <w:rsid w:val="00BC500E"/>
    <w:rsid w:val="00BC7878"/>
    <w:rsid w:val="00BE0BE1"/>
    <w:rsid w:val="00BE0D5D"/>
    <w:rsid w:val="00BE4F41"/>
    <w:rsid w:val="00BE59F4"/>
    <w:rsid w:val="00BE5CDF"/>
    <w:rsid w:val="00BE6CAF"/>
    <w:rsid w:val="00BE6FAC"/>
    <w:rsid w:val="00BE74C1"/>
    <w:rsid w:val="00BE7F2E"/>
    <w:rsid w:val="00BF6511"/>
    <w:rsid w:val="00C01A52"/>
    <w:rsid w:val="00C0366F"/>
    <w:rsid w:val="00C04380"/>
    <w:rsid w:val="00C0535D"/>
    <w:rsid w:val="00C109F6"/>
    <w:rsid w:val="00C133B5"/>
    <w:rsid w:val="00C174A2"/>
    <w:rsid w:val="00C245FC"/>
    <w:rsid w:val="00C25FE4"/>
    <w:rsid w:val="00C2659F"/>
    <w:rsid w:val="00C30083"/>
    <w:rsid w:val="00C33619"/>
    <w:rsid w:val="00C33757"/>
    <w:rsid w:val="00C337ED"/>
    <w:rsid w:val="00C33DD1"/>
    <w:rsid w:val="00C37AEB"/>
    <w:rsid w:val="00C45528"/>
    <w:rsid w:val="00C475E3"/>
    <w:rsid w:val="00C51BBD"/>
    <w:rsid w:val="00C52312"/>
    <w:rsid w:val="00C53C13"/>
    <w:rsid w:val="00C53D1A"/>
    <w:rsid w:val="00C547B8"/>
    <w:rsid w:val="00C565B7"/>
    <w:rsid w:val="00C57CD8"/>
    <w:rsid w:val="00C614DA"/>
    <w:rsid w:val="00C6565B"/>
    <w:rsid w:val="00C713EA"/>
    <w:rsid w:val="00C71619"/>
    <w:rsid w:val="00C73230"/>
    <w:rsid w:val="00C73CA1"/>
    <w:rsid w:val="00C76273"/>
    <w:rsid w:val="00C843AB"/>
    <w:rsid w:val="00C9386E"/>
    <w:rsid w:val="00C956B8"/>
    <w:rsid w:val="00C968FC"/>
    <w:rsid w:val="00CA0AF5"/>
    <w:rsid w:val="00CA636F"/>
    <w:rsid w:val="00CA6EE7"/>
    <w:rsid w:val="00CB045D"/>
    <w:rsid w:val="00CB0B4E"/>
    <w:rsid w:val="00CB1E66"/>
    <w:rsid w:val="00CB2083"/>
    <w:rsid w:val="00CB2891"/>
    <w:rsid w:val="00CC0A4E"/>
    <w:rsid w:val="00CC1CFE"/>
    <w:rsid w:val="00CC25B5"/>
    <w:rsid w:val="00CC40C7"/>
    <w:rsid w:val="00CD0DF5"/>
    <w:rsid w:val="00CE16CC"/>
    <w:rsid w:val="00CF05E7"/>
    <w:rsid w:val="00CF0BE8"/>
    <w:rsid w:val="00CF0E04"/>
    <w:rsid w:val="00CF50D0"/>
    <w:rsid w:val="00CF5A96"/>
    <w:rsid w:val="00CF68C0"/>
    <w:rsid w:val="00D01752"/>
    <w:rsid w:val="00D03597"/>
    <w:rsid w:val="00D041C9"/>
    <w:rsid w:val="00D07D78"/>
    <w:rsid w:val="00D1207C"/>
    <w:rsid w:val="00D124EB"/>
    <w:rsid w:val="00D12A5D"/>
    <w:rsid w:val="00D13315"/>
    <w:rsid w:val="00D13440"/>
    <w:rsid w:val="00D13879"/>
    <w:rsid w:val="00D153FD"/>
    <w:rsid w:val="00D17CF8"/>
    <w:rsid w:val="00D21817"/>
    <w:rsid w:val="00D22340"/>
    <w:rsid w:val="00D22C99"/>
    <w:rsid w:val="00D238F4"/>
    <w:rsid w:val="00D24898"/>
    <w:rsid w:val="00D269CF"/>
    <w:rsid w:val="00D26AF7"/>
    <w:rsid w:val="00D27086"/>
    <w:rsid w:val="00D27711"/>
    <w:rsid w:val="00D332CA"/>
    <w:rsid w:val="00D373DE"/>
    <w:rsid w:val="00D41ACD"/>
    <w:rsid w:val="00D42905"/>
    <w:rsid w:val="00D44E91"/>
    <w:rsid w:val="00D45A3D"/>
    <w:rsid w:val="00D477C9"/>
    <w:rsid w:val="00D55BD2"/>
    <w:rsid w:val="00D5694B"/>
    <w:rsid w:val="00D60B13"/>
    <w:rsid w:val="00D651E9"/>
    <w:rsid w:val="00D73CD5"/>
    <w:rsid w:val="00D7623E"/>
    <w:rsid w:val="00D847F4"/>
    <w:rsid w:val="00D85BC4"/>
    <w:rsid w:val="00D870B2"/>
    <w:rsid w:val="00D87BAF"/>
    <w:rsid w:val="00D902BA"/>
    <w:rsid w:val="00D91AB1"/>
    <w:rsid w:val="00DA0584"/>
    <w:rsid w:val="00DA5D45"/>
    <w:rsid w:val="00DB04D0"/>
    <w:rsid w:val="00DB0C0A"/>
    <w:rsid w:val="00DC0FC0"/>
    <w:rsid w:val="00DC5B82"/>
    <w:rsid w:val="00DD2B02"/>
    <w:rsid w:val="00DD373C"/>
    <w:rsid w:val="00DE0DA9"/>
    <w:rsid w:val="00DE2EC2"/>
    <w:rsid w:val="00DE4E61"/>
    <w:rsid w:val="00DE7454"/>
    <w:rsid w:val="00DF0520"/>
    <w:rsid w:val="00E00619"/>
    <w:rsid w:val="00E00EA2"/>
    <w:rsid w:val="00E034FD"/>
    <w:rsid w:val="00E051F7"/>
    <w:rsid w:val="00E05B5C"/>
    <w:rsid w:val="00E13B1F"/>
    <w:rsid w:val="00E145B7"/>
    <w:rsid w:val="00E17CD7"/>
    <w:rsid w:val="00E23A8D"/>
    <w:rsid w:val="00E23B3F"/>
    <w:rsid w:val="00E26CDC"/>
    <w:rsid w:val="00E27CF5"/>
    <w:rsid w:val="00E337AD"/>
    <w:rsid w:val="00E37FF2"/>
    <w:rsid w:val="00E46738"/>
    <w:rsid w:val="00E46AA7"/>
    <w:rsid w:val="00E46C1B"/>
    <w:rsid w:val="00E4725F"/>
    <w:rsid w:val="00E47EC1"/>
    <w:rsid w:val="00E501D6"/>
    <w:rsid w:val="00E5269C"/>
    <w:rsid w:val="00E55371"/>
    <w:rsid w:val="00E61C60"/>
    <w:rsid w:val="00E6555F"/>
    <w:rsid w:val="00E70A07"/>
    <w:rsid w:val="00E81210"/>
    <w:rsid w:val="00E857AE"/>
    <w:rsid w:val="00E87425"/>
    <w:rsid w:val="00E87428"/>
    <w:rsid w:val="00E90050"/>
    <w:rsid w:val="00E9230B"/>
    <w:rsid w:val="00E92AAD"/>
    <w:rsid w:val="00E97498"/>
    <w:rsid w:val="00EA4478"/>
    <w:rsid w:val="00EB7BEA"/>
    <w:rsid w:val="00EC1CF1"/>
    <w:rsid w:val="00EC7E0A"/>
    <w:rsid w:val="00ED390D"/>
    <w:rsid w:val="00ED68E0"/>
    <w:rsid w:val="00EE0F59"/>
    <w:rsid w:val="00EE6988"/>
    <w:rsid w:val="00EF1768"/>
    <w:rsid w:val="00EF213D"/>
    <w:rsid w:val="00EF2E58"/>
    <w:rsid w:val="00EF567D"/>
    <w:rsid w:val="00F02C75"/>
    <w:rsid w:val="00F1124B"/>
    <w:rsid w:val="00F1193E"/>
    <w:rsid w:val="00F16BD3"/>
    <w:rsid w:val="00F22514"/>
    <w:rsid w:val="00F22CE9"/>
    <w:rsid w:val="00F23AA2"/>
    <w:rsid w:val="00F23C6E"/>
    <w:rsid w:val="00F26775"/>
    <w:rsid w:val="00F26D02"/>
    <w:rsid w:val="00F316C8"/>
    <w:rsid w:val="00F3367B"/>
    <w:rsid w:val="00F35A53"/>
    <w:rsid w:val="00F40D9A"/>
    <w:rsid w:val="00F431D4"/>
    <w:rsid w:val="00F43BE3"/>
    <w:rsid w:val="00F45F29"/>
    <w:rsid w:val="00F516E2"/>
    <w:rsid w:val="00F54C32"/>
    <w:rsid w:val="00F60677"/>
    <w:rsid w:val="00F67E61"/>
    <w:rsid w:val="00F71C6E"/>
    <w:rsid w:val="00F75D7D"/>
    <w:rsid w:val="00F80385"/>
    <w:rsid w:val="00F85274"/>
    <w:rsid w:val="00F87AA8"/>
    <w:rsid w:val="00F90A61"/>
    <w:rsid w:val="00F91FC6"/>
    <w:rsid w:val="00F92577"/>
    <w:rsid w:val="00F95344"/>
    <w:rsid w:val="00F95F1D"/>
    <w:rsid w:val="00FA1296"/>
    <w:rsid w:val="00FA1CB2"/>
    <w:rsid w:val="00FA1E4D"/>
    <w:rsid w:val="00FA56CA"/>
    <w:rsid w:val="00FB03C1"/>
    <w:rsid w:val="00FB1F46"/>
    <w:rsid w:val="00FB4AD5"/>
    <w:rsid w:val="00FB7872"/>
    <w:rsid w:val="00FC2B44"/>
    <w:rsid w:val="00FC3DF2"/>
    <w:rsid w:val="00FC7CB2"/>
    <w:rsid w:val="00FD0909"/>
    <w:rsid w:val="00FD26F2"/>
    <w:rsid w:val="00FD37EE"/>
    <w:rsid w:val="00FD49BF"/>
    <w:rsid w:val="00FD5762"/>
    <w:rsid w:val="00FD5821"/>
    <w:rsid w:val="00FD5D50"/>
    <w:rsid w:val="00FE1B0B"/>
    <w:rsid w:val="00FF1330"/>
    <w:rsid w:val="00FF54A8"/>
    <w:rsid w:val="00FF5850"/>
    <w:rsid w:val="00FF5932"/>
    <w:rsid w:val="00FF6291"/>
    <w:rsid w:val="00FF69E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2A6222"/>
  <w15:chartTrackingRefBased/>
  <w15:docId w15:val="{A19AFA8E-B615-4529-A662-D523BC278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semiHidden="1" w:uiPriority="99" w:unhideWhenUsed="1" w:qFormat="1"/>
    <w:lsdException w:name="table of figures" w:uiPriority="99"/>
    <w:lsdException w:name="footnote reference" w:uiPriority="99"/>
    <w:lsdException w:name="endnote reference" w:uiPriority="99"/>
    <w:lsdException w:name="endnote text" w:uiPriority="99"/>
    <w:lsdException w:name="Title" w:qFormat="1"/>
    <w:lsdException w:name="Subtitle" w:qFormat="1"/>
    <w:lsdException w:name="Hyperlink" w:uiPriority="99"/>
    <w:lsdException w:name="Strong" w:uiPriority="22"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Ttulo1">
    <w:name w:val="heading 1"/>
    <w:basedOn w:val="Normal"/>
    <w:next w:val="Normal"/>
    <w:link w:val="Ttulo1Char"/>
    <w:qFormat/>
    <w:pPr>
      <w:keepNext/>
      <w:outlineLvl w:val="0"/>
    </w:pPr>
    <w:rPr>
      <w:b/>
      <w:caps/>
      <w:kern w:val="28"/>
      <w:szCs w:val="20"/>
    </w:rPr>
  </w:style>
  <w:style w:type="paragraph" w:styleId="Ttulo2">
    <w:name w:val="heading 2"/>
    <w:basedOn w:val="Normal"/>
    <w:next w:val="Normal"/>
    <w:qFormat/>
    <w:pPr>
      <w:keepNext/>
      <w:spacing w:before="480" w:after="240" w:line="360" w:lineRule="auto"/>
      <w:outlineLvl w:val="1"/>
    </w:pPr>
    <w:rPr>
      <w:b/>
      <w:sz w:val="26"/>
      <w:szCs w:val="20"/>
    </w:rPr>
  </w:style>
  <w:style w:type="paragraph" w:styleId="Ttulo3">
    <w:name w:val="heading 3"/>
    <w:basedOn w:val="Normal"/>
    <w:next w:val="Normal"/>
    <w:qFormat/>
    <w:pPr>
      <w:keepNext/>
      <w:spacing w:before="240" w:after="240" w:line="360" w:lineRule="auto"/>
      <w:outlineLvl w:val="2"/>
    </w:pPr>
    <w:rPr>
      <w:sz w:val="26"/>
      <w:szCs w:val="20"/>
      <w:u w:val="single"/>
    </w:rPr>
  </w:style>
  <w:style w:type="paragraph" w:styleId="Ttulo4">
    <w:name w:val="heading 4"/>
    <w:basedOn w:val="Normal"/>
    <w:next w:val="Normal"/>
    <w:qFormat/>
    <w:pPr>
      <w:keepNext/>
      <w:spacing w:line="360" w:lineRule="auto"/>
      <w:jc w:val="right"/>
      <w:outlineLvl w:val="3"/>
    </w:pPr>
    <w:rPr>
      <w:rFonts w:ascii="Tahoma" w:hAnsi="Tahoma"/>
      <w:b/>
      <w:sz w:val="20"/>
      <w:szCs w:val="20"/>
      <w:lang w:eastAsia="en-US"/>
    </w:rPr>
  </w:style>
  <w:style w:type="paragraph" w:styleId="Ttulo5">
    <w:name w:val="heading 5"/>
    <w:basedOn w:val="Normal"/>
    <w:next w:val="Normal"/>
    <w:qFormat/>
    <w:pPr>
      <w:spacing w:before="240" w:after="240"/>
      <w:outlineLvl w:val="4"/>
    </w:pPr>
    <w:rPr>
      <w:i/>
      <w:szCs w:val="20"/>
    </w:rPr>
  </w:style>
  <w:style w:type="paragraph" w:styleId="Ttulo6">
    <w:name w:val="heading 6"/>
    <w:basedOn w:val="Normal"/>
    <w:next w:val="Normal"/>
    <w:qFormat/>
    <w:pPr>
      <w:spacing w:before="240" w:after="60"/>
      <w:outlineLvl w:val="5"/>
    </w:pPr>
    <w:rPr>
      <w:i/>
      <w:sz w:val="22"/>
      <w:szCs w:val="20"/>
    </w:rPr>
  </w:style>
  <w:style w:type="paragraph" w:styleId="Ttulo7">
    <w:name w:val="heading 7"/>
    <w:basedOn w:val="Normal"/>
    <w:next w:val="Normal"/>
    <w:qFormat/>
    <w:pPr>
      <w:spacing w:before="240" w:after="60"/>
      <w:outlineLvl w:val="6"/>
    </w:pPr>
    <w:rPr>
      <w:rFonts w:ascii="Arial" w:hAnsi="Arial"/>
      <w:sz w:val="20"/>
      <w:szCs w:val="20"/>
    </w:rPr>
  </w:style>
  <w:style w:type="paragraph" w:styleId="Ttulo8">
    <w:name w:val="heading 8"/>
    <w:basedOn w:val="Normal"/>
    <w:next w:val="Normal"/>
    <w:qFormat/>
    <w:pPr>
      <w:spacing w:before="240" w:after="60"/>
      <w:outlineLvl w:val="7"/>
    </w:pPr>
    <w:rPr>
      <w:rFonts w:ascii="Arial" w:hAnsi="Arial"/>
      <w:i/>
      <w:sz w:val="20"/>
      <w:szCs w:val="20"/>
    </w:rPr>
  </w:style>
  <w:style w:type="paragraph" w:styleId="Ttulo9">
    <w:name w:val="heading 9"/>
    <w:basedOn w:val="Normal"/>
    <w:next w:val="Normal"/>
    <w:qFormat/>
    <w:pPr>
      <w:spacing w:before="240" w:after="60"/>
      <w:outlineLvl w:val="8"/>
    </w:pPr>
    <w:rPr>
      <w:rFonts w:ascii="Arial" w:hAnsi="Arial"/>
      <w:b/>
      <w:i/>
      <w:sz w:val="18"/>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bela">
    <w:name w:val="tabela"/>
    <w:basedOn w:val="Recuodecorpodetexto"/>
    <w:pPr>
      <w:spacing w:before="120" w:after="0" w:line="360" w:lineRule="auto"/>
      <w:ind w:firstLine="426"/>
      <w:jc w:val="center"/>
    </w:pPr>
    <w:rPr>
      <w:b/>
      <w:i/>
      <w:sz w:val="26"/>
    </w:rPr>
  </w:style>
  <w:style w:type="paragraph" w:styleId="Recuodecorpodetexto">
    <w:name w:val="Body Text Indent"/>
    <w:basedOn w:val="Normal"/>
    <w:pPr>
      <w:spacing w:after="120" w:line="480" w:lineRule="auto"/>
    </w:pPr>
    <w:rPr>
      <w:sz w:val="20"/>
      <w:szCs w:val="20"/>
    </w:rPr>
  </w:style>
  <w:style w:type="paragraph" w:customStyle="1" w:styleId="figura">
    <w:name w:val="figura"/>
    <w:basedOn w:val="Recuodecorpodetexto"/>
    <w:pPr>
      <w:spacing w:after="0" w:line="360" w:lineRule="auto"/>
      <w:ind w:firstLine="426"/>
      <w:jc w:val="center"/>
      <w:outlineLvl w:val="0"/>
    </w:pPr>
    <w:rPr>
      <w:b/>
      <w:i/>
      <w:sz w:val="24"/>
    </w:rPr>
  </w:style>
  <w:style w:type="paragraph" w:customStyle="1" w:styleId="quadro">
    <w:name w:val="quadro"/>
    <w:basedOn w:val="Recuodecorpodetexto"/>
    <w:pPr>
      <w:spacing w:after="0" w:line="360" w:lineRule="auto"/>
      <w:ind w:firstLine="426"/>
      <w:jc w:val="center"/>
    </w:pPr>
    <w:rPr>
      <w:b/>
      <w:i/>
      <w:sz w:val="26"/>
    </w:rPr>
  </w:style>
  <w:style w:type="paragraph" w:customStyle="1" w:styleId="t21">
    <w:name w:val="t21"/>
    <w:basedOn w:val="Normal"/>
    <w:pPr>
      <w:widowControl w:val="0"/>
      <w:spacing w:line="240" w:lineRule="atLeast"/>
    </w:pPr>
    <w:rPr>
      <w:szCs w:val="20"/>
    </w:rPr>
  </w:style>
  <w:style w:type="paragraph" w:customStyle="1" w:styleId="grfico">
    <w:name w:val="gráfico"/>
    <w:basedOn w:val="Recuodecorpodetexto"/>
    <w:pPr>
      <w:spacing w:after="0" w:line="360" w:lineRule="auto"/>
      <w:ind w:firstLine="426"/>
      <w:jc w:val="center"/>
    </w:pPr>
    <w:rPr>
      <w:b/>
      <w:i/>
      <w:sz w:val="26"/>
    </w:rPr>
  </w:style>
  <w:style w:type="paragraph" w:customStyle="1" w:styleId="fonte">
    <w:name w:val="fonte"/>
    <w:basedOn w:val="Recuodecorpodetexto"/>
    <w:pPr>
      <w:spacing w:after="0" w:line="240" w:lineRule="auto"/>
      <w:ind w:firstLine="426"/>
    </w:pPr>
    <w:rPr>
      <w:i/>
      <w:sz w:val="24"/>
    </w:rPr>
  </w:style>
  <w:style w:type="paragraph" w:customStyle="1" w:styleId="BalloonText1">
    <w:name w:val="Balloon Text1"/>
    <w:basedOn w:val="Normal"/>
    <w:rPr>
      <w:rFonts w:ascii="Tahoma" w:hAnsi="Tahoma"/>
      <w:sz w:val="16"/>
      <w:szCs w:val="20"/>
    </w:rPr>
  </w:style>
  <w:style w:type="paragraph" w:customStyle="1" w:styleId="BodyText21">
    <w:name w:val="Body Text 21"/>
    <w:basedOn w:val="Normal"/>
    <w:autoRedefine/>
    <w:pPr>
      <w:spacing w:after="120" w:line="360" w:lineRule="auto"/>
      <w:jc w:val="both"/>
    </w:pPr>
    <w:rPr>
      <w:szCs w:val="20"/>
    </w:rPr>
  </w:style>
  <w:style w:type="paragraph" w:customStyle="1" w:styleId="Alessandra">
    <w:name w:val="Alessandra"/>
    <w:basedOn w:val="Normal"/>
    <w:pPr>
      <w:jc w:val="both"/>
    </w:pPr>
    <w:rPr>
      <w:szCs w:val="20"/>
      <w:lang w:eastAsia="en-US"/>
    </w:rPr>
  </w:style>
  <w:style w:type="paragraph" w:styleId="Subttulo">
    <w:name w:val="Subtitle"/>
    <w:basedOn w:val="Normal"/>
    <w:qFormat/>
    <w:pPr>
      <w:jc w:val="both"/>
    </w:pPr>
    <w:rPr>
      <w:b/>
    </w:rPr>
  </w:style>
  <w:style w:type="paragraph" w:styleId="Corpodetexto3">
    <w:name w:val="Body Text 3"/>
    <w:basedOn w:val="Normal"/>
    <w:link w:val="Corpodetexto3Char"/>
    <w:pPr>
      <w:jc w:val="center"/>
    </w:pPr>
    <w:rPr>
      <w:b/>
      <w:sz w:val="28"/>
    </w:rPr>
  </w:style>
  <w:style w:type="paragraph" w:styleId="Ttulo">
    <w:name w:val="Title"/>
    <w:basedOn w:val="Normal"/>
    <w:link w:val="TtuloChar"/>
    <w:qFormat/>
    <w:pPr>
      <w:jc w:val="center"/>
    </w:pPr>
    <w:rPr>
      <w:rFonts w:ascii="Arial" w:hAnsi="Arial"/>
      <w:b/>
      <w:sz w:val="28"/>
      <w:lang w:val="en-GB"/>
    </w:rPr>
  </w:style>
  <w:style w:type="paragraph" w:styleId="Corpodetexto">
    <w:name w:val="Body Text"/>
    <w:basedOn w:val="Normal"/>
    <w:link w:val="CorpodetextoChar"/>
    <w:pPr>
      <w:spacing w:before="120" w:line="360" w:lineRule="auto"/>
      <w:jc w:val="both"/>
    </w:pPr>
  </w:style>
  <w:style w:type="paragraph" w:styleId="Corpodetexto2">
    <w:name w:val="Body Text 2"/>
    <w:basedOn w:val="Normal"/>
    <w:pPr>
      <w:spacing w:line="360" w:lineRule="auto"/>
      <w:ind w:firstLine="567"/>
      <w:jc w:val="both"/>
    </w:pPr>
    <w:rPr>
      <w:sz w:val="26"/>
      <w:szCs w:val="20"/>
    </w:rPr>
  </w:style>
  <w:style w:type="paragraph" w:styleId="Pr-formataoHTML">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paragraph" w:styleId="NormalWeb">
    <w:name w:val="Normal (Web)"/>
    <w:basedOn w:val="Normal"/>
    <w:pPr>
      <w:spacing w:before="100" w:beforeAutospacing="1" w:after="100" w:afterAutospacing="1"/>
    </w:pPr>
    <w:rPr>
      <w:rFonts w:ascii="Arial Unicode MS" w:eastAsia="Arial Unicode MS" w:hAnsi="Arial Unicode MS" w:cs="Arial Unicode MS"/>
    </w:rPr>
  </w:style>
  <w:style w:type="character" w:styleId="Hyperlink">
    <w:name w:val="Hyperlink"/>
    <w:uiPriority w:val="99"/>
    <w:rPr>
      <w:color w:val="0000FF"/>
      <w:u w:val="single"/>
    </w:rPr>
  </w:style>
  <w:style w:type="paragraph" w:styleId="Cabealho">
    <w:name w:val="header"/>
    <w:basedOn w:val="Normal"/>
    <w:pPr>
      <w:tabs>
        <w:tab w:val="center" w:pos="4419"/>
        <w:tab w:val="right" w:pos="8838"/>
      </w:tabs>
    </w:pPr>
    <w:rPr>
      <w:sz w:val="20"/>
      <w:szCs w:val="20"/>
    </w:r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extodenotaderodap">
    <w:name w:val="footnote text"/>
    <w:basedOn w:val="Normal"/>
    <w:link w:val="TextodenotaderodapChar"/>
    <w:uiPriority w:val="99"/>
    <w:rsid w:val="005424B3"/>
    <w:rPr>
      <w:sz w:val="20"/>
      <w:szCs w:val="20"/>
    </w:rPr>
  </w:style>
  <w:style w:type="character" w:styleId="Refdenotaderodap">
    <w:name w:val="footnote reference"/>
    <w:uiPriority w:val="99"/>
    <w:rsid w:val="005424B3"/>
    <w:rPr>
      <w:vertAlign w:val="superscript"/>
    </w:rPr>
  </w:style>
  <w:style w:type="character" w:styleId="nfase">
    <w:name w:val="Emphasis"/>
    <w:qFormat/>
    <w:rsid w:val="000B6CF1"/>
    <w:rPr>
      <w:i/>
      <w:iCs/>
    </w:rPr>
  </w:style>
  <w:style w:type="table" w:styleId="Tabelacomgrade">
    <w:name w:val="Table Grid"/>
    <w:basedOn w:val="Tabelanormal"/>
    <w:uiPriority w:val="39"/>
    <w:rsid w:val="00E47E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text">
    <w:name w:val="titletext"/>
    <w:basedOn w:val="Fontepargpadro"/>
    <w:rsid w:val="00E81210"/>
  </w:style>
  <w:style w:type="character" w:customStyle="1" w:styleId="Ttulo1Char">
    <w:name w:val="Título 1 Char"/>
    <w:link w:val="Ttulo1"/>
    <w:rsid w:val="006B28D9"/>
    <w:rPr>
      <w:b/>
      <w:caps/>
      <w:kern w:val="28"/>
      <w:sz w:val="24"/>
    </w:rPr>
  </w:style>
  <w:style w:type="character" w:customStyle="1" w:styleId="TtuloChar">
    <w:name w:val="Título Char"/>
    <w:link w:val="Ttulo"/>
    <w:rsid w:val="006B28D9"/>
    <w:rPr>
      <w:rFonts w:ascii="Arial" w:hAnsi="Arial"/>
      <w:b/>
      <w:sz w:val="28"/>
      <w:szCs w:val="24"/>
      <w:lang w:val="en-GB"/>
    </w:rPr>
  </w:style>
  <w:style w:type="character" w:customStyle="1" w:styleId="CorpodetextoChar">
    <w:name w:val="Corpo de texto Char"/>
    <w:link w:val="Corpodetexto"/>
    <w:rsid w:val="006B28D9"/>
    <w:rPr>
      <w:sz w:val="24"/>
      <w:szCs w:val="24"/>
    </w:rPr>
  </w:style>
  <w:style w:type="character" w:customStyle="1" w:styleId="Corpodetexto3Char">
    <w:name w:val="Corpo de texto 3 Char"/>
    <w:link w:val="Corpodetexto3"/>
    <w:rsid w:val="006B28D9"/>
    <w:rPr>
      <w:b/>
      <w:sz w:val="28"/>
      <w:szCs w:val="24"/>
    </w:rPr>
  </w:style>
  <w:style w:type="character" w:customStyle="1" w:styleId="TextodenotaderodapChar">
    <w:name w:val="Texto de nota de rodapé Char"/>
    <w:link w:val="Textodenotaderodap"/>
    <w:uiPriority w:val="99"/>
    <w:rsid w:val="00050061"/>
  </w:style>
  <w:style w:type="paragraph" w:styleId="Legenda">
    <w:name w:val="caption"/>
    <w:basedOn w:val="Normal"/>
    <w:next w:val="Normal"/>
    <w:uiPriority w:val="99"/>
    <w:qFormat/>
    <w:rsid w:val="00050061"/>
    <w:pPr>
      <w:suppressAutoHyphens/>
      <w:spacing w:before="120" w:after="120" w:line="276" w:lineRule="auto"/>
    </w:pPr>
    <w:rPr>
      <w:rFonts w:ascii="Calibri" w:hAnsi="Calibri" w:cs="Calibri"/>
      <w:b/>
      <w:bCs/>
      <w:kern w:val="1"/>
      <w:sz w:val="20"/>
      <w:szCs w:val="20"/>
      <w:lang w:eastAsia="ar-SA"/>
    </w:rPr>
  </w:style>
  <w:style w:type="paragraph" w:styleId="Textodenotadefim">
    <w:name w:val="endnote text"/>
    <w:basedOn w:val="Normal"/>
    <w:link w:val="TextodenotadefimChar"/>
    <w:uiPriority w:val="99"/>
    <w:unhideWhenUsed/>
    <w:rsid w:val="00050061"/>
    <w:rPr>
      <w:rFonts w:ascii="Calibri" w:eastAsia="Calibri" w:hAnsi="Calibri"/>
      <w:sz w:val="20"/>
      <w:szCs w:val="20"/>
      <w:lang w:eastAsia="en-US"/>
    </w:rPr>
  </w:style>
  <w:style w:type="character" w:customStyle="1" w:styleId="TextodenotadefimChar">
    <w:name w:val="Texto de nota de fim Char"/>
    <w:link w:val="Textodenotadefim"/>
    <w:uiPriority w:val="99"/>
    <w:rsid w:val="00050061"/>
    <w:rPr>
      <w:rFonts w:ascii="Calibri" w:eastAsia="Calibri" w:hAnsi="Calibri"/>
      <w:lang w:eastAsia="en-US"/>
    </w:rPr>
  </w:style>
  <w:style w:type="character" w:customStyle="1" w:styleId="apple-converted-space">
    <w:name w:val="apple-converted-space"/>
    <w:rsid w:val="002B77FF"/>
  </w:style>
  <w:style w:type="character" w:styleId="Forte">
    <w:name w:val="Strong"/>
    <w:uiPriority w:val="22"/>
    <w:qFormat/>
    <w:rsid w:val="002B77FF"/>
    <w:rPr>
      <w:b/>
      <w:bCs/>
    </w:rPr>
  </w:style>
  <w:style w:type="character" w:styleId="Refdenotadefim">
    <w:name w:val="endnote reference"/>
    <w:basedOn w:val="Fontepargpadro"/>
    <w:uiPriority w:val="99"/>
    <w:unhideWhenUsed/>
    <w:rsid w:val="004E266B"/>
    <w:rPr>
      <w:vertAlign w:val="superscript"/>
    </w:rPr>
  </w:style>
  <w:style w:type="paragraph" w:styleId="Textodecomentrio">
    <w:name w:val="annotation text"/>
    <w:basedOn w:val="Normal"/>
    <w:link w:val="TextodecomentrioChar"/>
    <w:uiPriority w:val="99"/>
    <w:unhideWhenUsed/>
    <w:rsid w:val="00AD75FF"/>
    <w:pPr>
      <w:spacing w:after="160"/>
    </w:pPr>
    <w:rPr>
      <w:rFonts w:asciiTheme="minorHAnsi" w:eastAsiaTheme="minorHAnsi" w:hAnsiTheme="minorHAnsi" w:cstheme="minorBidi"/>
      <w:sz w:val="20"/>
      <w:szCs w:val="20"/>
      <w:lang w:eastAsia="en-US"/>
    </w:rPr>
  </w:style>
  <w:style w:type="character" w:customStyle="1" w:styleId="TextodecomentrioChar">
    <w:name w:val="Texto de comentário Char"/>
    <w:basedOn w:val="Fontepargpadro"/>
    <w:link w:val="Textodecomentrio"/>
    <w:uiPriority w:val="99"/>
    <w:rsid w:val="00AD75FF"/>
    <w:rPr>
      <w:rFonts w:asciiTheme="minorHAnsi" w:eastAsiaTheme="minorHAnsi" w:hAnsiTheme="minorHAnsi" w:cstheme="minorBidi"/>
      <w:lang w:eastAsia="en-US"/>
    </w:rPr>
  </w:style>
  <w:style w:type="paragraph" w:styleId="Textodebalo">
    <w:name w:val="Balloon Text"/>
    <w:basedOn w:val="Normal"/>
    <w:link w:val="TextodebaloChar"/>
    <w:semiHidden/>
    <w:unhideWhenUsed/>
    <w:rsid w:val="00864ECA"/>
    <w:rPr>
      <w:rFonts w:ascii="Segoe UI" w:hAnsi="Segoe UI" w:cs="Segoe UI"/>
      <w:sz w:val="18"/>
      <w:szCs w:val="18"/>
    </w:rPr>
  </w:style>
  <w:style w:type="character" w:customStyle="1" w:styleId="TextodebaloChar">
    <w:name w:val="Texto de balão Char"/>
    <w:basedOn w:val="Fontepargpadro"/>
    <w:link w:val="Textodebalo"/>
    <w:semiHidden/>
    <w:rsid w:val="00864ECA"/>
    <w:rPr>
      <w:rFonts w:ascii="Segoe UI" w:hAnsi="Segoe UI" w:cs="Segoe UI"/>
      <w:sz w:val="18"/>
      <w:szCs w:val="18"/>
    </w:rPr>
  </w:style>
  <w:style w:type="paragraph" w:styleId="ndicedeilustraes">
    <w:name w:val="table of figures"/>
    <w:basedOn w:val="Normal"/>
    <w:next w:val="Normal"/>
    <w:uiPriority w:val="99"/>
    <w:rsid w:val="00B806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874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2" Type="http://schemas.openxmlformats.org/officeDocument/2006/relationships/oleObject" Target="https://d.docs.live.net/16e3b06e8d381cab/Capes_Jundiai/Encontro%20Internacional%20das%20Aguas/Base%20de%20dados/SPI%20para%20os%20munc&#237;pios%20da%20Bacia%20do%20Rio%20Jundia&#237;.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https://d.docs.live.net/16e3b06e8d381cab/Capes_Jundiai/Encontro%20Internacional%20das%20Aguas/Base%20de%20dados/SPI%20para%20os%20munc&#237;pios%20da%20Bacia%20do%20Rio%20Jundia&#237;.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https://d.docs.live.net/16e3b06e8d381cab/Capes_Jundiai/Encontro%20Internacional%20das%20Aguas/Base%20de%20dados/SPI%20para%20os%20munc&#237;pios%20da%20Bacia%20do%20Rio%20Jundia&#237;.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https://d.docs.live.net/16e3b06e8d381cab/Capes_Jundiai/Encontro%20Internacional%20das%20Aguas/Base%20de%20dados/SPI%20para%20os%20munc&#237;pios%20da%20Bacia%20do%20Rio%20Jundia&#237;.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https://d.docs.live.net/16e3b06e8d381cab/Capes_Jundiai/Encontro%20Internacional%20das%20Aguas/Base%20de%20dados/SPI%20para%20os%20munc&#237;pios%20da%20Bacia%20do%20Rio%20Jundia&#237;.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16e3b06e8d381cab/Documents/Biblioteca/CEPED/Base%20de%20dado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2387515774422166"/>
          <c:y val="5.0925925925925923E-2"/>
          <c:w val="0.86393715182311537"/>
          <c:h val="0.66997420581048062"/>
        </c:manualLayout>
      </c:layout>
      <c:barChart>
        <c:barDir val="col"/>
        <c:grouping val="clustered"/>
        <c:varyColors val="0"/>
        <c:ser>
          <c:idx val="0"/>
          <c:order val="0"/>
          <c:spPr>
            <a:solidFill>
              <a:srgbClr val="4472C4">
                <a:lumMod val="60000"/>
                <a:lumOff val="40000"/>
              </a:srgbClr>
            </a:solidFill>
            <a:ln>
              <a:noFill/>
            </a:ln>
            <a:effectLst/>
          </c:spPr>
          <c:invertIfNegative val="0"/>
          <c:dLbls>
            <c:numFmt formatCode="#,##0" sourceLinked="0"/>
            <c:spPr>
              <a:solidFill>
                <a:sysClr val="window" lastClr="FFFFFF"/>
              </a:solid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PI para os muncípios da Bacia do Rio Jundiaí.xlsx]mensal'!$D$1:$O$1</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SPI para os muncípios da Bacia do Rio Jundiaí.xlsx]mensal'!$D$56:$O$56</c:f>
              <c:numCache>
                <c:formatCode>_(* #,##0.00_);_(* \(#,##0.00\);_(* "-"??_);_(@_)</c:formatCode>
                <c:ptCount val="12"/>
                <c:pt idx="0">
                  <c:v>240.89835401344087</c:v>
                </c:pt>
                <c:pt idx="1">
                  <c:v>183.48507315857003</c:v>
                </c:pt>
                <c:pt idx="2">
                  <c:v>152.22767525928023</c:v>
                </c:pt>
                <c:pt idx="3">
                  <c:v>75.188355234047791</c:v>
                </c:pt>
                <c:pt idx="4">
                  <c:v>65.666408457032702</c:v>
                </c:pt>
                <c:pt idx="5">
                  <c:v>56.591429711065501</c:v>
                </c:pt>
                <c:pt idx="6">
                  <c:v>47.051269146476457</c:v>
                </c:pt>
                <c:pt idx="7">
                  <c:v>33.497797294193532</c:v>
                </c:pt>
                <c:pt idx="8">
                  <c:v>75.373101428766702</c:v>
                </c:pt>
                <c:pt idx="9">
                  <c:v>127.12307409113798</c:v>
                </c:pt>
                <c:pt idx="10">
                  <c:v>144.27070644992585</c:v>
                </c:pt>
                <c:pt idx="11">
                  <c:v>208.27958000192575</c:v>
                </c:pt>
              </c:numCache>
            </c:numRef>
          </c:val>
          <c:extLst>
            <c:ext xmlns:c16="http://schemas.microsoft.com/office/drawing/2014/chart" uri="{C3380CC4-5D6E-409C-BE32-E72D297353CC}">
              <c16:uniqueId val="{00000000-DFA8-4D47-9683-E8A3C860C6CF}"/>
            </c:ext>
          </c:extLst>
        </c:ser>
        <c:dLbls>
          <c:showLegendKey val="0"/>
          <c:showVal val="0"/>
          <c:showCatName val="0"/>
          <c:showSerName val="0"/>
          <c:showPercent val="0"/>
          <c:showBubbleSize val="0"/>
        </c:dLbls>
        <c:gapWidth val="219"/>
        <c:overlap val="-27"/>
        <c:axId val="5028688"/>
        <c:axId val="104440056"/>
      </c:barChart>
      <c:catAx>
        <c:axId val="5028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04440056"/>
        <c:crosses val="autoZero"/>
        <c:auto val="1"/>
        <c:lblAlgn val="ctr"/>
        <c:lblOffset val="100"/>
        <c:noMultiLvlLbl val="0"/>
      </c:catAx>
      <c:valAx>
        <c:axId val="104440056"/>
        <c:scaling>
          <c:orientation val="minMax"/>
          <c:max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mm</a:t>
                </a:r>
              </a:p>
            </c:rich>
          </c:tx>
          <c:overlay val="0"/>
          <c:spPr>
            <a:noFill/>
            <a:ln>
              <a:noFill/>
            </a:ln>
            <a:effectLst/>
          </c:sp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50286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53477690288715"/>
          <c:y val="7.5625138484319523E-2"/>
          <c:w val="0.84655730533683293"/>
          <c:h val="0.66747706123511408"/>
        </c:manualLayout>
      </c:layout>
      <c:lineChart>
        <c:grouping val="standard"/>
        <c:varyColors val="0"/>
        <c:ser>
          <c:idx val="0"/>
          <c:order val="0"/>
          <c:tx>
            <c:v>Anual</c:v>
          </c:tx>
          <c:spPr>
            <a:ln w="28575" cap="rnd">
              <a:solidFill>
                <a:schemeClr val="accent1"/>
              </a:solidFill>
              <a:round/>
            </a:ln>
            <a:effectLst/>
          </c:spPr>
          <c:marker>
            <c:symbol val="none"/>
          </c:marker>
          <c:cat>
            <c:numRef>
              <c:f>'[SPI para os muncípios da Bacia do Rio Jundiaí.xlsx]mensal'!$C$2:$C$55</c:f>
              <c:numCache>
                <c:formatCode>General</c:formatCode>
                <c:ptCount val="54"/>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pt idx="53">
                  <c:v>2014</c:v>
                </c:pt>
              </c:numCache>
            </c:numRef>
          </c:cat>
          <c:val>
            <c:numRef>
              <c:f>'[SPI para os muncípios da Bacia do Rio Jundiaí.xlsx]mensal'!$P$2:$P$55</c:f>
              <c:numCache>
                <c:formatCode>_(* #,##0.00_);_(* \(#,##0.00\);_(* "-"??_);_(@_)</c:formatCode>
                <c:ptCount val="54"/>
                <c:pt idx="0">
                  <c:v>1012.2689610693569</c:v>
                </c:pt>
                <c:pt idx="1">
                  <c:v>1413.2600481606421</c:v>
                </c:pt>
                <c:pt idx="2">
                  <c:v>763.480084947661</c:v>
                </c:pt>
                <c:pt idx="3">
                  <c:v>1230.1096430530856</c:v>
                </c:pt>
                <c:pt idx="4">
                  <c:v>1676.3477902531868</c:v>
                </c:pt>
                <c:pt idx="5">
                  <c:v>1311.623011499978</c:v>
                </c:pt>
                <c:pt idx="6">
                  <c:v>1361.9632258377062</c:v>
                </c:pt>
                <c:pt idx="7">
                  <c:v>964.68960829694595</c:v>
                </c:pt>
                <c:pt idx="8">
                  <c:v>1111.0931161336885</c:v>
                </c:pt>
                <c:pt idx="9">
                  <c:v>1636.0716996845952</c:v>
                </c:pt>
                <c:pt idx="10">
                  <c:v>1275.174341472595</c:v>
                </c:pt>
                <c:pt idx="11">
                  <c:v>1449.9537764506749</c:v>
                </c:pt>
                <c:pt idx="12">
                  <c:v>1471.8101967550838</c:v>
                </c:pt>
                <c:pt idx="13">
                  <c:v>1383.6471456050178</c:v>
                </c:pt>
                <c:pt idx="14">
                  <c:v>1373.7807127530978</c:v>
                </c:pt>
                <c:pt idx="15">
                  <c:v>1940.9368373266789</c:v>
                </c:pt>
                <c:pt idx="16">
                  <c:v>1458.052547695265</c:v>
                </c:pt>
                <c:pt idx="17">
                  <c:v>1335.034987585964</c:v>
                </c:pt>
                <c:pt idx="18">
                  <c:v>1380.3053947809717</c:v>
                </c:pt>
                <c:pt idx="19">
                  <c:v>1447.315170878373</c:v>
                </c:pt>
                <c:pt idx="20">
                  <c:v>1177.328298882544</c:v>
                </c:pt>
                <c:pt idx="21">
                  <c:v>1813.1838377893414</c:v>
                </c:pt>
                <c:pt idx="22">
                  <c:v>2229.76196881651</c:v>
                </c:pt>
                <c:pt idx="23">
                  <c:v>1138.9469938747188</c:v>
                </c:pt>
                <c:pt idx="24">
                  <c:v>1094.1971313173303</c:v>
                </c:pt>
                <c:pt idx="25">
                  <c:v>1406.9350972983866</c:v>
                </c:pt>
                <c:pt idx="26">
                  <c:v>1533.8310921624279</c:v>
                </c:pt>
                <c:pt idx="27">
                  <c:v>1457.4451133902687</c:v>
                </c:pt>
                <c:pt idx="28">
                  <c:v>1513.0624345086032</c:v>
                </c:pt>
                <c:pt idx="29">
                  <c:v>1339.5405852113838</c:v>
                </c:pt>
                <c:pt idx="30">
                  <c:v>1600.9129355913183</c:v>
                </c:pt>
                <c:pt idx="31">
                  <c:v>1265.3666030332743</c:v>
                </c:pt>
                <c:pt idx="32">
                  <c:v>1462.4674271845854</c:v>
                </c:pt>
                <c:pt idx="33">
                  <c:v>1375.6413383448987</c:v>
                </c:pt>
                <c:pt idx="34">
                  <c:v>1611.5021362025188</c:v>
                </c:pt>
                <c:pt idx="35">
                  <c:v>1408.3726754849363</c:v>
                </c:pt>
                <c:pt idx="36">
                  <c:v>1456.8515105654399</c:v>
                </c:pt>
                <c:pt idx="37">
                  <c:v>1492.1284186221019</c:v>
                </c:pt>
                <c:pt idx="38">
                  <c:v>1144.74302321761</c:v>
                </c:pt>
                <c:pt idx="39">
                  <c:v>1300.0363838218191</c:v>
                </c:pt>
                <c:pt idx="40">
                  <c:v>1326.279095843274</c:v>
                </c:pt>
                <c:pt idx="41">
                  <c:v>1187.375336716962</c:v>
                </c:pt>
                <c:pt idx="42">
                  <c:v>1194.7775199398034</c:v>
                </c:pt>
                <c:pt idx="43">
                  <c:v>1334.3559759815339</c:v>
                </c:pt>
                <c:pt idx="44">
                  <c:v>1266.2739753017106</c:v>
                </c:pt>
                <c:pt idx="45">
                  <c:v>1577.9775954119116</c:v>
                </c:pt>
                <c:pt idx="46">
                  <c:v>1423.3285729676059</c:v>
                </c:pt>
                <c:pt idx="47">
                  <c:v>1543.9705364556569</c:v>
                </c:pt>
                <c:pt idx="48">
                  <c:v>2002.1263247027678</c:v>
                </c:pt>
                <c:pt idx="49">
                  <c:v>1539.3978658718365</c:v>
                </c:pt>
                <c:pt idx="50">
                  <c:v>1729.1435332232986</c:v>
                </c:pt>
                <c:pt idx="51">
                  <c:v>1716.4195913161414</c:v>
                </c:pt>
                <c:pt idx="52">
                  <c:v>1371.3672010453361</c:v>
                </c:pt>
                <c:pt idx="53">
                  <c:v>1089.2860789381948</c:v>
                </c:pt>
              </c:numCache>
            </c:numRef>
          </c:val>
          <c:smooth val="0"/>
          <c:extLst>
            <c:ext xmlns:c16="http://schemas.microsoft.com/office/drawing/2014/chart" uri="{C3380CC4-5D6E-409C-BE32-E72D297353CC}">
              <c16:uniqueId val="{00000001-4DAE-4573-B4D9-2C07B4F203BA}"/>
            </c:ext>
          </c:extLst>
        </c:ser>
        <c:dLbls>
          <c:showLegendKey val="0"/>
          <c:showVal val="0"/>
          <c:showCatName val="0"/>
          <c:showSerName val="0"/>
          <c:showPercent val="0"/>
          <c:showBubbleSize val="0"/>
        </c:dLbls>
        <c:smooth val="0"/>
        <c:axId val="104379112"/>
        <c:axId val="189408160"/>
      </c:lineChart>
      <c:catAx>
        <c:axId val="104379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408160"/>
        <c:crosses val="autoZero"/>
        <c:auto val="1"/>
        <c:lblAlgn val="ctr"/>
        <c:lblOffset val="100"/>
        <c:noMultiLvlLbl val="0"/>
      </c:catAx>
      <c:valAx>
        <c:axId val="189408160"/>
        <c:scaling>
          <c:orientation val="minMax"/>
          <c:min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mm</a:t>
                </a:r>
              </a:p>
            </c:rich>
          </c:tx>
          <c:overlay val="0"/>
          <c:spPr>
            <a:noFill/>
            <a:ln>
              <a:noFill/>
            </a:ln>
            <a:effectLst/>
          </c:sp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04379112"/>
        <c:crosses val="autoZero"/>
        <c:crossBetween val="between"/>
        <c:majorUnit val="25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1734811477177264E-2"/>
          <c:y val="5.0925925925925923E-2"/>
          <c:w val="0.92481021317094569"/>
          <c:h val="0.66181968880684183"/>
        </c:manualLayout>
      </c:layout>
      <c:lineChart>
        <c:grouping val="standard"/>
        <c:varyColors val="0"/>
        <c:ser>
          <c:idx val="0"/>
          <c:order val="0"/>
          <c:tx>
            <c:strRef>
              <c:f>'[SPI para os muncípios da Bacia do Rio Jundiaí.xlsx]Planilha1'!$B$14</c:f>
              <c:strCache>
                <c:ptCount val="1"/>
                <c:pt idx="0">
                  <c:v>Extremamente chuvoso</c:v>
                </c:pt>
              </c:strCache>
            </c:strRef>
          </c:tx>
          <c:spPr>
            <a:ln w="28575" cap="rnd">
              <a:solidFill>
                <a:srgbClr val="0070C0"/>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14:$XZ$14</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extLst>
            <c:ext xmlns:c16="http://schemas.microsoft.com/office/drawing/2014/chart" uri="{C3380CC4-5D6E-409C-BE32-E72D297353CC}">
              <c16:uniqueId val="{00000000-1938-401C-B453-367AC27BDC2E}"/>
            </c:ext>
          </c:extLst>
        </c:ser>
        <c:ser>
          <c:idx val="3"/>
          <c:order val="1"/>
          <c:tx>
            <c:strRef>
              <c:f>'[SPI para os muncípios da Bacia do Rio Jundiaí.xlsx]Planilha1'!$B$15</c:f>
              <c:strCache>
                <c:ptCount val="1"/>
                <c:pt idx="0">
                  <c:v>Extremamente seco</c:v>
                </c:pt>
              </c:strCache>
            </c:strRef>
          </c:tx>
          <c:spPr>
            <a:ln w="28575" cap="rnd">
              <a:solidFill>
                <a:srgbClr val="C00000"/>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15:$XZ$15</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extLst>
            <c:ext xmlns:c16="http://schemas.microsoft.com/office/drawing/2014/chart" uri="{C3380CC4-5D6E-409C-BE32-E72D297353CC}">
              <c16:uniqueId val="{00000001-1938-401C-B453-367AC27BDC2E}"/>
            </c:ext>
          </c:extLst>
        </c:ser>
        <c:ser>
          <c:idx val="4"/>
          <c:order val="2"/>
          <c:tx>
            <c:strRef>
              <c:f>'[SPI para os muncípios da Bacia do Rio Jundiaí.xlsx]Planilha1'!$B$4</c:f>
              <c:strCache>
                <c:ptCount val="1"/>
                <c:pt idx="0">
                  <c:v>spi6</c:v>
                </c:pt>
              </c:strCache>
            </c:strRef>
          </c:tx>
          <c:spPr>
            <a:ln w="12700" cap="rnd">
              <a:solidFill>
                <a:schemeClr val="tx1"/>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4:$XZ$4</c:f>
              <c:numCache>
                <c:formatCode>_(* #,##0.00_);_(* \(#,##0.00\);_(* "-"??_);_(@_)</c:formatCode>
                <c:ptCount val="648"/>
                <c:pt idx="0">
                  <c:v>0</c:v>
                </c:pt>
                <c:pt idx="1">
                  <c:v>0</c:v>
                </c:pt>
                <c:pt idx="2">
                  <c:v>0</c:v>
                </c:pt>
                <c:pt idx="3">
                  <c:v>0</c:v>
                </c:pt>
                <c:pt idx="4">
                  <c:v>0</c:v>
                </c:pt>
                <c:pt idx="5">
                  <c:v>-0.97468953331026797</c:v>
                </c:pt>
                <c:pt idx="6">
                  <c:v>-0.78147355481335701</c:v>
                </c:pt>
                <c:pt idx="7">
                  <c:v>-0.95666611338710095</c:v>
                </c:pt>
                <c:pt idx="8">
                  <c:v>-1.28636106563935</c:v>
                </c:pt>
                <c:pt idx="9">
                  <c:v>-2.2456544370085898</c:v>
                </c:pt>
                <c:pt idx="10">
                  <c:v>-2.07566760495452</c:v>
                </c:pt>
                <c:pt idx="11">
                  <c:v>-1.6261703697910499</c:v>
                </c:pt>
                <c:pt idx="12">
                  <c:v>-1.9107617340940399</c:v>
                </c:pt>
                <c:pt idx="13">
                  <c:v>-1.52425486453362</c:v>
                </c:pt>
                <c:pt idx="14">
                  <c:v>-0.49119268863986298</c:v>
                </c:pt>
                <c:pt idx="15">
                  <c:v>-0.516207810358569</c:v>
                </c:pt>
                <c:pt idx="16">
                  <c:v>-0.73515424610006497</c:v>
                </c:pt>
                <c:pt idx="17">
                  <c:v>-0.66555855608782899</c:v>
                </c:pt>
                <c:pt idx="18">
                  <c:v>-3.1634053969055498E-2</c:v>
                </c:pt>
                <c:pt idx="19">
                  <c:v>-5.3946401320014797E-2</c:v>
                </c:pt>
                <c:pt idx="20">
                  <c:v>-0.97023816398491702</c:v>
                </c:pt>
                <c:pt idx="21">
                  <c:v>0.57544876076056295</c:v>
                </c:pt>
                <c:pt idx="22">
                  <c:v>0.47975760809324502</c:v>
                </c:pt>
                <c:pt idx="23">
                  <c:v>0.90772408021423001</c:v>
                </c:pt>
                <c:pt idx="24">
                  <c:v>0.65660940487511799</c:v>
                </c:pt>
                <c:pt idx="25">
                  <c:v>0.31129438075119398</c:v>
                </c:pt>
                <c:pt idx="26">
                  <c:v>-2.5382394671614E-2</c:v>
                </c:pt>
                <c:pt idx="27">
                  <c:v>-1.2486567541959701</c:v>
                </c:pt>
                <c:pt idx="28">
                  <c:v>-1.2779775687818</c:v>
                </c:pt>
                <c:pt idx="29">
                  <c:v>-2.1207326755207898</c:v>
                </c:pt>
                <c:pt idx="30">
                  <c:v>-2.7431979473623098</c:v>
                </c:pt>
                <c:pt idx="31">
                  <c:v>-3.5006571748741502</c:v>
                </c:pt>
                <c:pt idx="32">
                  <c:v>-3.4259771341434901</c:v>
                </c:pt>
                <c:pt idx="33">
                  <c:v>-2.3723049047555902</c:v>
                </c:pt>
                <c:pt idx="34">
                  <c:v>-1.88483181923493</c:v>
                </c:pt>
                <c:pt idx="35">
                  <c:v>-2.5097033096788701</c:v>
                </c:pt>
                <c:pt idx="36">
                  <c:v>-2.8761316197546698</c:v>
                </c:pt>
                <c:pt idx="37">
                  <c:v>-1.8514643616508299</c:v>
                </c:pt>
                <c:pt idx="38">
                  <c:v>-2.0431300276656801</c:v>
                </c:pt>
                <c:pt idx="39">
                  <c:v>-2.13823116854415</c:v>
                </c:pt>
                <c:pt idx="40">
                  <c:v>-2.12154078585076</c:v>
                </c:pt>
                <c:pt idx="41">
                  <c:v>-1.2919426030542001</c:v>
                </c:pt>
                <c:pt idx="42">
                  <c:v>-0.31495198763760102</c:v>
                </c:pt>
                <c:pt idx="43">
                  <c:v>-1.17226123019358</c:v>
                </c:pt>
                <c:pt idx="44">
                  <c:v>-5.5775541882264797E-3</c:v>
                </c:pt>
                <c:pt idx="45">
                  <c:v>5.5017299736132598E-2</c:v>
                </c:pt>
                <c:pt idx="46">
                  <c:v>-0.37722469402960201</c:v>
                </c:pt>
                <c:pt idx="47">
                  <c:v>0.36812734907025602</c:v>
                </c:pt>
                <c:pt idx="48">
                  <c:v>0.481728851275942</c:v>
                </c:pt>
                <c:pt idx="49">
                  <c:v>0.76775576226581999</c:v>
                </c:pt>
                <c:pt idx="50">
                  <c:v>0.83744990008006903</c:v>
                </c:pt>
                <c:pt idx="51">
                  <c:v>0.86705167589598697</c:v>
                </c:pt>
                <c:pt idx="52">
                  <c:v>1.1799607341988301</c:v>
                </c:pt>
                <c:pt idx="53">
                  <c:v>0.69598512772601395</c:v>
                </c:pt>
                <c:pt idx="54">
                  <c:v>0.60055265121667301</c:v>
                </c:pt>
                <c:pt idx="55">
                  <c:v>0.23567079797037599</c:v>
                </c:pt>
                <c:pt idx="56">
                  <c:v>-8.8642662763662797E-2</c:v>
                </c:pt>
                <c:pt idx="57">
                  <c:v>0.192963166902693</c:v>
                </c:pt>
                <c:pt idx="58">
                  <c:v>0.197468566615949</c:v>
                </c:pt>
                <c:pt idx="59">
                  <c:v>1.01016598833258</c:v>
                </c:pt>
                <c:pt idx="60">
                  <c:v>0.44806536091032101</c:v>
                </c:pt>
                <c:pt idx="61">
                  <c:v>0.56174330206965595</c:v>
                </c:pt>
                <c:pt idx="62">
                  <c:v>0.80852866223531905</c:v>
                </c:pt>
                <c:pt idx="63">
                  <c:v>0.334783065214459</c:v>
                </c:pt>
                <c:pt idx="64">
                  <c:v>0.193671217417273</c:v>
                </c:pt>
                <c:pt idx="65">
                  <c:v>-0.67545061503329396</c:v>
                </c:pt>
                <c:pt idx="66">
                  <c:v>-0.54641808438366901</c:v>
                </c:pt>
                <c:pt idx="67">
                  <c:v>-0.63089632635106596</c:v>
                </c:pt>
                <c:pt idx="68">
                  <c:v>-0.95544977471245296</c:v>
                </c:pt>
                <c:pt idx="69">
                  <c:v>-0.484680697350787</c:v>
                </c:pt>
                <c:pt idx="70">
                  <c:v>-0.79547308903581704</c:v>
                </c:pt>
                <c:pt idx="71">
                  <c:v>0.28606441123854998</c:v>
                </c:pt>
                <c:pt idx="72">
                  <c:v>0.73633125721955595</c:v>
                </c:pt>
                <c:pt idx="73">
                  <c:v>0.33855263407234099</c:v>
                </c:pt>
                <c:pt idx="74">
                  <c:v>0.30317597286609299</c:v>
                </c:pt>
                <c:pt idx="75">
                  <c:v>-4.1769282553161903E-2</c:v>
                </c:pt>
                <c:pt idx="76">
                  <c:v>-1.1293206896555599E-3</c:v>
                </c:pt>
                <c:pt idx="77">
                  <c:v>-0.23135651830727799</c:v>
                </c:pt>
                <c:pt idx="78">
                  <c:v>-0.775652172387154</c:v>
                </c:pt>
                <c:pt idx="79">
                  <c:v>-0.59624305974624703</c:v>
                </c:pt>
                <c:pt idx="80">
                  <c:v>-0.40244394438167003</c:v>
                </c:pt>
                <c:pt idx="81">
                  <c:v>0.10664935330410499</c:v>
                </c:pt>
                <c:pt idx="82">
                  <c:v>0.76477569963581804</c:v>
                </c:pt>
                <c:pt idx="83">
                  <c:v>0.12847799444813199</c:v>
                </c:pt>
                <c:pt idx="84">
                  <c:v>-3.9993910131380699E-2</c:v>
                </c:pt>
                <c:pt idx="85">
                  <c:v>-0.202491227475361</c:v>
                </c:pt>
                <c:pt idx="86">
                  <c:v>-0.39878772352859199</c:v>
                </c:pt>
                <c:pt idx="87">
                  <c:v>-0.67274164857531205</c:v>
                </c:pt>
                <c:pt idx="88">
                  <c:v>-1.14972032775231</c:v>
                </c:pt>
                <c:pt idx="89">
                  <c:v>-1.00514994087473</c:v>
                </c:pt>
                <c:pt idx="90">
                  <c:v>-1.22305535534928</c:v>
                </c:pt>
                <c:pt idx="91">
                  <c:v>-0.764270713853474</c:v>
                </c:pt>
                <c:pt idx="92">
                  <c:v>-1.06450115068243</c:v>
                </c:pt>
                <c:pt idx="93">
                  <c:v>-1.34669577566605</c:v>
                </c:pt>
                <c:pt idx="94">
                  <c:v>-2.0013165719824499</c:v>
                </c:pt>
                <c:pt idx="95">
                  <c:v>-2.02658176729937</c:v>
                </c:pt>
                <c:pt idx="96">
                  <c:v>-2.0481821920536301</c:v>
                </c:pt>
                <c:pt idx="97">
                  <c:v>-2.82170126152092</c:v>
                </c:pt>
                <c:pt idx="98">
                  <c:v>-2.6265256848512299</c:v>
                </c:pt>
                <c:pt idx="99">
                  <c:v>-2.2871722854488499</c:v>
                </c:pt>
                <c:pt idx="100">
                  <c:v>-1.83325304455051</c:v>
                </c:pt>
                <c:pt idx="101">
                  <c:v>-1.5379944285755001</c:v>
                </c:pt>
                <c:pt idx="102">
                  <c:v>-1.38467090395814</c:v>
                </c:pt>
                <c:pt idx="103">
                  <c:v>-0.861249469447119</c:v>
                </c:pt>
                <c:pt idx="104">
                  <c:v>-0.57222693670019398</c:v>
                </c:pt>
                <c:pt idx="105">
                  <c:v>-0.43272535556854902</c:v>
                </c:pt>
                <c:pt idx="106">
                  <c:v>0.44013034147255498</c:v>
                </c:pt>
                <c:pt idx="107">
                  <c:v>-0.19750749734550099</c:v>
                </c:pt>
                <c:pt idx="108">
                  <c:v>0.62427802235369201</c:v>
                </c:pt>
                <c:pt idx="109">
                  <c:v>1.68134616358331</c:v>
                </c:pt>
                <c:pt idx="110">
                  <c:v>1.60772769240234</c:v>
                </c:pt>
                <c:pt idx="111">
                  <c:v>1.2578301186454499</c:v>
                </c:pt>
                <c:pt idx="112">
                  <c:v>0.77842046161076806</c:v>
                </c:pt>
                <c:pt idx="113">
                  <c:v>1.30873685468505</c:v>
                </c:pt>
                <c:pt idx="114">
                  <c:v>0.82488709673582705</c:v>
                </c:pt>
                <c:pt idx="115">
                  <c:v>-7.4042667352637204E-2</c:v>
                </c:pt>
                <c:pt idx="116">
                  <c:v>0.34691688292281703</c:v>
                </c:pt>
                <c:pt idx="117">
                  <c:v>0.40018037487014102</c:v>
                </c:pt>
                <c:pt idx="118">
                  <c:v>6.5532712676138402E-2</c:v>
                </c:pt>
                <c:pt idx="119">
                  <c:v>-5.5492770759644303E-2</c:v>
                </c:pt>
                <c:pt idx="120">
                  <c:v>-0.70923369535354497</c:v>
                </c:pt>
                <c:pt idx="121">
                  <c:v>-1.4181240695367601</c:v>
                </c:pt>
                <c:pt idx="122">
                  <c:v>-1.13289238942784</c:v>
                </c:pt>
                <c:pt idx="123">
                  <c:v>-0.92558897242090299</c:v>
                </c:pt>
                <c:pt idx="124">
                  <c:v>-0.739136825961348</c:v>
                </c:pt>
                <c:pt idx="125">
                  <c:v>-0.25552093634084999</c:v>
                </c:pt>
                <c:pt idx="126">
                  <c:v>0.45454057787056901</c:v>
                </c:pt>
                <c:pt idx="127">
                  <c:v>0.75387096607946502</c:v>
                </c:pt>
                <c:pt idx="128">
                  <c:v>0.24677957918048599</c:v>
                </c:pt>
                <c:pt idx="129">
                  <c:v>0.51885781595012403</c:v>
                </c:pt>
                <c:pt idx="130">
                  <c:v>0.26581195466969498</c:v>
                </c:pt>
                <c:pt idx="131">
                  <c:v>-0.44821824116592102</c:v>
                </c:pt>
                <c:pt idx="132">
                  <c:v>0.104952308387936</c:v>
                </c:pt>
                <c:pt idx="133">
                  <c:v>0.37676659090085901</c:v>
                </c:pt>
                <c:pt idx="134">
                  <c:v>5.5122374786166398E-2</c:v>
                </c:pt>
                <c:pt idx="135">
                  <c:v>-0.214231902516514</c:v>
                </c:pt>
                <c:pt idx="136">
                  <c:v>-0.12889250089674201</c:v>
                </c:pt>
                <c:pt idx="137">
                  <c:v>-0.18803322526267999</c:v>
                </c:pt>
                <c:pt idx="138">
                  <c:v>-0.38566808899382299</c:v>
                </c:pt>
                <c:pt idx="139">
                  <c:v>-0.45944411885366898</c:v>
                </c:pt>
                <c:pt idx="140">
                  <c:v>0.233749602957843</c:v>
                </c:pt>
                <c:pt idx="141">
                  <c:v>0.782341859180673</c:v>
                </c:pt>
                <c:pt idx="142">
                  <c:v>1.04403721152622</c:v>
                </c:pt>
                <c:pt idx="143">
                  <c:v>0.64444188100723199</c:v>
                </c:pt>
                <c:pt idx="144">
                  <c:v>7.4694486348091699E-2</c:v>
                </c:pt>
                <c:pt idx="145">
                  <c:v>-0.22291478578172999</c:v>
                </c:pt>
                <c:pt idx="146">
                  <c:v>-0.48664311811268701</c:v>
                </c:pt>
                <c:pt idx="147">
                  <c:v>-0.64312503649888897</c:v>
                </c:pt>
                <c:pt idx="148">
                  <c:v>-0.68198689671424595</c:v>
                </c:pt>
                <c:pt idx="149">
                  <c:v>-0.150703909627071</c:v>
                </c:pt>
                <c:pt idx="150">
                  <c:v>0.16747204047445</c:v>
                </c:pt>
                <c:pt idx="151">
                  <c:v>0.30624529609437801</c:v>
                </c:pt>
                <c:pt idx="152">
                  <c:v>0.49347739985587202</c:v>
                </c:pt>
                <c:pt idx="153">
                  <c:v>0.215046315123119</c:v>
                </c:pt>
                <c:pt idx="154">
                  <c:v>0.31461662182731498</c:v>
                </c:pt>
                <c:pt idx="155">
                  <c:v>0.73833189841977798</c:v>
                </c:pt>
                <c:pt idx="156">
                  <c:v>0.66371277048721999</c:v>
                </c:pt>
                <c:pt idx="157">
                  <c:v>0.108524437243989</c:v>
                </c:pt>
                <c:pt idx="158">
                  <c:v>0.51941869561690501</c:v>
                </c:pt>
                <c:pt idx="159">
                  <c:v>0.46962904259097299</c:v>
                </c:pt>
                <c:pt idx="160">
                  <c:v>0.12664083642097501</c:v>
                </c:pt>
                <c:pt idx="161">
                  <c:v>0.28765996640881702</c:v>
                </c:pt>
                <c:pt idx="162">
                  <c:v>-0.15670240651915801</c:v>
                </c:pt>
                <c:pt idx="163">
                  <c:v>0.35436178087109199</c:v>
                </c:pt>
                <c:pt idx="164">
                  <c:v>-0.36668944654895302</c:v>
                </c:pt>
                <c:pt idx="165">
                  <c:v>-0.39126227615190101</c:v>
                </c:pt>
                <c:pt idx="166">
                  <c:v>0.17064035358622201</c:v>
                </c:pt>
                <c:pt idx="167">
                  <c:v>-0.37192338057129198</c:v>
                </c:pt>
                <c:pt idx="168">
                  <c:v>-0.51445064432002596</c:v>
                </c:pt>
                <c:pt idx="169">
                  <c:v>0.46511692359694001</c:v>
                </c:pt>
                <c:pt idx="170">
                  <c:v>0.26297658956516301</c:v>
                </c:pt>
                <c:pt idx="171">
                  <c:v>9.3698416288624201E-2</c:v>
                </c:pt>
                <c:pt idx="172">
                  <c:v>-0.22182810860048699</c:v>
                </c:pt>
                <c:pt idx="173">
                  <c:v>-0.57356894015663595</c:v>
                </c:pt>
                <c:pt idx="174">
                  <c:v>-0.10267921031838</c:v>
                </c:pt>
                <c:pt idx="175">
                  <c:v>-1.6265340073933701</c:v>
                </c:pt>
                <c:pt idx="176">
                  <c:v>-1.3262577064318399</c:v>
                </c:pt>
                <c:pt idx="177">
                  <c:v>-0.94163284848074302</c:v>
                </c:pt>
                <c:pt idx="178">
                  <c:v>0.126444624410671</c:v>
                </c:pt>
                <c:pt idx="179">
                  <c:v>0.57658372024728599</c:v>
                </c:pt>
                <c:pt idx="180">
                  <c:v>0.16110816294977501</c:v>
                </c:pt>
                <c:pt idx="181">
                  <c:v>0.80601757246331596</c:v>
                </c:pt>
                <c:pt idx="182">
                  <c:v>0.94196146484507504</c:v>
                </c:pt>
                <c:pt idx="183">
                  <c:v>1.3625620470591799</c:v>
                </c:pt>
                <c:pt idx="184">
                  <c:v>1.3152954733557101</c:v>
                </c:pt>
                <c:pt idx="185">
                  <c:v>1.35859013532177</c:v>
                </c:pt>
                <c:pt idx="186">
                  <c:v>2.2849396171384999</c:v>
                </c:pt>
                <c:pt idx="187">
                  <c:v>2.5080777193625301</c:v>
                </c:pt>
                <c:pt idx="188">
                  <c:v>2.7874588904879101</c:v>
                </c:pt>
                <c:pt idx="189">
                  <c:v>2.7216348749215098</c:v>
                </c:pt>
                <c:pt idx="190">
                  <c:v>2.3581224652352399</c:v>
                </c:pt>
                <c:pt idx="191">
                  <c:v>1.7089717248642</c:v>
                </c:pt>
                <c:pt idx="192">
                  <c:v>1.1025703031751599</c:v>
                </c:pt>
                <c:pt idx="193">
                  <c:v>-4.0101844522866401E-2</c:v>
                </c:pt>
                <c:pt idx="194">
                  <c:v>-0.79410968593167797</c:v>
                </c:pt>
                <c:pt idx="195">
                  <c:v>-0.40855992976095301</c:v>
                </c:pt>
                <c:pt idx="196">
                  <c:v>-0.48472593487166599</c:v>
                </c:pt>
                <c:pt idx="197">
                  <c:v>-0.206370733550992</c:v>
                </c:pt>
                <c:pt idx="198">
                  <c:v>-0.79087205267650096</c:v>
                </c:pt>
                <c:pt idx="199">
                  <c:v>-0.12678007721162601</c:v>
                </c:pt>
                <c:pt idx="200">
                  <c:v>0.39455494319946</c:v>
                </c:pt>
                <c:pt idx="201">
                  <c:v>-0.42514139066637802</c:v>
                </c:pt>
                <c:pt idx="202">
                  <c:v>0.12214663352942499</c:v>
                </c:pt>
                <c:pt idx="203">
                  <c:v>0.71379236855474304</c:v>
                </c:pt>
                <c:pt idx="204">
                  <c:v>0.170469957526421</c:v>
                </c:pt>
                <c:pt idx="205">
                  <c:v>-0.13277891259404501</c:v>
                </c:pt>
                <c:pt idx="206">
                  <c:v>-0.57879962076247604</c:v>
                </c:pt>
                <c:pt idx="207">
                  <c:v>-0.59488502548480604</c:v>
                </c:pt>
                <c:pt idx="208">
                  <c:v>-0.67239327047800601</c:v>
                </c:pt>
                <c:pt idx="209">
                  <c:v>-1.1295641623460599</c:v>
                </c:pt>
                <c:pt idx="210">
                  <c:v>-0.159185796928101</c:v>
                </c:pt>
                <c:pt idx="211">
                  <c:v>9.1380563696777703E-2</c:v>
                </c:pt>
                <c:pt idx="212">
                  <c:v>4.5137656118199802E-2</c:v>
                </c:pt>
                <c:pt idx="213">
                  <c:v>0.25193288971087802</c:v>
                </c:pt>
                <c:pt idx="214">
                  <c:v>1.15246839454151</c:v>
                </c:pt>
                <c:pt idx="215">
                  <c:v>0.87041001030813303</c:v>
                </c:pt>
                <c:pt idx="216">
                  <c:v>-0.21735942776893999</c:v>
                </c:pt>
                <c:pt idx="217">
                  <c:v>-0.31098710223787501</c:v>
                </c:pt>
                <c:pt idx="218">
                  <c:v>-0.362893185775783</c:v>
                </c:pt>
                <c:pt idx="219">
                  <c:v>-0.17487558641909801</c:v>
                </c:pt>
                <c:pt idx="220">
                  <c:v>-0.87789789281094399</c:v>
                </c:pt>
                <c:pt idx="221">
                  <c:v>-1.1181698288100499</c:v>
                </c:pt>
                <c:pt idx="222">
                  <c:v>-0.28032605427608798</c:v>
                </c:pt>
                <c:pt idx="223">
                  <c:v>0.35908067565852297</c:v>
                </c:pt>
                <c:pt idx="224">
                  <c:v>0.89199543355016198</c:v>
                </c:pt>
                <c:pt idx="225">
                  <c:v>1.11221577561915</c:v>
                </c:pt>
                <c:pt idx="226">
                  <c:v>0.96892242214042201</c:v>
                </c:pt>
                <c:pt idx="227">
                  <c:v>1.1258379215860199</c:v>
                </c:pt>
                <c:pt idx="228">
                  <c:v>0.81342331274477198</c:v>
                </c:pt>
                <c:pt idx="229">
                  <c:v>0.46378984528820799</c:v>
                </c:pt>
                <c:pt idx="230">
                  <c:v>-0.14816313446066401</c:v>
                </c:pt>
                <c:pt idx="231">
                  <c:v>7.4254091523204599E-2</c:v>
                </c:pt>
                <c:pt idx="232">
                  <c:v>-0.220603249498033</c:v>
                </c:pt>
                <c:pt idx="233">
                  <c:v>-7.7707799266497804E-2</c:v>
                </c:pt>
                <c:pt idx="234">
                  <c:v>-0.19754791831347299</c:v>
                </c:pt>
                <c:pt idx="235">
                  <c:v>-9.4961248448614796E-2</c:v>
                </c:pt>
                <c:pt idx="236">
                  <c:v>0.19718014019656699</c:v>
                </c:pt>
                <c:pt idx="237">
                  <c:v>-0.81403534712036596</c:v>
                </c:pt>
                <c:pt idx="238">
                  <c:v>-0.255265539030613</c:v>
                </c:pt>
                <c:pt idx="239">
                  <c:v>0.50684499166189201</c:v>
                </c:pt>
                <c:pt idx="240">
                  <c:v>0.55091145058645696</c:v>
                </c:pt>
                <c:pt idx="241">
                  <c:v>-4.3839235752187497E-2</c:v>
                </c:pt>
                <c:pt idx="242">
                  <c:v>-0.18446954049781999</c:v>
                </c:pt>
                <c:pt idx="243">
                  <c:v>-4.4024344857767399E-2</c:v>
                </c:pt>
                <c:pt idx="244">
                  <c:v>-0.38617151022558599</c:v>
                </c:pt>
                <c:pt idx="245">
                  <c:v>-1.1014446910715201</c:v>
                </c:pt>
                <c:pt idx="246">
                  <c:v>-1.5095670914691901</c:v>
                </c:pt>
                <c:pt idx="247">
                  <c:v>-1.11062211822752</c:v>
                </c:pt>
                <c:pt idx="248">
                  <c:v>-1.30370085765614</c:v>
                </c:pt>
                <c:pt idx="249">
                  <c:v>-0.47357288912798501</c:v>
                </c:pt>
                <c:pt idx="250">
                  <c:v>0.34016202377026999</c:v>
                </c:pt>
                <c:pt idx="251">
                  <c:v>-0.17361393274979001</c:v>
                </c:pt>
                <c:pt idx="252">
                  <c:v>0.211353313863412</c:v>
                </c:pt>
                <c:pt idx="253">
                  <c:v>0.49701192204745098</c:v>
                </c:pt>
                <c:pt idx="254">
                  <c:v>0.709609479183406</c:v>
                </c:pt>
                <c:pt idx="255">
                  <c:v>0.34044580954411002</c:v>
                </c:pt>
                <c:pt idx="256">
                  <c:v>-3.8330546185094102E-3</c:v>
                </c:pt>
                <c:pt idx="257">
                  <c:v>1.0109762065100101</c:v>
                </c:pt>
                <c:pt idx="258">
                  <c:v>0.91749344747825101</c:v>
                </c:pt>
                <c:pt idx="259">
                  <c:v>0.86889568654602101</c:v>
                </c:pt>
                <c:pt idx="260">
                  <c:v>0.63764116666049098</c:v>
                </c:pt>
                <c:pt idx="261">
                  <c:v>1.2249172685277101</c:v>
                </c:pt>
                <c:pt idx="262">
                  <c:v>1.5071933954069601</c:v>
                </c:pt>
                <c:pt idx="263">
                  <c:v>1.4213073856446901</c:v>
                </c:pt>
                <c:pt idx="264">
                  <c:v>1.4337060870459799</c:v>
                </c:pt>
                <c:pt idx="265">
                  <c:v>1.71157184420541</c:v>
                </c:pt>
                <c:pt idx="266">
                  <c:v>2.2573538100907702</c:v>
                </c:pt>
                <c:pt idx="267">
                  <c:v>2.3899150335249799</c:v>
                </c:pt>
                <c:pt idx="268">
                  <c:v>2.8846666915159802</c:v>
                </c:pt>
                <c:pt idx="269">
                  <c:v>3.0669427289553899</c:v>
                </c:pt>
                <c:pt idx="270">
                  <c:v>3.0853040440345501</c:v>
                </c:pt>
                <c:pt idx="271">
                  <c:v>2.9665830972137202</c:v>
                </c:pt>
                <c:pt idx="272">
                  <c:v>3.0932329027606</c:v>
                </c:pt>
                <c:pt idx="273">
                  <c:v>3.0986781920853801</c:v>
                </c:pt>
                <c:pt idx="274">
                  <c:v>2.4513370868345499</c:v>
                </c:pt>
                <c:pt idx="275">
                  <c:v>0.96669371808095295</c:v>
                </c:pt>
                <c:pt idx="276">
                  <c:v>0.69601485505267602</c:v>
                </c:pt>
                <c:pt idx="277">
                  <c:v>-2.4313836382039399E-2</c:v>
                </c:pt>
                <c:pt idx="278">
                  <c:v>-1.6810924058329699</c:v>
                </c:pt>
                <c:pt idx="279">
                  <c:v>-1.6678127428977501</c:v>
                </c:pt>
                <c:pt idx="280">
                  <c:v>-1.6034639562416899</c:v>
                </c:pt>
                <c:pt idx="281">
                  <c:v>-1.8228955984227999</c:v>
                </c:pt>
                <c:pt idx="282">
                  <c:v>-2.2411992948550798</c:v>
                </c:pt>
                <c:pt idx="283">
                  <c:v>-0.338110050667914</c:v>
                </c:pt>
                <c:pt idx="284">
                  <c:v>0.75292960854713498</c:v>
                </c:pt>
                <c:pt idx="285">
                  <c:v>-2.7442850424768801E-2</c:v>
                </c:pt>
                <c:pt idx="286">
                  <c:v>-0.31109844855464303</c:v>
                </c:pt>
                <c:pt idx="287">
                  <c:v>0.25132659855484901</c:v>
                </c:pt>
                <c:pt idx="288">
                  <c:v>-1.34889071689249E-2</c:v>
                </c:pt>
                <c:pt idx="289">
                  <c:v>-0.67493644640648198</c:v>
                </c:pt>
                <c:pt idx="290">
                  <c:v>-0.84724073967642699</c:v>
                </c:pt>
                <c:pt idx="291">
                  <c:v>-0.382526280872934</c:v>
                </c:pt>
                <c:pt idx="292">
                  <c:v>-6.7562988437257304E-2</c:v>
                </c:pt>
                <c:pt idx="293">
                  <c:v>-0.41199972884798403</c:v>
                </c:pt>
                <c:pt idx="294">
                  <c:v>-0.24446878169021</c:v>
                </c:pt>
                <c:pt idx="295">
                  <c:v>-0.23960266254823401</c:v>
                </c:pt>
                <c:pt idx="296">
                  <c:v>-0.507844549047062</c:v>
                </c:pt>
                <c:pt idx="297">
                  <c:v>-1.1259930315064399</c:v>
                </c:pt>
                <c:pt idx="298">
                  <c:v>-1.5537923721606499</c:v>
                </c:pt>
                <c:pt idx="299">
                  <c:v>-1.70259694206863</c:v>
                </c:pt>
                <c:pt idx="300">
                  <c:v>-1.8456807883612101</c:v>
                </c:pt>
                <c:pt idx="301">
                  <c:v>-1.8978052722902601</c:v>
                </c:pt>
                <c:pt idx="302">
                  <c:v>-1.77239375039917</c:v>
                </c:pt>
                <c:pt idx="303">
                  <c:v>-1.1711448723259501</c:v>
                </c:pt>
                <c:pt idx="304">
                  <c:v>-0.86452086393655103</c:v>
                </c:pt>
                <c:pt idx="305">
                  <c:v>-0.64022046680633604</c:v>
                </c:pt>
                <c:pt idx="306">
                  <c:v>-0.19040344259036401</c:v>
                </c:pt>
                <c:pt idx="307">
                  <c:v>0.79316533210800799</c:v>
                </c:pt>
                <c:pt idx="308">
                  <c:v>0.47377025517824001</c:v>
                </c:pt>
                <c:pt idx="309">
                  <c:v>-4.5396804408877001E-2</c:v>
                </c:pt>
                <c:pt idx="310">
                  <c:v>-0.34155282813003601</c:v>
                </c:pt>
                <c:pt idx="311">
                  <c:v>0.84555290106688796</c:v>
                </c:pt>
                <c:pt idx="312">
                  <c:v>1.34804605054336</c:v>
                </c:pt>
                <c:pt idx="313">
                  <c:v>0.58885186204791695</c:v>
                </c:pt>
                <c:pt idx="314">
                  <c:v>0.70149388128289503</c:v>
                </c:pt>
                <c:pt idx="315">
                  <c:v>0.979434231032972</c:v>
                </c:pt>
                <c:pt idx="316">
                  <c:v>1.6735124477393299</c:v>
                </c:pt>
                <c:pt idx="317">
                  <c:v>1.5353844134230701</c:v>
                </c:pt>
                <c:pt idx="318">
                  <c:v>1.0120267942549901</c:v>
                </c:pt>
                <c:pt idx="319">
                  <c:v>1.18953984840739</c:v>
                </c:pt>
                <c:pt idx="320">
                  <c:v>1.20396105244933</c:v>
                </c:pt>
                <c:pt idx="321">
                  <c:v>1.05785368349988</c:v>
                </c:pt>
                <c:pt idx="322">
                  <c:v>-0.38710868983991398</c:v>
                </c:pt>
                <c:pt idx="323">
                  <c:v>-1.20501703486692</c:v>
                </c:pt>
                <c:pt idx="324">
                  <c:v>-1.01498552729689</c:v>
                </c:pt>
                <c:pt idx="325">
                  <c:v>-0.86838607570598703</c:v>
                </c:pt>
                <c:pt idx="326">
                  <c:v>-0.50092308595846302</c:v>
                </c:pt>
                <c:pt idx="327">
                  <c:v>4.68620599310869E-2</c:v>
                </c:pt>
                <c:pt idx="328">
                  <c:v>0.76250413602780198</c:v>
                </c:pt>
                <c:pt idx="329">
                  <c:v>0.90834779569123503</c:v>
                </c:pt>
                <c:pt idx="330">
                  <c:v>0.94060464912035502</c:v>
                </c:pt>
                <c:pt idx="331">
                  <c:v>0.83135562689206399</c:v>
                </c:pt>
                <c:pt idx="332">
                  <c:v>0.131684902024992</c:v>
                </c:pt>
                <c:pt idx="333">
                  <c:v>0.197749812216341</c:v>
                </c:pt>
                <c:pt idx="334">
                  <c:v>-0.96307627814367003</c:v>
                </c:pt>
                <c:pt idx="335">
                  <c:v>-0.73384773479653798</c:v>
                </c:pt>
                <c:pt idx="336">
                  <c:v>0.28674314821139901</c:v>
                </c:pt>
                <c:pt idx="337">
                  <c:v>0.93792043306651096</c:v>
                </c:pt>
                <c:pt idx="338">
                  <c:v>1.09194472984424</c:v>
                </c:pt>
                <c:pt idx="339">
                  <c:v>0.845776379684817</c:v>
                </c:pt>
                <c:pt idx="340">
                  <c:v>0.75538666494836504</c:v>
                </c:pt>
                <c:pt idx="341">
                  <c:v>0.70312238692562701</c:v>
                </c:pt>
                <c:pt idx="342">
                  <c:v>0.82712726391373803</c:v>
                </c:pt>
                <c:pt idx="343">
                  <c:v>0.33818131220415698</c:v>
                </c:pt>
                <c:pt idx="344">
                  <c:v>0.38506099284850398</c:v>
                </c:pt>
                <c:pt idx="345">
                  <c:v>-0.11123867977085899</c:v>
                </c:pt>
                <c:pt idx="346">
                  <c:v>0.14199304250906</c:v>
                </c:pt>
                <c:pt idx="347">
                  <c:v>-2.9502445997451499E-2</c:v>
                </c:pt>
                <c:pt idx="348">
                  <c:v>-0.64952652112086096</c:v>
                </c:pt>
                <c:pt idx="349">
                  <c:v>-1.1787188481156201</c:v>
                </c:pt>
                <c:pt idx="350">
                  <c:v>-0.87630040464270897</c:v>
                </c:pt>
                <c:pt idx="351">
                  <c:v>-0.58941638341451197</c:v>
                </c:pt>
                <c:pt idx="352">
                  <c:v>-0.56952725514918301</c:v>
                </c:pt>
                <c:pt idx="353">
                  <c:v>-0.26198485334586202</c:v>
                </c:pt>
                <c:pt idx="354">
                  <c:v>0.209892515205091</c:v>
                </c:pt>
                <c:pt idx="355">
                  <c:v>0.91135301821944203</c:v>
                </c:pt>
                <c:pt idx="356">
                  <c:v>0.637050575741267</c:v>
                </c:pt>
                <c:pt idx="357">
                  <c:v>0.65299399487325704</c:v>
                </c:pt>
                <c:pt idx="358">
                  <c:v>0.31828410907058102</c:v>
                </c:pt>
                <c:pt idx="359">
                  <c:v>1.31779595715408E-2</c:v>
                </c:pt>
                <c:pt idx="360">
                  <c:v>-0.35052807487651</c:v>
                </c:pt>
                <c:pt idx="361">
                  <c:v>-0.39172735806812298</c:v>
                </c:pt>
                <c:pt idx="362">
                  <c:v>0.56436587202258703</c:v>
                </c:pt>
                <c:pt idx="363">
                  <c:v>0.97659146937490704</c:v>
                </c:pt>
                <c:pt idx="364">
                  <c:v>1.0675186431113299</c:v>
                </c:pt>
                <c:pt idx="365">
                  <c:v>1.2626334871418401</c:v>
                </c:pt>
                <c:pt idx="366">
                  <c:v>1.12648058188313</c:v>
                </c:pt>
                <c:pt idx="367">
                  <c:v>1.07278242652934</c:v>
                </c:pt>
                <c:pt idx="368">
                  <c:v>0.11184759519544001</c:v>
                </c:pt>
                <c:pt idx="369">
                  <c:v>-0.22951733756481099</c:v>
                </c:pt>
                <c:pt idx="370">
                  <c:v>-0.64929307183077301</c:v>
                </c:pt>
                <c:pt idx="371">
                  <c:v>-0.23038238646285999</c:v>
                </c:pt>
                <c:pt idx="372">
                  <c:v>-0.89723997343534101</c:v>
                </c:pt>
                <c:pt idx="373">
                  <c:v>-1.1948106319324401</c:v>
                </c:pt>
                <c:pt idx="374">
                  <c:v>-0.95867031764267996</c:v>
                </c:pt>
                <c:pt idx="375">
                  <c:v>-1.1362042971203401</c:v>
                </c:pt>
                <c:pt idx="376">
                  <c:v>-0.59834708412323701</c:v>
                </c:pt>
                <c:pt idx="377">
                  <c:v>-1.2416078335243701</c:v>
                </c:pt>
                <c:pt idx="378">
                  <c:v>-0.59761864123740804</c:v>
                </c:pt>
                <c:pt idx="379">
                  <c:v>-0.21697439577761399</c:v>
                </c:pt>
                <c:pt idx="380">
                  <c:v>-6.3015655572988202E-2</c:v>
                </c:pt>
                <c:pt idx="381">
                  <c:v>0.32800230871974501</c:v>
                </c:pt>
                <c:pt idx="382">
                  <c:v>0.63005989298401199</c:v>
                </c:pt>
                <c:pt idx="383">
                  <c:v>0.54546236857928498</c:v>
                </c:pt>
                <c:pt idx="384">
                  <c:v>0.58203962609186799</c:v>
                </c:pt>
                <c:pt idx="385">
                  <c:v>0.85133476544775999</c:v>
                </c:pt>
                <c:pt idx="386">
                  <c:v>0.19236270987535301</c:v>
                </c:pt>
                <c:pt idx="387">
                  <c:v>-3.9712630960459301E-2</c:v>
                </c:pt>
                <c:pt idx="388">
                  <c:v>-6.92489890108723E-2</c:v>
                </c:pt>
                <c:pt idx="389">
                  <c:v>0.25211669954592603</c:v>
                </c:pt>
                <c:pt idx="390">
                  <c:v>1.38135071368475E-2</c:v>
                </c:pt>
                <c:pt idx="391">
                  <c:v>-0.27880252036750902</c:v>
                </c:pt>
                <c:pt idx="392">
                  <c:v>0.96615474947708202</c:v>
                </c:pt>
                <c:pt idx="393">
                  <c:v>0.984058938986207</c:v>
                </c:pt>
                <c:pt idx="394">
                  <c:v>0.29041409616333802</c:v>
                </c:pt>
                <c:pt idx="395">
                  <c:v>0.217118458885383</c:v>
                </c:pt>
                <c:pt idx="396">
                  <c:v>0.26981150714215602</c:v>
                </c:pt>
                <c:pt idx="397">
                  <c:v>0.46955591028076699</c:v>
                </c:pt>
                <c:pt idx="398">
                  <c:v>-0.147633711053619</c:v>
                </c:pt>
                <c:pt idx="399">
                  <c:v>6.64936234013632E-3</c:v>
                </c:pt>
                <c:pt idx="400">
                  <c:v>0.26188748647568899</c:v>
                </c:pt>
                <c:pt idx="401">
                  <c:v>0.302183029406495</c:v>
                </c:pt>
                <c:pt idx="402">
                  <c:v>0.43455643773835201</c:v>
                </c:pt>
                <c:pt idx="403">
                  <c:v>-6.1169143074892497E-2</c:v>
                </c:pt>
                <c:pt idx="404">
                  <c:v>-0.64481002020136002</c:v>
                </c:pt>
                <c:pt idx="405">
                  <c:v>-1.0157813288217501</c:v>
                </c:pt>
                <c:pt idx="406">
                  <c:v>-1.17045850316518</c:v>
                </c:pt>
                <c:pt idx="407">
                  <c:v>-0.450026445390668</c:v>
                </c:pt>
                <c:pt idx="408">
                  <c:v>-0.21494549462763601</c:v>
                </c:pt>
                <c:pt idx="409">
                  <c:v>0.81991696642777201</c:v>
                </c:pt>
                <c:pt idx="410">
                  <c:v>1.5163789252464801</c:v>
                </c:pt>
                <c:pt idx="411">
                  <c:v>1.6158114101416901</c:v>
                </c:pt>
                <c:pt idx="412">
                  <c:v>1.54931298394434</c:v>
                </c:pt>
                <c:pt idx="413">
                  <c:v>1.2104958770437599</c:v>
                </c:pt>
                <c:pt idx="414">
                  <c:v>1.3592932008269001</c:v>
                </c:pt>
                <c:pt idx="415">
                  <c:v>0.39711432906785599</c:v>
                </c:pt>
                <c:pt idx="416">
                  <c:v>-0.31857056817525897</c:v>
                </c:pt>
                <c:pt idx="417">
                  <c:v>0.111717050359361</c:v>
                </c:pt>
                <c:pt idx="418">
                  <c:v>-0.29117155334866301</c:v>
                </c:pt>
                <c:pt idx="419">
                  <c:v>-7.7840223951068793E-2</c:v>
                </c:pt>
                <c:pt idx="420">
                  <c:v>-0.50884463315296802</c:v>
                </c:pt>
                <c:pt idx="421">
                  <c:v>4.2803482716182702E-3</c:v>
                </c:pt>
                <c:pt idx="422">
                  <c:v>0.55069088025687196</c:v>
                </c:pt>
                <c:pt idx="423">
                  <c:v>-5.2298144617879697E-2</c:v>
                </c:pt>
                <c:pt idx="424">
                  <c:v>8.0313748785986294E-2</c:v>
                </c:pt>
                <c:pt idx="425">
                  <c:v>-2.2277617803956502E-2</c:v>
                </c:pt>
                <c:pt idx="426">
                  <c:v>-3.4386901611902998E-2</c:v>
                </c:pt>
                <c:pt idx="427">
                  <c:v>-0.52560076820801704</c:v>
                </c:pt>
                <c:pt idx="428">
                  <c:v>-0.52037356686921599</c:v>
                </c:pt>
                <c:pt idx="429">
                  <c:v>0.12378489260611</c:v>
                </c:pt>
                <c:pt idx="430">
                  <c:v>0.14277532351345701</c:v>
                </c:pt>
                <c:pt idx="431">
                  <c:v>0.191868005339664</c:v>
                </c:pt>
                <c:pt idx="432">
                  <c:v>0.85451575423639503</c:v>
                </c:pt>
                <c:pt idx="433">
                  <c:v>0.92007716059425504</c:v>
                </c:pt>
                <c:pt idx="434">
                  <c:v>-8.5487404673716405E-3</c:v>
                </c:pt>
                <c:pt idx="435">
                  <c:v>-0.359657935701444</c:v>
                </c:pt>
                <c:pt idx="436">
                  <c:v>-0.109011594569594</c:v>
                </c:pt>
                <c:pt idx="437">
                  <c:v>0.33784551036836402</c:v>
                </c:pt>
                <c:pt idx="438">
                  <c:v>-0.39886240835937498</c:v>
                </c:pt>
                <c:pt idx="439">
                  <c:v>-0.617060193392717</c:v>
                </c:pt>
                <c:pt idx="440">
                  <c:v>0.35915725754109701</c:v>
                </c:pt>
                <c:pt idx="441">
                  <c:v>0.264124013834099</c:v>
                </c:pt>
                <c:pt idx="442">
                  <c:v>0.648266039765658</c:v>
                </c:pt>
                <c:pt idx="443">
                  <c:v>7.2262429891312596E-2</c:v>
                </c:pt>
                <c:pt idx="444">
                  <c:v>-1.9117101225014001E-2</c:v>
                </c:pt>
                <c:pt idx="445">
                  <c:v>0.44089935231357302</c:v>
                </c:pt>
                <c:pt idx="446">
                  <c:v>0.60330528163141695</c:v>
                </c:pt>
                <c:pt idx="447">
                  <c:v>0.796429771855927</c:v>
                </c:pt>
                <c:pt idx="448">
                  <c:v>0.72054025066261496</c:v>
                </c:pt>
                <c:pt idx="449">
                  <c:v>0.61181407286675504</c:v>
                </c:pt>
                <c:pt idx="450">
                  <c:v>0.74129168228251396</c:v>
                </c:pt>
                <c:pt idx="451">
                  <c:v>0.34906109250837097</c:v>
                </c:pt>
                <c:pt idx="452">
                  <c:v>-2.84094953120034E-3</c:v>
                </c:pt>
                <c:pt idx="453">
                  <c:v>0.22200720642817601</c:v>
                </c:pt>
                <c:pt idx="454">
                  <c:v>-1.0181683429950601</c:v>
                </c:pt>
                <c:pt idx="455">
                  <c:v>-4.8450408080456003E-2</c:v>
                </c:pt>
                <c:pt idx="456">
                  <c:v>0.60702061651710904</c:v>
                </c:pt>
                <c:pt idx="457">
                  <c:v>0.87434683196625296</c:v>
                </c:pt>
                <c:pt idx="458">
                  <c:v>0.55472560886688904</c:v>
                </c:pt>
                <c:pt idx="459">
                  <c:v>0.18215539511221099</c:v>
                </c:pt>
                <c:pt idx="460">
                  <c:v>0.59960705263789904</c:v>
                </c:pt>
                <c:pt idx="461">
                  <c:v>0.36553039464563702</c:v>
                </c:pt>
                <c:pt idx="462">
                  <c:v>-0.336627143394785</c:v>
                </c:pt>
                <c:pt idx="463">
                  <c:v>-1.1061083337887301</c:v>
                </c:pt>
                <c:pt idx="464">
                  <c:v>-0.58374015720392503</c:v>
                </c:pt>
                <c:pt idx="465">
                  <c:v>-0.999949241617203</c:v>
                </c:pt>
                <c:pt idx="466">
                  <c:v>-1.6989795758930399</c:v>
                </c:pt>
                <c:pt idx="467">
                  <c:v>-2.5829217756641998</c:v>
                </c:pt>
                <c:pt idx="468">
                  <c:v>-1.81572885144451</c:v>
                </c:pt>
                <c:pt idx="469">
                  <c:v>-1.30708685340853</c:v>
                </c:pt>
                <c:pt idx="470">
                  <c:v>-1.5632164584252299</c:v>
                </c:pt>
                <c:pt idx="471">
                  <c:v>-1.5221299488894899</c:v>
                </c:pt>
                <c:pt idx="472">
                  <c:v>-1.3902200355859899</c:v>
                </c:pt>
                <c:pt idx="473">
                  <c:v>-1.0397652052040001</c:v>
                </c:pt>
                <c:pt idx="474">
                  <c:v>-0.96398323854791301</c:v>
                </c:pt>
                <c:pt idx="475">
                  <c:v>-1.08558563097203</c:v>
                </c:pt>
                <c:pt idx="476">
                  <c:v>-0.26495390940939001</c:v>
                </c:pt>
                <c:pt idx="477">
                  <c:v>-0.25753621452153702</c:v>
                </c:pt>
                <c:pt idx="478">
                  <c:v>0.46723081925485099</c:v>
                </c:pt>
                <c:pt idx="479">
                  <c:v>0.574685870363422</c:v>
                </c:pt>
                <c:pt idx="480">
                  <c:v>1.15202115745424E-3</c:v>
                </c:pt>
                <c:pt idx="481">
                  <c:v>-0.13495802348702199</c:v>
                </c:pt>
                <c:pt idx="482">
                  <c:v>-0.60530138948940204</c:v>
                </c:pt>
                <c:pt idx="483">
                  <c:v>-0.50902578601005899</c:v>
                </c:pt>
                <c:pt idx="484">
                  <c:v>-0.71854738783607597</c:v>
                </c:pt>
                <c:pt idx="485">
                  <c:v>-0.75998790103342895</c:v>
                </c:pt>
                <c:pt idx="486">
                  <c:v>-0.63536963457783402</c:v>
                </c:pt>
                <c:pt idx="487">
                  <c:v>-0.90785110654273904</c:v>
                </c:pt>
                <c:pt idx="488">
                  <c:v>-0.52144377942215903</c:v>
                </c:pt>
                <c:pt idx="489">
                  <c:v>0.120892900143396</c:v>
                </c:pt>
                <c:pt idx="490">
                  <c:v>6.9105151287670696E-2</c:v>
                </c:pt>
                <c:pt idx="491">
                  <c:v>0.46704605381479097</c:v>
                </c:pt>
                <c:pt idx="492">
                  <c:v>0.73813173638978702</c:v>
                </c:pt>
                <c:pt idx="493">
                  <c:v>0.76526250102061399</c:v>
                </c:pt>
                <c:pt idx="494">
                  <c:v>0.70436478643079903</c:v>
                </c:pt>
                <c:pt idx="495">
                  <c:v>0.22073297446812001</c:v>
                </c:pt>
                <c:pt idx="496">
                  <c:v>0.216677380670971</c:v>
                </c:pt>
                <c:pt idx="497">
                  <c:v>-0.25222604342923799</c:v>
                </c:pt>
                <c:pt idx="498">
                  <c:v>-0.85528722207186503</c:v>
                </c:pt>
                <c:pt idx="499">
                  <c:v>-0.89132739648691806</c:v>
                </c:pt>
                <c:pt idx="500">
                  <c:v>-0.93533232819087297</c:v>
                </c:pt>
                <c:pt idx="501">
                  <c:v>-0.96142889061017101</c:v>
                </c:pt>
                <c:pt idx="502">
                  <c:v>-1.0039462468536799</c:v>
                </c:pt>
                <c:pt idx="503">
                  <c:v>-1.1325710130984901</c:v>
                </c:pt>
                <c:pt idx="504">
                  <c:v>-6.6247810467644594E-2</c:v>
                </c:pt>
                <c:pt idx="505">
                  <c:v>-0.55606762924977904</c:v>
                </c:pt>
                <c:pt idx="506">
                  <c:v>-0.454046008616034</c:v>
                </c:pt>
                <c:pt idx="507">
                  <c:v>-0.412323653533192</c:v>
                </c:pt>
                <c:pt idx="508">
                  <c:v>-0.61711287125375802</c:v>
                </c:pt>
                <c:pt idx="509">
                  <c:v>-0.35651609996165601</c:v>
                </c:pt>
                <c:pt idx="510">
                  <c:v>-1.2894594988847901</c:v>
                </c:pt>
                <c:pt idx="511">
                  <c:v>-1.01694059333992</c:v>
                </c:pt>
                <c:pt idx="512">
                  <c:v>-1.37356212673079</c:v>
                </c:pt>
                <c:pt idx="513">
                  <c:v>-1.3353092748122399</c:v>
                </c:pt>
                <c:pt idx="514">
                  <c:v>-1.0590610199917001</c:v>
                </c:pt>
                <c:pt idx="515">
                  <c:v>-0.92858107931831702</c:v>
                </c:pt>
                <c:pt idx="516">
                  <c:v>-0.952201746877129</c:v>
                </c:pt>
                <c:pt idx="517">
                  <c:v>-0.54069782280617795</c:v>
                </c:pt>
                <c:pt idx="518">
                  <c:v>-0.72075824654337906</c:v>
                </c:pt>
                <c:pt idx="519">
                  <c:v>-0.482264797268315</c:v>
                </c:pt>
                <c:pt idx="520">
                  <c:v>-0.32906132559743101</c:v>
                </c:pt>
                <c:pt idx="521">
                  <c:v>2.55890910765794E-2</c:v>
                </c:pt>
                <c:pt idx="522">
                  <c:v>0.45434599881012899</c:v>
                </c:pt>
                <c:pt idx="523">
                  <c:v>-6.9716827440624005E-2</c:v>
                </c:pt>
                <c:pt idx="524">
                  <c:v>2.82226819110428E-2</c:v>
                </c:pt>
                <c:pt idx="525">
                  <c:v>-8.8547938800642698E-2</c:v>
                </c:pt>
                <c:pt idx="526">
                  <c:v>0.21379565139019799</c:v>
                </c:pt>
                <c:pt idx="527">
                  <c:v>-0.37893223936836801</c:v>
                </c:pt>
                <c:pt idx="528">
                  <c:v>-0.49366611832756702</c:v>
                </c:pt>
                <c:pt idx="529">
                  <c:v>-0.89810942329896204</c:v>
                </c:pt>
                <c:pt idx="530">
                  <c:v>-0.29115533593132797</c:v>
                </c:pt>
                <c:pt idx="531">
                  <c:v>-0.58897623691360002</c:v>
                </c:pt>
                <c:pt idx="532">
                  <c:v>-0.57564589694548896</c:v>
                </c:pt>
                <c:pt idx="533">
                  <c:v>-0.22598166890441801</c:v>
                </c:pt>
                <c:pt idx="534">
                  <c:v>-0.45286043497068901</c:v>
                </c:pt>
                <c:pt idx="535">
                  <c:v>2.4540920108682598E-2</c:v>
                </c:pt>
                <c:pt idx="536">
                  <c:v>-7.91735190886695E-2</c:v>
                </c:pt>
                <c:pt idx="537">
                  <c:v>0.53805560855572698</c:v>
                </c:pt>
                <c:pt idx="538">
                  <c:v>-0.57015033418638295</c:v>
                </c:pt>
                <c:pt idx="539">
                  <c:v>-0.55161316324836795</c:v>
                </c:pt>
                <c:pt idx="540">
                  <c:v>-0.328595002178937</c:v>
                </c:pt>
                <c:pt idx="541">
                  <c:v>7.4581781371896194E-2</c:v>
                </c:pt>
                <c:pt idx="542">
                  <c:v>0.500930786767667</c:v>
                </c:pt>
                <c:pt idx="543">
                  <c:v>2.0464309235013699E-2</c:v>
                </c:pt>
                <c:pt idx="544">
                  <c:v>9.7785132922702606E-2</c:v>
                </c:pt>
                <c:pt idx="545">
                  <c:v>9.9684598514319794E-2</c:v>
                </c:pt>
                <c:pt idx="546">
                  <c:v>0.280315526109298</c:v>
                </c:pt>
                <c:pt idx="547">
                  <c:v>-0.110998037461209</c:v>
                </c:pt>
                <c:pt idx="548">
                  <c:v>-0.67289363930608503</c:v>
                </c:pt>
                <c:pt idx="549">
                  <c:v>-0.36254776562526098</c:v>
                </c:pt>
                <c:pt idx="550">
                  <c:v>0.38086291047159598</c:v>
                </c:pt>
                <c:pt idx="551">
                  <c:v>1.1017369714052501</c:v>
                </c:pt>
                <c:pt idx="552">
                  <c:v>1.4671539465715799</c:v>
                </c:pt>
                <c:pt idx="553">
                  <c:v>1.24986812450004</c:v>
                </c:pt>
                <c:pt idx="554">
                  <c:v>1.0415130370807799</c:v>
                </c:pt>
                <c:pt idx="555">
                  <c:v>1.01807015684132</c:v>
                </c:pt>
                <c:pt idx="556">
                  <c:v>0.79003617922456904</c:v>
                </c:pt>
                <c:pt idx="557">
                  <c:v>0.26067658156471302</c:v>
                </c:pt>
                <c:pt idx="558">
                  <c:v>0.23390440477854299</c:v>
                </c:pt>
                <c:pt idx="559">
                  <c:v>0.44714395298098297</c:v>
                </c:pt>
                <c:pt idx="560">
                  <c:v>0.29356369104823798</c:v>
                </c:pt>
                <c:pt idx="561">
                  <c:v>-7.3788838058214595E-2</c:v>
                </c:pt>
                <c:pt idx="562">
                  <c:v>-7.0321212122276804E-3</c:v>
                </c:pt>
                <c:pt idx="563">
                  <c:v>-5.67672300320059E-2</c:v>
                </c:pt>
                <c:pt idx="564">
                  <c:v>-0.51054667284843702</c:v>
                </c:pt>
                <c:pt idx="565">
                  <c:v>-0.100418055716244</c:v>
                </c:pt>
                <c:pt idx="566">
                  <c:v>0.34195213601917801</c:v>
                </c:pt>
                <c:pt idx="567">
                  <c:v>0.97920466348023405</c:v>
                </c:pt>
                <c:pt idx="568">
                  <c:v>0.94489301014576399</c:v>
                </c:pt>
                <c:pt idx="569">
                  <c:v>1.22919569980861</c:v>
                </c:pt>
                <c:pt idx="570">
                  <c:v>0.84287577601071895</c:v>
                </c:pt>
                <c:pt idx="571">
                  <c:v>1.03369828949802</c:v>
                </c:pt>
                <c:pt idx="572">
                  <c:v>0.57921629906985195</c:v>
                </c:pt>
                <c:pt idx="573">
                  <c:v>0.16145229990523099</c:v>
                </c:pt>
                <c:pt idx="574">
                  <c:v>-4.68305719722601E-2</c:v>
                </c:pt>
                <c:pt idx="575">
                  <c:v>-0.591740342337577</c:v>
                </c:pt>
                <c:pt idx="576">
                  <c:v>-6.8505904913246901E-2</c:v>
                </c:pt>
                <c:pt idx="577">
                  <c:v>9.6995079160467901E-2</c:v>
                </c:pt>
                <c:pt idx="578">
                  <c:v>-9.5705348140267509E-3</c:v>
                </c:pt>
                <c:pt idx="579">
                  <c:v>-1.10790225182707E-2</c:v>
                </c:pt>
                <c:pt idx="580">
                  <c:v>-6.1462059065973899E-2</c:v>
                </c:pt>
                <c:pt idx="581">
                  <c:v>0.34372167686175098</c:v>
                </c:pt>
                <c:pt idx="582">
                  <c:v>0.90018768361771195</c:v>
                </c:pt>
                <c:pt idx="583">
                  <c:v>0.67103435995995997</c:v>
                </c:pt>
                <c:pt idx="584">
                  <c:v>1.5804366900129301</c:v>
                </c:pt>
                <c:pt idx="585">
                  <c:v>1.62359271882933</c:v>
                </c:pt>
                <c:pt idx="586">
                  <c:v>2.4837008204088602</c:v>
                </c:pt>
                <c:pt idx="587">
                  <c:v>3.0211991168968702</c:v>
                </c:pt>
                <c:pt idx="588">
                  <c:v>2.7028487240024899</c:v>
                </c:pt>
                <c:pt idx="589">
                  <c:v>2.34326238332295</c:v>
                </c:pt>
                <c:pt idx="590">
                  <c:v>2.0870180916219998</c:v>
                </c:pt>
                <c:pt idx="591">
                  <c:v>2.24793952592184</c:v>
                </c:pt>
                <c:pt idx="592">
                  <c:v>1.6514568727982499</c:v>
                </c:pt>
                <c:pt idx="593">
                  <c:v>0.67365033720255796</c:v>
                </c:pt>
                <c:pt idx="594">
                  <c:v>0.25268607258506398</c:v>
                </c:pt>
                <c:pt idx="595">
                  <c:v>0.48408860746022597</c:v>
                </c:pt>
                <c:pt idx="596">
                  <c:v>0.118067745446657</c:v>
                </c:pt>
                <c:pt idx="597">
                  <c:v>-0.36623436295508699</c:v>
                </c:pt>
                <c:pt idx="598">
                  <c:v>-0.60289030271539201</c:v>
                </c:pt>
                <c:pt idx="599">
                  <c:v>0.187186582126914</c:v>
                </c:pt>
                <c:pt idx="600">
                  <c:v>1.01538038937662</c:v>
                </c:pt>
                <c:pt idx="601">
                  <c:v>1.2052427759914199</c:v>
                </c:pt>
                <c:pt idx="602">
                  <c:v>1.3468215806491399</c:v>
                </c:pt>
                <c:pt idx="603">
                  <c:v>1.90387685650712</c:v>
                </c:pt>
                <c:pt idx="604">
                  <c:v>1.84472657595192</c:v>
                </c:pt>
                <c:pt idx="605">
                  <c:v>1.6281228787043001</c:v>
                </c:pt>
                <c:pt idx="606">
                  <c:v>0.49983355654661199</c:v>
                </c:pt>
                <c:pt idx="607">
                  <c:v>0.64486246189930396</c:v>
                </c:pt>
                <c:pt idx="608">
                  <c:v>-0.230398302013715</c:v>
                </c:pt>
                <c:pt idx="609">
                  <c:v>-0.33949476961845299</c:v>
                </c:pt>
                <c:pt idx="610">
                  <c:v>0.21463361604632999</c:v>
                </c:pt>
                <c:pt idx="611">
                  <c:v>9.1905754987327407E-2</c:v>
                </c:pt>
                <c:pt idx="612">
                  <c:v>1.02429311192872</c:v>
                </c:pt>
                <c:pt idx="613">
                  <c:v>0.65344006780964203</c:v>
                </c:pt>
                <c:pt idx="614">
                  <c:v>0.63704804486896704</c:v>
                </c:pt>
                <c:pt idx="615">
                  <c:v>0.77349907497702097</c:v>
                </c:pt>
                <c:pt idx="616">
                  <c:v>0.65396108212079596</c:v>
                </c:pt>
                <c:pt idx="617">
                  <c:v>1.50644372726939</c:v>
                </c:pt>
                <c:pt idx="618">
                  <c:v>1.1425605859593699</c:v>
                </c:pt>
                <c:pt idx="619">
                  <c:v>1.3636495209270101</c:v>
                </c:pt>
                <c:pt idx="620">
                  <c:v>1.38841468982281</c:v>
                </c:pt>
                <c:pt idx="621">
                  <c:v>1.1516883876978501</c:v>
                </c:pt>
                <c:pt idx="622">
                  <c:v>0.87558441903844597</c:v>
                </c:pt>
                <c:pt idx="623">
                  <c:v>0.19067090043549101</c:v>
                </c:pt>
                <c:pt idx="624">
                  <c:v>-0.18229606308605201</c:v>
                </c:pt>
                <c:pt idx="625">
                  <c:v>1.1997872789135E-2</c:v>
                </c:pt>
                <c:pt idx="626">
                  <c:v>0.32645161084674001</c:v>
                </c:pt>
                <c:pt idx="627">
                  <c:v>0.37861679355401301</c:v>
                </c:pt>
                <c:pt idx="628">
                  <c:v>0.494673356246218</c:v>
                </c:pt>
                <c:pt idx="629">
                  <c:v>0.638921106207893</c:v>
                </c:pt>
                <c:pt idx="630">
                  <c:v>0.98404635349705705</c:v>
                </c:pt>
                <c:pt idx="631">
                  <c:v>0.924426512407999</c:v>
                </c:pt>
                <c:pt idx="632">
                  <c:v>0.62458065956881004</c:v>
                </c:pt>
                <c:pt idx="633">
                  <c:v>0.43497607059280102</c:v>
                </c:pt>
                <c:pt idx="634">
                  <c:v>0.66896207856699297</c:v>
                </c:pt>
                <c:pt idx="635">
                  <c:v>-0.98097398152773196</c:v>
                </c:pt>
                <c:pt idx="636">
                  <c:v>-1.5481188561560499</c:v>
                </c:pt>
                <c:pt idx="637">
                  <c:v>-1.95589893618091</c:v>
                </c:pt>
                <c:pt idx="638">
                  <c:v>-1.3955082813198301</c:v>
                </c:pt>
                <c:pt idx="639">
                  <c:v>-1.2961535024603701</c:v>
                </c:pt>
                <c:pt idx="640">
                  <c:v>-1.63841461511371</c:v>
                </c:pt>
                <c:pt idx="641">
                  <c:v>-1.1673894337708</c:v>
                </c:pt>
                <c:pt idx="642">
                  <c:v>-0.86211198160082703</c:v>
                </c:pt>
                <c:pt idx="643">
                  <c:v>-0.37295038329839902</c:v>
                </c:pt>
                <c:pt idx="644">
                  <c:v>-0.56839418205779801</c:v>
                </c:pt>
                <c:pt idx="645">
                  <c:v>-1.96966501699504</c:v>
                </c:pt>
                <c:pt idx="646">
                  <c:v>-1.2114021608144601</c:v>
                </c:pt>
                <c:pt idx="647">
                  <c:v>-0.74699305932122695</c:v>
                </c:pt>
              </c:numCache>
            </c:numRef>
          </c:val>
          <c:smooth val="0"/>
          <c:extLst>
            <c:ext xmlns:c16="http://schemas.microsoft.com/office/drawing/2014/chart" uri="{C3380CC4-5D6E-409C-BE32-E72D297353CC}">
              <c16:uniqueId val="{00000002-1938-401C-B453-367AC27BDC2E}"/>
            </c:ext>
          </c:extLst>
        </c:ser>
        <c:dLbls>
          <c:showLegendKey val="0"/>
          <c:showVal val="0"/>
          <c:showCatName val="0"/>
          <c:showSerName val="0"/>
          <c:showPercent val="0"/>
          <c:showBubbleSize val="0"/>
        </c:dLbls>
        <c:smooth val="0"/>
        <c:axId val="189332384"/>
        <c:axId val="189332776"/>
      </c:lineChart>
      <c:catAx>
        <c:axId val="18933238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332776"/>
        <c:crosses val="autoZero"/>
        <c:auto val="1"/>
        <c:lblAlgn val="ctr"/>
        <c:lblOffset val="100"/>
        <c:noMultiLvlLbl val="0"/>
      </c:catAx>
      <c:valAx>
        <c:axId val="189332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PI 6</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332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1734811477177264E-2"/>
          <c:y val="5.0925925925925923E-2"/>
          <c:w val="0.92481021317094569"/>
          <c:h val="0.7096668124817731"/>
        </c:manualLayout>
      </c:layout>
      <c:lineChart>
        <c:grouping val="standard"/>
        <c:varyColors val="0"/>
        <c:ser>
          <c:idx val="0"/>
          <c:order val="0"/>
          <c:tx>
            <c:strRef>
              <c:f>'[SPI para os muncípios da Bacia do Rio Jundiaí.xlsx]Planilha1'!$B$14</c:f>
              <c:strCache>
                <c:ptCount val="1"/>
                <c:pt idx="0">
                  <c:v>Extremamente chuvoso</c:v>
                </c:pt>
              </c:strCache>
            </c:strRef>
          </c:tx>
          <c:spPr>
            <a:ln w="28575" cap="rnd">
              <a:solidFill>
                <a:srgbClr val="0070C0"/>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14:$XZ$14</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extLst>
            <c:ext xmlns:c16="http://schemas.microsoft.com/office/drawing/2014/chart" uri="{C3380CC4-5D6E-409C-BE32-E72D297353CC}">
              <c16:uniqueId val="{00000000-B7D3-4E6E-BE68-FFD295FF97C8}"/>
            </c:ext>
          </c:extLst>
        </c:ser>
        <c:ser>
          <c:idx val="3"/>
          <c:order val="1"/>
          <c:tx>
            <c:strRef>
              <c:f>'[SPI para os muncípios da Bacia do Rio Jundiaí.xlsx]Planilha1'!$B$15</c:f>
              <c:strCache>
                <c:ptCount val="1"/>
                <c:pt idx="0">
                  <c:v>Extremamente seco</c:v>
                </c:pt>
              </c:strCache>
            </c:strRef>
          </c:tx>
          <c:spPr>
            <a:ln w="28575" cap="rnd">
              <a:solidFill>
                <a:srgbClr val="C00000"/>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15:$XZ$15</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extLst>
            <c:ext xmlns:c16="http://schemas.microsoft.com/office/drawing/2014/chart" uri="{C3380CC4-5D6E-409C-BE32-E72D297353CC}">
              <c16:uniqueId val="{00000001-B7D3-4E6E-BE68-FFD295FF97C8}"/>
            </c:ext>
          </c:extLst>
        </c:ser>
        <c:ser>
          <c:idx val="4"/>
          <c:order val="2"/>
          <c:tx>
            <c:strRef>
              <c:f>'[SPI para os muncípios da Bacia do Rio Jundiaí.xlsx]Planilha1'!$B$5</c:f>
              <c:strCache>
                <c:ptCount val="1"/>
                <c:pt idx="0">
                  <c:v>spi12</c:v>
                </c:pt>
              </c:strCache>
            </c:strRef>
          </c:tx>
          <c:spPr>
            <a:ln w="12700" cap="rnd">
              <a:solidFill>
                <a:schemeClr val="tx1"/>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5:$XZ$5</c:f>
              <c:numCache>
                <c:formatCode>_(* #,##0.00_);_(* \(#,##0.00\);_(* "-"??_);_(@_)</c:formatCode>
                <c:ptCount val="648"/>
                <c:pt idx="0">
                  <c:v>0</c:v>
                </c:pt>
                <c:pt idx="1">
                  <c:v>0</c:v>
                </c:pt>
                <c:pt idx="2">
                  <c:v>0</c:v>
                </c:pt>
                <c:pt idx="3">
                  <c:v>0</c:v>
                </c:pt>
                <c:pt idx="4">
                  <c:v>0</c:v>
                </c:pt>
                <c:pt idx="5">
                  <c:v>0</c:v>
                </c:pt>
                <c:pt idx="6">
                  <c:v>0</c:v>
                </c:pt>
                <c:pt idx="7">
                  <c:v>0</c:v>
                </c:pt>
                <c:pt idx="8">
                  <c:v>0</c:v>
                </c:pt>
                <c:pt idx="9">
                  <c:v>0</c:v>
                </c:pt>
                <c:pt idx="10">
                  <c:v>0</c:v>
                </c:pt>
                <c:pt idx="11">
                  <c:v>-1.68273582155683</c:v>
                </c:pt>
                <c:pt idx="12">
                  <c:v>-1.7238020867825199</c:v>
                </c:pt>
                <c:pt idx="13">
                  <c:v>-1.7193905106035099</c:v>
                </c:pt>
                <c:pt idx="14">
                  <c:v>-1.13717442163266</c:v>
                </c:pt>
                <c:pt idx="15">
                  <c:v>-1.4927539310965601</c:v>
                </c:pt>
                <c:pt idx="16">
                  <c:v>-1.6143565455619899</c:v>
                </c:pt>
                <c:pt idx="17">
                  <c:v>-1.42363958232432</c:v>
                </c:pt>
                <c:pt idx="18">
                  <c:v>-1.3292737971056501</c:v>
                </c:pt>
                <c:pt idx="19">
                  <c:v>-1.16527164648874</c:v>
                </c:pt>
                <c:pt idx="20">
                  <c:v>-0.92753132663051896</c:v>
                </c:pt>
                <c:pt idx="21">
                  <c:v>-9.5044945126306901E-2</c:v>
                </c:pt>
                <c:pt idx="22">
                  <c:v>-0.333372056656277</c:v>
                </c:pt>
                <c:pt idx="23">
                  <c:v>7.6742037943403396E-2</c:v>
                </c:pt>
                <c:pt idx="24">
                  <c:v>0.367958333658156</c:v>
                </c:pt>
                <c:pt idx="25">
                  <c:v>0.142002353544362</c:v>
                </c:pt>
                <c:pt idx="26">
                  <c:v>-0.61617645928898002</c:v>
                </c:pt>
                <c:pt idx="27">
                  <c:v>-0.618392311765111</c:v>
                </c:pt>
                <c:pt idx="28">
                  <c:v>-0.70510033090594904</c:v>
                </c:pt>
                <c:pt idx="29">
                  <c:v>-0.77782365353479099</c:v>
                </c:pt>
                <c:pt idx="30">
                  <c:v>-0.95024352142762303</c:v>
                </c:pt>
                <c:pt idx="31">
                  <c:v>-1.2145764408333</c:v>
                </c:pt>
                <c:pt idx="32">
                  <c:v>-1.2884093136377801</c:v>
                </c:pt>
                <c:pt idx="33">
                  <c:v>-2.01848489690836</c:v>
                </c:pt>
                <c:pt idx="34">
                  <c:v>-1.9924159386667799</c:v>
                </c:pt>
                <c:pt idx="35">
                  <c:v>-3.0319565300609899</c:v>
                </c:pt>
                <c:pt idx="36">
                  <c:v>-3.5036668033654199</c:v>
                </c:pt>
                <c:pt idx="37">
                  <c:v>-3.0862448304414198</c:v>
                </c:pt>
                <c:pt idx="38">
                  <c:v>-3.1536104857868299</c:v>
                </c:pt>
                <c:pt idx="39">
                  <c:v>-2.8846137555284699</c:v>
                </c:pt>
                <c:pt idx="40">
                  <c:v>-2.6484689665583301</c:v>
                </c:pt>
                <c:pt idx="41">
                  <c:v>-2.34571524518923</c:v>
                </c:pt>
                <c:pt idx="42">
                  <c:v>-2.1142120288792898</c:v>
                </c:pt>
                <c:pt idx="43">
                  <c:v>-2.0683658573958899</c:v>
                </c:pt>
                <c:pt idx="44">
                  <c:v>-1.4802763751967001</c:v>
                </c:pt>
                <c:pt idx="45">
                  <c:v>-1.4698866337380301</c:v>
                </c:pt>
                <c:pt idx="46">
                  <c:v>-1.8252115079718401</c:v>
                </c:pt>
                <c:pt idx="47">
                  <c:v>-0.67828688356295697</c:v>
                </c:pt>
                <c:pt idx="48">
                  <c:v>9.4395518746078197E-2</c:v>
                </c:pt>
                <c:pt idx="49">
                  <c:v>-6.0157633460003697E-2</c:v>
                </c:pt>
                <c:pt idx="50">
                  <c:v>0.55957302818224997</c:v>
                </c:pt>
                <c:pt idx="51">
                  <c:v>0.61945999103101801</c:v>
                </c:pt>
                <c:pt idx="52">
                  <c:v>0.70084399792555296</c:v>
                </c:pt>
                <c:pt idx="53">
                  <c:v>0.63942146756070894</c:v>
                </c:pt>
                <c:pt idx="54">
                  <c:v>0.65956237864798695</c:v>
                </c:pt>
                <c:pt idx="55">
                  <c:v>0.62993297509218404</c:v>
                </c:pt>
                <c:pt idx="56">
                  <c:v>0.48273674081552298</c:v>
                </c:pt>
                <c:pt idx="57">
                  <c:v>0.65858259617063097</c:v>
                </c:pt>
                <c:pt idx="58">
                  <c:v>0.96487249194580804</c:v>
                </c:pt>
                <c:pt idx="59">
                  <c:v>1.05474697295043</c:v>
                </c:pt>
                <c:pt idx="60">
                  <c:v>0.59849402719768996</c:v>
                </c:pt>
                <c:pt idx="61">
                  <c:v>0.48981535315519098</c:v>
                </c:pt>
                <c:pt idx="62">
                  <c:v>0.491339912716385</c:v>
                </c:pt>
                <c:pt idx="63">
                  <c:v>0.287985050794687</c:v>
                </c:pt>
                <c:pt idx="64">
                  <c:v>0.202247675625081</c:v>
                </c:pt>
                <c:pt idx="65">
                  <c:v>0.115439585753247</c:v>
                </c:pt>
                <c:pt idx="66">
                  <c:v>-6.4881312862342902E-2</c:v>
                </c:pt>
                <c:pt idx="67">
                  <c:v>2.28656792595037E-2</c:v>
                </c:pt>
                <c:pt idx="68">
                  <c:v>6.2907573845129003E-2</c:v>
                </c:pt>
                <c:pt idx="69">
                  <c:v>-4.9882362728962099E-2</c:v>
                </c:pt>
                <c:pt idx="70">
                  <c:v>-0.29686553299417701</c:v>
                </c:pt>
                <c:pt idx="71">
                  <c:v>-0.33354387104192601</c:v>
                </c:pt>
                <c:pt idx="72">
                  <c:v>0.146760409990113</c:v>
                </c:pt>
                <c:pt idx="73">
                  <c:v>-0.14318116286890401</c:v>
                </c:pt>
                <c:pt idx="74">
                  <c:v>-0.34422930269611601</c:v>
                </c:pt>
                <c:pt idx="75">
                  <c:v>-0.35392775867079002</c:v>
                </c:pt>
                <c:pt idx="76">
                  <c:v>-0.44508605543928698</c:v>
                </c:pt>
                <c:pt idx="77">
                  <c:v>-5.0058420345625902E-2</c:v>
                </c:pt>
                <c:pt idx="78">
                  <c:v>2.4620489657025499E-2</c:v>
                </c:pt>
                <c:pt idx="79">
                  <c:v>-0.130079767908239</c:v>
                </c:pt>
                <c:pt idx="80">
                  <c:v>-6.6743973584079005E-2</c:v>
                </c:pt>
                <c:pt idx="81">
                  <c:v>-3.04519426465822E-2</c:v>
                </c:pt>
                <c:pt idx="82">
                  <c:v>0.36188210450035602</c:v>
                </c:pt>
                <c:pt idx="83">
                  <c:v>-0.12777274995319701</c:v>
                </c:pt>
                <c:pt idx="84">
                  <c:v>-0.50966948176684301</c:v>
                </c:pt>
                <c:pt idx="85">
                  <c:v>-0.53682399951896198</c:v>
                </c:pt>
                <c:pt idx="86">
                  <c:v>-0.61721067365775795</c:v>
                </c:pt>
                <c:pt idx="87">
                  <c:v>-0.50488722276472797</c:v>
                </c:pt>
                <c:pt idx="88">
                  <c:v>-0.44102452308247803</c:v>
                </c:pt>
                <c:pt idx="89">
                  <c:v>-0.65257033694213096</c:v>
                </c:pt>
                <c:pt idx="90">
                  <c:v>-0.80781030913944496</c:v>
                </c:pt>
                <c:pt idx="91">
                  <c:v>-0.62450585543374204</c:v>
                </c:pt>
                <c:pt idx="92">
                  <c:v>-0.90067731590657696</c:v>
                </c:pt>
                <c:pt idx="93">
                  <c:v>-1.17900815339127</c:v>
                </c:pt>
                <c:pt idx="94">
                  <c:v>-1.9399846332638799</c:v>
                </c:pt>
                <c:pt idx="95">
                  <c:v>-1.9214122315517801</c:v>
                </c:pt>
                <c:pt idx="96">
                  <c:v>-2.0847583849740499</c:v>
                </c:pt>
                <c:pt idx="97">
                  <c:v>-2.52464770012363</c:v>
                </c:pt>
                <c:pt idx="98">
                  <c:v>-2.7043327737124998</c:v>
                </c:pt>
                <c:pt idx="99">
                  <c:v>-2.5173535926653101</c:v>
                </c:pt>
                <c:pt idx="100">
                  <c:v>-2.47824917356786</c:v>
                </c:pt>
                <c:pt idx="101">
                  <c:v>-2.2784808139492898</c:v>
                </c:pt>
                <c:pt idx="102">
                  <c:v>-2.3586991423069601</c:v>
                </c:pt>
                <c:pt idx="103">
                  <c:v>-2.5699710635339601</c:v>
                </c:pt>
                <c:pt idx="104">
                  <c:v>-2.2428157252139602</c:v>
                </c:pt>
                <c:pt idx="105">
                  <c:v>-1.86372279496768</c:v>
                </c:pt>
                <c:pt idx="106">
                  <c:v>-1.11648187854876</c:v>
                </c:pt>
                <c:pt idx="107">
                  <c:v>-1.210509019616</c:v>
                </c:pt>
                <c:pt idx="108">
                  <c:v>-0.34331563491316502</c:v>
                </c:pt>
                <c:pt idx="109">
                  <c:v>0.80466370119167896</c:v>
                </c:pt>
                <c:pt idx="110">
                  <c:v>0.88544257171104601</c:v>
                </c:pt>
                <c:pt idx="111">
                  <c:v>0.69133649134132702</c:v>
                </c:pt>
                <c:pt idx="112">
                  <c:v>0.77560501941285398</c:v>
                </c:pt>
                <c:pt idx="113">
                  <c:v>0.79479900307300999</c:v>
                </c:pt>
                <c:pt idx="114">
                  <c:v>0.90306030719298003</c:v>
                </c:pt>
                <c:pt idx="115">
                  <c:v>1.15130140818439</c:v>
                </c:pt>
                <c:pt idx="116">
                  <c:v>1.2688420704996799</c:v>
                </c:pt>
                <c:pt idx="117">
                  <c:v>1.0411148846232801</c:v>
                </c:pt>
                <c:pt idx="118">
                  <c:v>0.58254099477032895</c:v>
                </c:pt>
                <c:pt idx="119">
                  <c:v>0.91194233882171805</c:v>
                </c:pt>
                <c:pt idx="120">
                  <c:v>4.1149839050225602E-2</c:v>
                </c:pt>
                <c:pt idx="121">
                  <c:v>-1.1103095789258099</c:v>
                </c:pt>
                <c:pt idx="122">
                  <c:v>-0.682761824308597</c:v>
                </c:pt>
                <c:pt idx="123">
                  <c:v>-0.50732902421548098</c:v>
                </c:pt>
                <c:pt idx="124">
                  <c:v>-0.56592795418022701</c:v>
                </c:pt>
                <c:pt idx="125">
                  <c:v>-0.26703330944414</c:v>
                </c:pt>
                <c:pt idx="126">
                  <c:v>-0.22819786574678499</c:v>
                </c:pt>
                <c:pt idx="127">
                  <c:v>-0.54658862974325095</c:v>
                </c:pt>
                <c:pt idx="128">
                  <c:v>-0.70603060088659098</c:v>
                </c:pt>
                <c:pt idx="129">
                  <c:v>-0.39922559873406799</c:v>
                </c:pt>
                <c:pt idx="130">
                  <c:v>-0.46086799815719998</c:v>
                </c:pt>
                <c:pt idx="131">
                  <c:v>-0.48586085712701998</c:v>
                </c:pt>
                <c:pt idx="132">
                  <c:v>0.29332013490508702</c:v>
                </c:pt>
                <c:pt idx="133">
                  <c:v>0.66667009712269198</c:v>
                </c:pt>
                <c:pt idx="134">
                  <c:v>0.114677164323108</c:v>
                </c:pt>
                <c:pt idx="135">
                  <c:v>7.1334949938922601E-2</c:v>
                </c:pt>
                <c:pt idx="136">
                  <c:v>-4.1635253904502099E-3</c:v>
                </c:pt>
                <c:pt idx="137">
                  <c:v>-0.44294849806655701</c:v>
                </c:pt>
                <c:pt idx="138">
                  <c:v>-0.22148168609211999</c:v>
                </c:pt>
                <c:pt idx="139">
                  <c:v>-3.1871023255465099E-2</c:v>
                </c:pt>
                <c:pt idx="140">
                  <c:v>0.100595442517335</c:v>
                </c:pt>
                <c:pt idx="141">
                  <c:v>0.22700969951236599</c:v>
                </c:pt>
                <c:pt idx="142">
                  <c:v>0.431966103667761</c:v>
                </c:pt>
                <c:pt idx="143">
                  <c:v>0.22001803657968699</c:v>
                </c:pt>
                <c:pt idx="144">
                  <c:v>-0.21849546811690901</c:v>
                </c:pt>
                <c:pt idx="145">
                  <c:v>-0.47853987340169202</c:v>
                </c:pt>
                <c:pt idx="146">
                  <c:v>-0.29407418049515799</c:v>
                </c:pt>
                <c:pt idx="147">
                  <c:v>-6.7308005801973395E-2</c:v>
                </c:pt>
                <c:pt idx="148">
                  <c:v>5.1361181139475E-2</c:v>
                </c:pt>
                <c:pt idx="149">
                  <c:v>0.21893399698736299</c:v>
                </c:pt>
                <c:pt idx="150">
                  <c:v>0.100628794880329</c:v>
                </c:pt>
                <c:pt idx="151">
                  <c:v>-3.9217548530601602E-2</c:v>
                </c:pt>
                <c:pt idx="152">
                  <c:v>-0.110833584572859</c:v>
                </c:pt>
                <c:pt idx="153">
                  <c:v>-0.386974559708815</c:v>
                </c:pt>
                <c:pt idx="154">
                  <c:v>-0.39132303741213997</c:v>
                </c:pt>
                <c:pt idx="155">
                  <c:v>0.30421626828467901</c:v>
                </c:pt>
                <c:pt idx="156">
                  <c:v>0.48438157960926997</c:v>
                </c:pt>
                <c:pt idx="157">
                  <c:v>0.20233335497713301</c:v>
                </c:pt>
                <c:pt idx="158">
                  <c:v>0.61588552628997795</c:v>
                </c:pt>
                <c:pt idx="159">
                  <c:v>0.40125543423619298</c:v>
                </c:pt>
                <c:pt idx="160">
                  <c:v>0.213669040402162</c:v>
                </c:pt>
                <c:pt idx="161">
                  <c:v>0.56760160272090099</c:v>
                </c:pt>
                <c:pt idx="162">
                  <c:v>0.31933182144118299</c:v>
                </c:pt>
                <c:pt idx="163">
                  <c:v>0.22361405858981601</c:v>
                </c:pt>
                <c:pt idx="164">
                  <c:v>0.11005195337804601</c:v>
                </c:pt>
                <c:pt idx="165">
                  <c:v>9.2056411196354396E-2</c:v>
                </c:pt>
                <c:pt idx="166">
                  <c:v>0.13073162267337099</c:v>
                </c:pt>
                <c:pt idx="167">
                  <c:v>-4.0704462775892597E-2</c:v>
                </c:pt>
                <c:pt idx="168">
                  <c:v>-0.46900390050241902</c:v>
                </c:pt>
                <c:pt idx="169">
                  <c:v>0.48803837716543103</c:v>
                </c:pt>
                <c:pt idx="170">
                  <c:v>-8.4250615078820507E-2</c:v>
                </c:pt>
                <c:pt idx="171">
                  <c:v>-0.20232820946063701</c:v>
                </c:pt>
                <c:pt idx="172">
                  <c:v>-0.12528102973683</c:v>
                </c:pt>
                <c:pt idx="173">
                  <c:v>-0.66900522958094599</c:v>
                </c:pt>
                <c:pt idx="174">
                  <c:v>-0.477794651093222</c:v>
                </c:pt>
                <c:pt idx="175">
                  <c:v>-0.49490473771839399</c:v>
                </c:pt>
                <c:pt idx="176">
                  <c:v>-0.50301132896633105</c:v>
                </c:pt>
                <c:pt idx="177">
                  <c:v>-0.43114851268687199</c:v>
                </c:pt>
                <c:pt idx="178">
                  <c:v>-0.156770000493241</c:v>
                </c:pt>
                <c:pt idx="179">
                  <c:v>-8.0207647274496099E-2</c:v>
                </c:pt>
                <c:pt idx="180">
                  <c:v>-1.03106207416818E-3</c:v>
                </c:pt>
                <c:pt idx="181">
                  <c:v>-0.21622235293570899</c:v>
                </c:pt>
                <c:pt idx="182">
                  <c:v>2.5315011117892399E-2</c:v>
                </c:pt>
                <c:pt idx="183">
                  <c:v>0.55874581479451801</c:v>
                </c:pt>
                <c:pt idx="184">
                  <c:v>1.04188000518343</c:v>
                </c:pt>
                <c:pt idx="185">
                  <c:v>1.23162672745431</c:v>
                </c:pt>
                <c:pt idx="186">
                  <c:v>1.6483146801352699</c:v>
                </c:pt>
                <c:pt idx="187">
                  <c:v>2.1239737225841102</c:v>
                </c:pt>
                <c:pt idx="188">
                  <c:v>2.4766122684801299</c:v>
                </c:pt>
                <c:pt idx="189">
                  <c:v>2.4433547705459899</c:v>
                </c:pt>
                <c:pt idx="190">
                  <c:v>2.2373315619258598</c:v>
                </c:pt>
                <c:pt idx="191">
                  <c:v>1.9411606989106001</c:v>
                </c:pt>
                <c:pt idx="192">
                  <c:v>2.06868497281646</c:v>
                </c:pt>
                <c:pt idx="193">
                  <c:v>1.6256095425678501</c:v>
                </c:pt>
                <c:pt idx="194">
                  <c:v>1.5940027064119</c:v>
                </c:pt>
                <c:pt idx="195">
                  <c:v>1.46452175574484</c:v>
                </c:pt>
                <c:pt idx="196">
                  <c:v>1.0288398275555499</c:v>
                </c:pt>
                <c:pt idx="197">
                  <c:v>0.85556893469977102</c:v>
                </c:pt>
                <c:pt idx="198">
                  <c:v>0.29779367131276502</c:v>
                </c:pt>
                <c:pt idx="199">
                  <c:v>-0.16219316911345799</c:v>
                </c:pt>
                <c:pt idx="200">
                  <c:v>-0.38199883315932298</c:v>
                </c:pt>
                <c:pt idx="201">
                  <c:v>-0.56142181946401104</c:v>
                </c:pt>
                <c:pt idx="202">
                  <c:v>-0.35550771481959498</c:v>
                </c:pt>
                <c:pt idx="203">
                  <c:v>0.251314968603431</c:v>
                </c:pt>
                <c:pt idx="204">
                  <c:v>-0.37321351504974698</c:v>
                </c:pt>
                <c:pt idx="205">
                  <c:v>-0.226114348805009</c:v>
                </c:pt>
                <c:pt idx="206">
                  <c:v>-0.25322304106766702</c:v>
                </c:pt>
                <c:pt idx="207">
                  <c:v>-0.74573012598882504</c:v>
                </c:pt>
                <c:pt idx="208">
                  <c:v>-0.485261020559899</c:v>
                </c:pt>
                <c:pt idx="209">
                  <c:v>-0.35307645690315098</c:v>
                </c:pt>
                <c:pt idx="210">
                  <c:v>-3.7202927459540902E-2</c:v>
                </c:pt>
                <c:pt idx="211">
                  <c:v>-0.10382901100094299</c:v>
                </c:pt>
                <c:pt idx="212">
                  <c:v>-0.45349518017083901</c:v>
                </c:pt>
                <c:pt idx="213">
                  <c:v>-0.33347254431636603</c:v>
                </c:pt>
                <c:pt idx="214">
                  <c:v>0.118488999874048</c:v>
                </c:pt>
                <c:pt idx="215">
                  <c:v>-0.237198861126418</c:v>
                </c:pt>
                <c:pt idx="216">
                  <c:v>-0.28037532748105298</c:v>
                </c:pt>
                <c:pt idx="217">
                  <c:v>-0.22738807356370699</c:v>
                </c:pt>
                <c:pt idx="218">
                  <c:v>-0.32347706390276898</c:v>
                </c:pt>
                <c:pt idx="219">
                  <c:v>-5.70074226739479E-2</c:v>
                </c:pt>
                <c:pt idx="220">
                  <c:v>-1.4063618337225799E-2</c:v>
                </c:pt>
                <c:pt idx="221">
                  <c:v>-0.242670313068654</c:v>
                </c:pt>
                <c:pt idx="222">
                  <c:v>-0.38614865760527201</c:v>
                </c:pt>
                <c:pt idx="223">
                  <c:v>-6.8359076122895004E-2</c:v>
                </c:pt>
                <c:pt idx="224">
                  <c:v>0.23803964126963401</c:v>
                </c:pt>
                <c:pt idx="225">
                  <c:v>0.45019722176358301</c:v>
                </c:pt>
                <c:pt idx="226">
                  <c:v>-0.13650828557981201</c:v>
                </c:pt>
                <c:pt idx="227">
                  <c:v>-5.4063019643375697E-2</c:v>
                </c:pt>
                <c:pt idx="228">
                  <c:v>0.339432183382819</c:v>
                </c:pt>
                <c:pt idx="229">
                  <c:v>0.48984225110250801</c:v>
                </c:pt>
                <c:pt idx="230">
                  <c:v>0.40349114197026298</c:v>
                </c:pt>
                <c:pt idx="231">
                  <c:v>0.64229629661814502</c:v>
                </c:pt>
                <c:pt idx="232">
                  <c:v>0.32798538924757598</c:v>
                </c:pt>
                <c:pt idx="233">
                  <c:v>0.56276345582920195</c:v>
                </c:pt>
                <c:pt idx="234">
                  <c:v>0.40515539254772498</c:v>
                </c:pt>
                <c:pt idx="235">
                  <c:v>0.22504894746893001</c:v>
                </c:pt>
                <c:pt idx="236">
                  <c:v>-6.2987542556603701E-2</c:v>
                </c:pt>
                <c:pt idx="237">
                  <c:v>-0.39035053967377498</c:v>
                </c:pt>
                <c:pt idx="238">
                  <c:v>-0.35837343896120399</c:v>
                </c:pt>
                <c:pt idx="239">
                  <c:v>0.209796293255402</c:v>
                </c:pt>
                <c:pt idx="240">
                  <c:v>0.20533191589180899</c:v>
                </c:pt>
                <c:pt idx="241">
                  <c:v>-0.14276688292779399</c:v>
                </c:pt>
                <c:pt idx="242">
                  <c:v>-9.4831944795400094E-2</c:v>
                </c:pt>
                <c:pt idx="243">
                  <c:v>-0.51616795287068196</c:v>
                </c:pt>
                <c:pt idx="244">
                  <c:v>-0.47658961479293999</c:v>
                </c:pt>
                <c:pt idx="245">
                  <c:v>-0.47133177189257303</c:v>
                </c:pt>
                <c:pt idx="246">
                  <c:v>-0.49729514274882203</c:v>
                </c:pt>
                <c:pt idx="247">
                  <c:v>-0.67290309928609504</c:v>
                </c:pt>
                <c:pt idx="248">
                  <c:v>-0.83876499392649295</c:v>
                </c:pt>
                <c:pt idx="249">
                  <c:v>-0.32176657083889099</c:v>
                </c:pt>
                <c:pt idx="250">
                  <c:v>-0.16080632197827699</c:v>
                </c:pt>
                <c:pt idx="251">
                  <c:v>-0.90980766525583101</c:v>
                </c:pt>
                <c:pt idx="252">
                  <c:v>-0.70258614537004704</c:v>
                </c:pt>
                <c:pt idx="253">
                  <c:v>-0.248220669407065</c:v>
                </c:pt>
                <c:pt idx="254">
                  <c:v>-0.158828357347367</c:v>
                </c:pt>
                <c:pt idx="255">
                  <c:v>-5.1658372349779998E-2</c:v>
                </c:pt>
                <c:pt idx="256">
                  <c:v>0.129607078414814</c:v>
                </c:pt>
                <c:pt idx="257">
                  <c:v>0.58115414820796596</c:v>
                </c:pt>
                <c:pt idx="258">
                  <c:v>0.68955293092210801</c:v>
                </c:pt>
                <c:pt idx="259">
                  <c:v>0.81006101372494699</c:v>
                </c:pt>
                <c:pt idx="260">
                  <c:v>0.79712860557957199</c:v>
                </c:pt>
                <c:pt idx="261">
                  <c:v>0.85564759296477899</c:v>
                </c:pt>
                <c:pt idx="262">
                  <c:v>0.79840981314441295</c:v>
                </c:pt>
                <c:pt idx="263">
                  <c:v>1.52373627021178</c:v>
                </c:pt>
                <c:pt idx="264">
                  <c:v>1.4202472484275599</c:v>
                </c:pt>
                <c:pt idx="265">
                  <c:v>1.6940330933957799</c:v>
                </c:pt>
                <c:pt idx="266">
                  <c:v>2.0164475842415199</c:v>
                </c:pt>
                <c:pt idx="267">
                  <c:v>2.39217885400855</c:v>
                </c:pt>
                <c:pt idx="268">
                  <c:v>2.9500185455684198</c:v>
                </c:pt>
                <c:pt idx="269">
                  <c:v>2.9448405963081798</c:v>
                </c:pt>
                <c:pt idx="270">
                  <c:v>3.00815364490072</c:v>
                </c:pt>
                <c:pt idx="271">
                  <c:v>3.0262220997332401</c:v>
                </c:pt>
                <c:pt idx="272">
                  <c:v>3.5092737418466098</c:v>
                </c:pt>
                <c:pt idx="273">
                  <c:v>3.3317808058593399</c:v>
                </c:pt>
                <c:pt idx="274">
                  <c:v>3.4399917014830299</c:v>
                </c:pt>
                <c:pt idx="275">
                  <c:v>2.8232624949732998</c:v>
                </c:pt>
                <c:pt idx="276">
                  <c:v>2.39711259239228</c:v>
                </c:pt>
                <c:pt idx="277">
                  <c:v>1.99642043159834</c:v>
                </c:pt>
                <c:pt idx="278">
                  <c:v>1.4132854020218999</c:v>
                </c:pt>
                <c:pt idx="279">
                  <c:v>1.0577294478648001</c:v>
                </c:pt>
                <c:pt idx="280">
                  <c:v>0.41868520553997601</c:v>
                </c:pt>
                <c:pt idx="281">
                  <c:v>-0.57682840735873697</c:v>
                </c:pt>
                <c:pt idx="282">
                  <c:v>-0.71413992257537895</c:v>
                </c:pt>
                <c:pt idx="283">
                  <c:v>-0.26725456278235299</c:v>
                </c:pt>
                <c:pt idx="284">
                  <c:v>-0.70606589228338801</c:v>
                </c:pt>
                <c:pt idx="285">
                  <c:v>-1.2140360508326999</c:v>
                </c:pt>
                <c:pt idx="286">
                  <c:v>-1.4192115156112199</c:v>
                </c:pt>
                <c:pt idx="287">
                  <c:v>-1.0826121702145799</c:v>
                </c:pt>
                <c:pt idx="288">
                  <c:v>-1.1968016676989</c:v>
                </c:pt>
                <c:pt idx="289">
                  <c:v>-0.74375076411768304</c:v>
                </c:pt>
                <c:pt idx="290">
                  <c:v>-0.186665509579202</c:v>
                </c:pt>
                <c:pt idx="291">
                  <c:v>-0.36886051257972802</c:v>
                </c:pt>
                <c:pt idx="292">
                  <c:v>-0.26060817461656599</c:v>
                </c:pt>
                <c:pt idx="293">
                  <c:v>-0.19142700829164599</c:v>
                </c:pt>
                <c:pt idx="294">
                  <c:v>-0.22015030639652</c:v>
                </c:pt>
                <c:pt idx="295">
                  <c:v>-0.68548543243343696</c:v>
                </c:pt>
                <c:pt idx="296">
                  <c:v>-0.95800394347144902</c:v>
                </c:pt>
                <c:pt idx="297">
                  <c:v>-0.86702476076358104</c:v>
                </c:pt>
                <c:pt idx="298">
                  <c:v>-0.848943296574726</c:v>
                </c:pt>
                <c:pt idx="299">
                  <c:v>-1.28915587075524</c:v>
                </c:pt>
                <c:pt idx="300">
                  <c:v>-1.3340811376433399</c:v>
                </c:pt>
                <c:pt idx="301">
                  <c:v>-1.54802365293585</c:v>
                </c:pt>
                <c:pt idx="302">
                  <c:v>-1.72128580434265</c:v>
                </c:pt>
                <c:pt idx="303">
                  <c:v>-1.5482563034357</c:v>
                </c:pt>
                <c:pt idx="304">
                  <c:v>-1.4919306402047601</c:v>
                </c:pt>
                <c:pt idx="305">
                  <c:v>-1.4438454195430199</c:v>
                </c:pt>
                <c:pt idx="306">
                  <c:v>-1.4055394672242401</c:v>
                </c:pt>
                <c:pt idx="307">
                  <c:v>-0.81998228703169995</c:v>
                </c:pt>
                <c:pt idx="308">
                  <c:v>-0.96914271162028098</c:v>
                </c:pt>
                <c:pt idx="309">
                  <c:v>-0.89202755945666501</c:v>
                </c:pt>
                <c:pt idx="310">
                  <c:v>-0.89381344668205598</c:v>
                </c:pt>
                <c:pt idx="311">
                  <c:v>5.1795766703511797E-2</c:v>
                </c:pt>
                <c:pt idx="312">
                  <c:v>0.756943355496564</c:v>
                </c:pt>
                <c:pt idx="313">
                  <c:v>0.84064314166098497</c:v>
                </c:pt>
                <c:pt idx="314">
                  <c:v>0.73904029221400203</c:v>
                </c:pt>
                <c:pt idx="315">
                  <c:v>0.65575177479337898</c:v>
                </c:pt>
                <c:pt idx="316">
                  <c:v>1.1216078686454201</c:v>
                </c:pt>
                <c:pt idx="317">
                  <c:v>1.5048697883595701</c:v>
                </c:pt>
                <c:pt idx="318">
                  <c:v>1.52097746489286</c:v>
                </c:pt>
                <c:pt idx="319">
                  <c:v>1.0761701243286601</c:v>
                </c:pt>
                <c:pt idx="320">
                  <c:v>1.1519421115977899</c:v>
                </c:pt>
                <c:pt idx="321">
                  <c:v>1.1894839090318801</c:v>
                </c:pt>
                <c:pt idx="322">
                  <c:v>1.0992416290396601</c:v>
                </c:pt>
                <c:pt idx="323">
                  <c:v>0.53871050860281899</c:v>
                </c:pt>
                <c:pt idx="324">
                  <c:v>-2.8599708274328998E-3</c:v>
                </c:pt>
                <c:pt idx="325">
                  <c:v>0.121434752838093</c:v>
                </c:pt>
                <c:pt idx="326">
                  <c:v>0.394521042582614</c:v>
                </c:pt>
                <c:pt idx="327">
                  <c:v>0.58872518385748096</c:v>
                </c:pt>
                <c:pt idx="328">
                  <c:v>0.35828882013702601</c:v>
                </c:pt>
                <c:pt idx="329">
                  <c:v>-1.47966154042316E-3</c:v>
                </c:pt>
                <c:pt idx="330">
                  <c:v>-6.4694789552676907E-2</c:v>
                </c:pt>
                <c:pt idx="331">
                  <c:v>-0.13665137140491301</c:v>
                </c:pt>
                <c:pt idx="332">
                  <c:v>-0.347395710322708</c:v>
                </c:pt>
                <c:pt idx="333">
                  <c:v>7.9475267241845907E-2</c:v>
                </c:pt>
                <c:pt idx="334">
                  <c:v>9.4706200402714005E-2</c:v>
                </c:pt>
                <c:pt idx="335">
                  <c:v>0.248971611970496</c:v>
                </c:pt>
                <c:pt idx="336">
                  <c:v>0.70834973668743395</c:v>
                </c:pt>
                <c:pt idx="337">
                  <c:v>1.1121712830156201</c:v>
                </c:pt>
                <c:pt idx="338">
                  <c:v>0.83289937974763995</c:v>
                </c:pt>
                <c:pt idx="339">
                  <c:v>0.67684468376356999</c:v>
                </c:pt>
                <c:pt idx="340">
                  <c:v>9.5408735589004506E-2</c:v>
                </c:pt>
                <c:pt idx="341">
                  <c:v>6.4685443705680995E-2</c:v>
                </c:pt>
                <c:pt idx="342">
                  <c:v>0.678027678098579</c:v>
                </c:pt>
                <c:pt idx="343">
                  <c:v>0.81138229230789005</c:v>
                </c:pt>
                <c:pt idx="344">
                  <c:v>0.91932528146358705</c:v>
                </c:pt>
                <c:pt idx="345">
                  <c:v>0.497370124418822</c:v>
                </c:pt>
                <c:pt idx="346">
                  <c:v>0.60236456028956997</c:v>
                </c:pt>
                <c:pt idx="347">
                  <c:v>0.46089839391394199</c:v>
                </c:pt>
                <c:pt idx="348">
                  <c:v>7.7114163573461195E-2</c:v>
                </c:pt>
                <c:pt idx="349">
                  <c:v>-0.67591147019114295</c:v>
                </c:pt>
                <c:pt idx="350">
                  <c:v>-0.47328071438981401</c:v>
                </c:pt>
                <c:pt idx="351">
                  <c:v>-0.56922718599463495</c:v>
                </c:pt>
                <c:pt idx="352">
                  <c:v>-0.39869853124112198</c:v>
                </c:pt>
                <c:pt idx="353">
                  <c:v>-0.256387077452151</c:v>
                </c:pt>
                <c:pt idx="354">
                  <c:v>-0.35901674643756998</c:v>
                </c:pt>
                <c:pt idx="355">
                  <c:v>-0.28154609186554302</c:v>
                </c:pt>
                <c:pt idx="356">
                  <c:v>-0.27382794700896601</c:v>
                </c:pt>
                <c:pt idx="357">
                  <c:v>-9.7863188662328696E-2</c:v>
                </c:pt>
                <c:pt idx="358">
                  <c:v>-0.30747014066828499</c:v>
                </c:pt>
                <c:pt idx="359">
                  <c:v>-0.21878756842097899</c:v>
                </c:pt>
                <c:pt idx="360">
                  <c:v>-0.14186265648094201</c:v>
                </c:pt>
                <c:pt idx="361">
                  <c:v>0.240148480435629</c:v>
                </c:pt>
                <c:pt idx="362">
                  <c:v>0.74149293935243199</c:v>
                </c:pt>
                <c:pt idx="363">
                  <c:v>1.0207482950900999</c:v>
                </c:pt>
                <c:pt idx="364">
                  <c:v>0.93863730307878002</c:v>
                </c:pt>
                <c:pt idx="365">
                  <c:v>0.86607581339981399</c:v>
                </c:pt>
                <c:pt idx="366">
                  <c:v>0.47770783541013701</c:v>
                </c:pt>
                <c:pt idx="367">
                  <c:v>0.34153550067848698</c:v>
                </c:pt>
                <c:pt idx="368">
                  <c:v>0.391684592604436</c:v>
                </c:pt>
                <c:pt idx="369">
                  <c:v>0.53903662694600496</c:v>
                </c:pt>
                <c:pt idx="370">
                  <c:v>0.48345424992477698</c:v>
                </c:pt>
                <c:pt idx="371">
                  <c:v>0.78537749524490896</c:v>
                </c:pt>
                <c:pt idx="372">
                  <c:v>0.14228484090864699</c:v>
                </c:pt>
                <c:pt idx="373">
                  <c:v>-0.171969190153136</c:v>
                </c:pt>
                <c:pt idx="374">
                  <c:v>-0.71971723172873303</c:v>
                </c:pt>
                <c:pt idx="375">
                  <c:v>-1.0388705215845799</c:v>
                </c:pt>
                <c:pt idx="376">
                  <c:v>-0.842984348762845</c:v>
                </c:pt>
                <c:pt idx="377">
                  <c:v>-1.0277951585477001</c:v>
                </c:pt>
                <c:pt idx="378">
                  <c:v>-1.0603394639774499</c:v>
                </c:pt>
                <c:pt idx="379">
                  <c:v>-1.0403581978916301</c:v>
                </c:pt>
                <c:pt idx="380">
                  <c:v>-0.78223317079882804</c:v>
                </c:pt>
                <c:pt idx="381">
                  <c:v>-0.65188431748204401</c:v>
                </c:pt>
                <c:pt idx="382">
                  <c:v>-0.14712061595658099</c:v>
                </c:pt>
                <c:pt idx="383">
                  <c:v>-0.52734535184419995</c:v>
                </c:pt>
                <c:pt idx="384">
                  <c:v>1.28841061819993E-2</c:v>
                </c:pt>
                <c:pt idx="385">
                  <c:v>0.45965789617543601</c:v>
                </c:pt>
                <c:pt idx="386">
                  <c:v>3.0855490497094799E-2</c:v>
                </c:pt>
                <c:pt idx="387">
                  <c:v>8.5885471332773397E-2</c:v>
                </c:pt>
                <c:pt idx="388">
                  <c:v>0.241631754195654</c:v>
                </c:pt>
                <c:pt idx="389">
                  <c:v>0.43027019578509401</c:v>
                </c:pt>
                <c:pt idx="390">
                  <c:v>0.361946226222847</c:v>
                </c:pt>
                <c:pt idx="391">
                  <c:v>0.41839201063952902</c:v>
                </c:pt>
                <c:pt idx="392">
                  <c:v>0.65471384398745702</c:v>
                </c:pt>
                <c:pt idx="393">
                  <c:v>0.46165670012224902</c:v>
                </c:pt>
                <c:pt idx="394">
                  <c:v>4.6953642041112797E-2</c:v>
                </c:pt>
                <c:pt idx="395">
                  <c:v>0.26832719729987697</c:v>
                </c:pt>
                <c:pt idx="396">
                  <c:v>0.137235417831265</c:v>
                </c:pt>
                <c:pt idx="397">
                  <c:v>0.13817273756541301</c:v>
                </c:pt>
                <c:pt idx="398">
                  <c:v>0.45774748120353298</c:v>
                </c:pt>
                <c:pt idx="399">
                  <c:v>0.51405460034507899</c:v>
                </c:pt>
                <c:pt idx="400">
                  <c:v>0.30301087917640201</c:v>
                </c:pt>
                <c:pt idx="401">
                  <c:v>0.27636762499352402</c:v>
                </c:pt>
                <c:pt idx="402">
                  <c:v>0.40693252592440499</c:v>
                </c:pt>
                <c:pt idx="403">
                  <c:v>0.24763896769052399</c:v>
                </c:pt>
                <c:pt idx="404">
                  <c:v>-0.51810473574870597</c:v>
                </c:pt>
                <c:pt idx="405">
                  <c:v>-0.52807668905208804</c:v>
                </c:pt>
                <c:pt idx="406">
                  <c:v>-0.41012498854086799</c:v>
                </c:pt>
                <c:pt idx="407">
                  <c:v>-7.2743616754276597E-2</c:v>
                </c:pt>
                <c:pt idx="408">
                  <c:v>8.1987493549159698E-2</c:v>
                </c:pt>
                <c:pt idx="409">
                  <c:v>0.51774506892524197</c:v>
                </c:pt>
                <c:pt idx="410">
                  <c:v>0.77886519591358006</c:v>
                </c:pt>
                <c:pt idx="411">
                  <c:v>0.73758165776147799</c:v>
                </c:pt>
                <c:pt idx="412">
                  <c:v>0.67935795774478802</c:v>
                </c:pt>
                <c:pt idx="413">
                  <c:v>0.59465407837818995</c:v>
                </c:pt>
                <c:pt idx="414">
                  <c:v>0.731006949575569</c:v>
                </c:pt>
                <c:pt idx="415">
                  <c:v>0.75865002884437804</c:v>
                </c:pt>
                <c:pt idx="416">
                  <c:v>0.87377635878548499</c:v>
                </c:pt>
                <c:pt idx="417">
                  <c:v>1.1651177267567601</c:v>
                </c:pt>
                <c:pt idx="418">
                  <c:v>1.0381475568868599</c:v>
                </c:pt>
                <c:pt idx="419">
                  <c:v>0.82368775901017899</c:v>
                </c:pt>
                <c:pt idx="420">
                  <c:v>0.52016807701946999</c:v>
                </c:pt>
                <c:pt idx="421">
                  <c:v>0.18290874203346399</c:v>
                </c:pt>
                <c:pt idx="422">
                  <c:v>0.166444972451018</c:v>
                </c:pt>
                <c:pt idx="423">
                  <c:v>-4.5861307404482798E-2</c:v>
                </c:pt>
                <c:pt idx="424">
                  <c:v>-0.13567892720541899</c:v>
                </c:pt>
                <c:pt idx="425">
                  <c:v>-0.118020579456787</c:v>
                </c:pt>
                <c:pt idx="426">
                  <c:v>-0.42916812468280502</c:v>
                </c:pt>
                <c:pt idx="427">
                  <c:v>-0.34582800842439898</c:v>
                </c:pt>
                <c:pt idx="428">
                  <c:v>5.9206564455992601E-2</c:v>
                </c:pt>
                <c:pt idx="429">
                  <c:v>-2.8835853215368901E-2</c:v>
                </c:pt>
                <c:pt idx="430">
                  <c:v>8.0682466239754197E-2</c:v>
                </c:pt>
                <c:pt idx="431">
                  <c:v>5.7472281566337102E-2</c:v>
                </c:pt>
                <c:pt idx="432">
                  <c:v>0.499805074484171</c:v>
                </c:pt>
                <c:pt idx="433">
                  <c:v>0.35740391757594298</c:v>
                </c:pt>
                <c:pt idx="434">
                  <c:v>-0.37853531665300399</c:v>
                </c:pt>
                <c:pt idx="435">
                  <c:v>-0.266229820185576</c:v>
                </c:pt>
                <c:pt idx="436">
                  <c:v>-5.5747564529789802E-2</c:v>
                </c:pt>
                <c:pt idx="437">
                  <c:v>0.28720475801835799</c:v>
                </c:pt>
                <c:pt idx="438">
                  <c:v>0.32100660998707098</c:v>
                </c:pt>
                <c:pt idx="439">
                  <c:v>0.30487501582287402</c:v>
                </c:pt>
                <c:pt idx="440">
                  <c:v>0.13126468071601999</c:v>
                </c:pt>
                <c:pt idx="441">
                  <c:v>-0.166165648907209</c:v>
                </c:pt>
                <c:pt idx="442">
                  <c:v>0.21675977908096</c:v>
                </c:pt>
                <c:pt idx="443">
                  <c:v>0.24668098695635499</c:v>
                </c:pt>
                <c:pt idx="444">
                  <c:v>-0.28839952102112498</c:v>
                </c:pt>
                <c:pt idx="445">
                  <c:v>-5.7618826237947701E-2</c:v>
                </c:pt>
                <c:pt idx="446">
                  <c:v>0.59453856070862898</c:v>
                </c:pt>
                <c:pt idx="447">
                  <c:v>0.67430051232116195</c:v>
                </c:pt>
                <c:pt idx="448">
                  <c:v>0.83986032384356701</c:v>
                </c:pt>
                <c:pt idx="449">
                  <c:v>0.41663981878985301</c:v>
                </c:pt>
                <c:pt idx="450">
                  <c:v>0.41788838715774201</c:v>
                </c:pt>
                <c:pt idx="451">
                  <c:v>0.45758985015852299</c:v>
                </c:pt>
                <c:pt idx="452">
                  <c:v>0.35765230491269001</c:v>
                </c:pt>
                <c:pt idx="453">
                  <c:v>0.62228178768935805</c:v>
                </c:pt>
                <c:pt idx="454">
                  <c:v>3.61899095689081E-2</c:v>
                </c:pt>
                <c:pt idx="455">
                  <c:v>0.38174706301790701</c:v>
                </c:pt>
                <c:pt idx="456">
                  <c:v>0.78427156357030703</c:v>
                </c:pt>
                <c:pt idx="457">
                  <c:v>0.78377274390288798</c:v>
                </c:pt>
                <c:pt idx="458">
                  <c:v>0.34314909630344698</c:v>
                </c:pt>
                <c:pt idx="459">
                  <c:v>0.18993081765620301</c:v>
                </c:pt>
                <c:pt idx="460">
                  <c:v>-5.7096360193886399E-2</c:v>
                </c:pt>
                <c:pt idx="461">
                  <c:v>0.173306411387562</c:v>
                </c:pt>
                <c:pt idx="462">
                  <c:v>0.17292928837539601</c:v>
                </c:pt>
                <c:pt idx="463">
                  <c:v>4.7679997503089898E-2</c:v>
                </c:pt>
                <c:pt idx="464">
                  <c:v>3.2608853824386198E-2</c:v>
                </c:pt>
                <c:pt idx="465">
                  <c:v>-0.389316912878373</c:v>
                </c:pt>
                <c:pt idx="466">
                  <c:v>-0.343557740999126</c:v>
                </c:pt>
                <c:pt idx="467">
                  <c:v>-1.05626614449348</c:v>
                </c:pt>
                <c:pt idx="468">
                  <c:v>-1.37798537255774</c:v>
                </c:pt>
                <c:pt idx="469">
                  <c:v>-1.63985523341644</c:v>
                </c:pt>
                <c:pt idx="470">
                  <c:v>-1.61128049158958</c:v>
                </c:pt>
                <c:pt idx="471">
                  <c:v>-1.75347148645119</c:v>
                </c:pt>
                <c:pt idx="472">
                  <c:v>-1.9814977218333301</c:v>
                </c:pt>
                <c:pt idx="473">
                  <c:v>-2.1860603598048298</c:v>
                </c:pt>
                <c:pt idx="474">
                  <c:v>-1.92484591623998</c:v>
                </c:pt>
                <c:pt idx="475">
                  <c:v>-1.6194835142716999</c:v>
                </c:pt>
                <c:pt idx="476">
                  <c:v>-1.3229625415009401</c:v>
                </c:pt>
                <c:pt idx="477">
                  <c:v>-1.2497498505673701</c:v>
                </c:pt>
                <c:pt idx="478">
                  <c:v>-0.79975876323476602</c:v>
                </c:pt>
                <c:pt idx="479">
                  <c:v>-0.38165217869989099</c:v>
                </c:pt>
                <c:pt idx="480">
                  <c:v>-0.58104745965427196</c:v>
                </c:pt>
                <c:pt idx="481">
                  <c:v>-0.73262008567815096</c:v>
                </c:pt>
                <c:pt idx="482">
                  <c:v>-0.69520958815635303</c:v>
                </c:pt>
                <c:pt idx="483">
                  <c:v>-0.59052842533495498</c:v>
                </c:pt>
                <c:pt idx="484">
                  <c:v>-0.320670419820619</c:v>
                </c:pt>
                <c:pt idx="485">
                  <c:v>-0.21624534354314701</c:v>
                </c:pt>
                <c:pt idx="486">
                  <c:v>-0.44493862569042603</c:v>
                </c:pt>
                <c:pt idx="487">
                  <c:v>-0.645301188247142</c:v>
                </c:pt>
                <c:pt idx="488">
                  <c:v>-0.790594024411303</c:v>
                </c:pt>
                <c:pt idx="489">
                  <c:v>-0.34742225010942701</c:v>
                </c:pt>
                <c:pt idx="490">
                  <c:v>-0.55790241365792503</c:v>
                </c:pt>
                <c:pt idx="491">
                  <c:v>-0.27309756695087101</c:v>
                </c:pt>
                <c:pt idx="492">
                  <c:v>0.102376153562387</c:v>
                </c:pt>
                <c:pt idx="493">
                  <c:v>5.5765200578268802E-2</c:v>
                </c:pt>
                <c:pt idx="494">
                  <c:v>0.18390407856416999</c:v>
                </c:pt>
                <c:pt idx="495">
                  <c:v>0.1631500283756</c:v>
                </c:pt>
                <c:pt idx="496">
                  <c:v>0.15294730358813999</c:v>
                </c:pt>
                <c:pt idx="497">
                  <c:v>4.4520686550914901E-2</c:v>
                </c:pt>
                <c:pt idx="498">
                  <c:v>-1.66603726698576E-2</c:v>
                </c:pt>
                <c:pt idx="499">
                  <c:v>5.7251614276232599E-2</c:v>
                </c:pt>
                <c:pt idx="500">
                  <c:v>-8.4510754728993696E-3</c:v>
                </c:pt>
                <c:pt idx="501">
                  <c:v>-0.34408171853250202</c:v>
                </c:pt>
                <c:pt idx="502">
                  <c:v>-0.37348181841039002</c:v>
                </c:pt>
                <c:pt idx="503">
                  <c:v>-0.86520444362605797</c:v>
                </c:pt>
                <c:pt idx="504">
                  <c:v>-0.57023773778328402</c:v>
                </c:pt>
                <c:pt idx="505">
                  <c:v>-0.95928289912702802</c:v>
                </c:pt>
                <c:pt idx="506">
                  <c:v>-0.94262513126606795</c:v>
                </c:pt>
                <c:pt idx="507">
                  <c:v>-0.87569971137204505</c:v>
                </c:pt>
                <c:pt idx="508">
                  <c:v>-1.03419939672945</c:v>
                </c:pt>
                <c:pt idx="509">
                  <c:v>-0.93619616190738497</c:v>
                </c:pt>
                <c:pt idx="510">
                  <c:v>-0.86371776697531699</c:v>
                </c:pt>
                <c:pt idx="511">
                  <c:v>-1.0199213569271599</c:v>
                </c:pt>
                <c:pt idx="512">
                  <c:v>-1.0736305438120199</c:v>
                </c:pt>
                <c:pt idx="513">
                  <c:v>-0.97781103774883205</c:v>
                </c:pt>
                <c:pt idx="514">
                  <c:v>-1.0719034438561601</c:v>
                </c:pt>
                <c:pt idx="515">
                  <c:v>-0.83250594314050297</c:v>
                </c:pt>
                <c:pt idx="516">
                  <c:v>-1.40808777739591</c:v>
                </c:pt>
                <c:pt idx="517">
                  <c:v>-1.01198645837524</c:v>
                </c:pt>
                <c:pt idx="518">
                  <c:v>-1.36248720432999</c:v>
                </c:pt>
                <c:pt idx="519">
                  <c:v>-1.10259700808143</c:v>
                </c:pt>
                <c:pt idx="520">
                  <c:v>-0.83147514236452802</c:v>
                </c:pt>
                <c:pt idx="521">
                  <c:v>-0.54603524847857299</c:v>
                </c:pt>
                <c:pt idx="522">
                  <c:v>-0.38251991257059198</c:v>
                </c:pt>
                <c:pt idx="523">
                  <c:v>-0.48977306514225899</c:v>
                </c:pt>
                <c:pt idx="524">
                  <c:v>-0.56224128389790495</c:v>
                </c:pt>
                <c:pt idx="525">
                  <c:v>-0.44141365178114</c:v>
                </c:pt>
                <c:pt idx="526">
                  <c:v>-0.18910767387521299</c:v>
                </c:pt>
                <c:pt idx="527">
                  <c:v>-0.239977122950082</c:v>
                </c:pt>
                <c:pt idx="528">
                  <c:v>-7.54791931463238E-2</c:v>
                </c:pt>
                <c:pt idx="529">
                  <c:v>-0.74363230602308505</c:v>
                </c:pt>
                <c:pt idx="530">
                  <c:v>-0.28035143298398302</c:v>
                </c:pt>
                <c:pt idx="531">
                  <c:v>-0.55608930301806603</c:v>
                </c:pt>
                <c:pt idx="532">
                  <c:v>-0.36293896044419399</c:v>
                </c:pt>
                <c:pt idx="533">
                  <c:v>-0.4310725048972</c:v>
                </c:pt>
                <c:pt idx="534">
                  <c:v>-0.68790457320082599</c:v>
                </c:pt>
                <c:pt idx="535">
                  <c:v>-0.68440192622655605</c:v>
                </c:pt>
                <c:pt idx="536">
                  <c:v>-0.32394855576586501</c:v>
                </c:pt>
                <c:pt idx="537">
                  <c:v>-0.16536066242220601</c:v>
                </c:pt>
                <c:pt idx="538">
                  <c:v>-0.794971308742071</c:v>
                </c:pt>
                <c:pt idx="539">
                  <c:v>-0.52349831522416002</c:v>
                </c:pt>
                <c:pt idx="540">
                  <c:v>-0.52356122213935796</c:v>
                </c:pt>
                <c:pt idx="541">
                  <c:v>1.23548918047134E-2</c:v>
                </c:pt>
                <c:pt idx="542">
                  <c:v>0.25848971489851402</c:v>
                </c:pt>
                <c:pt idx="543">
                  <c:v>0.25218754435916901</c:v>
                </c:pt>
                <c:pt idx="544">
                  <c:v>-0.258959787460805</c:v>
                </c:pt>
                <c:pt idx="545">
                  <c:v>-0.29223650998822298</c:v>
                </c:pt>
                <c:pt idx="546">
                  <c:v>-9.8983665591221806E-2</c:v>
                </c:pt>
                <c:pt idx="547">
                  <c:v>-6.9723674322474699E-2</c:v>
                </c:pt>
                <c:pt idx="548">
                  <c:v>-4.8545963206499197E-2</c:v>
                </c:pt>
                <c:pt idx="549">
                  <c:v>-0.22193789864375099</c:v>
                </c:pt>
                <c:pt idx="550">
                  <c:v>0.22153744772849601</c:v>
                </c:pt>
                <c:pt idx="551">
                  <c:v>0.70182366349640601</c:v>
                </c:pt>
                <c:pt idx="552">
                  <c:v>1.08663456359156</c:v>
                </c:pt>
                <c:pt idx="553">
                  <c:v>0.81779686340972302</c:v>
                </c:pt>
                <c:pt idx="554">
                  <c:v>0.38172194854609898</c:v>
                </c:pt>
                <c:pt idx="555">
                  <c:v>0.53329905192187599</c:v>
                </c:pt>
                <c:pt idx="556">
                  <c:v>0.754224475009455</c:v>
                </c:pt>
                <c:pt idx="557">
                  <c:v>0.767284426648142</c:v>
                </c:pt>
                <c:pt idx="558">
                  <c:v>1.1354326886045301</c:v>
                </c:pt>
                <c:pt idx="559">
                  <c:v>1.1001417501584601</c:v>
                </c:pt>
                <c:pt idx="560">
                  <c:v>0.83277978099635397</c:v>
                </c:pt>
                <c:pt idx="561">
                  <c:v>0.64083987828997002</c:v>
                </c:pt>
                <c:pt idx="562">
                  <c:v>0.55609733987257703</c:v>
                </c:pt>
                <c:pt idx="563">
                  <c:v>0.116300303773386</c:v>
                </c:pt>
                <c:pt idx="564">
                  <c:v>-0.22578144176341899</c:v>
                </c:pt>
                <c:pt idx="565">
                  <c:v>0.13967686968663001</c:v>
                </c:pt>
                <c:pt idx="566">
                  <c:v>0.35810027136795203</c:v>
                </c:pt>
                <c:pt idx="567">
                  <c:v>0.64152554888777902</c:v>
                </c:pt>
                <c:pt idx="568">
                  <c:v>0.683469659887739</c:v>
                </c:pt>
                <c:pt idx="569">
                  <c:v>0.80520887492956905</c:v>
                </c:pt>
                <c:pt idx="570">
                  <c:v>0.17337952410046401</c:v>
                </c:pt>
                <c:pt idx="571">
                  <c:v>0.508523600393047</c:v>
                </c:pt>
                <c:pt idx="572">
                  <c:v>0.50760227037413397</c:v>
                </c:pt>
                <c:pt idx="573">
                  <c:v>0.72400566372410502</c:v>
                </c:pt>
                <c:pt idx="574">
                  <c:v>0.65994700472503598</c:v>
                </c:pt>
                <c:pt idx="575">
                  <c:v>0.57644580810864199</c:v>
                </c:pt>
                <c:pt idx="576">
                  <c:v>0.43047190668164398</c:v>
                </c:pt>
                <c:pt idx="577">
                  <c:v>0.65270979334319001</c:v>
                </c:pt>
                <c:pt idx="578">
                  <c:v>0.28394542334988399</c:v>
                </c:pt>
                <c:pt idx="579">
                  <c:v>1.25241882648365E-2</c:v>
                </c:pt>
                <c:pt idx="580">
                  <c:v>-0.120056545982458</c:v>
                </c:pt>
                <c:pt idx="581">
                  <c:v>-0.13380975559536601</c:v>
                </c:pt>
                <c:pt idx="582">
                  <c:v>0.49544534166703702</c:v>
                </c:pt>
                <c:pt idx="583">
                  <c:v>0.40912818291826902</c:v>
                </c:pt>
                <c:pt idx="584">
                  <c:v>0.95848548325441596</c:v>
                </c:pt>
                <c:pt idx="585">
                  <c:v>0.87446838067628496</c:v>
                </c:pt>
                <c:pt idx="586">
                  <c:v>1.38116107503983</c:v>
                </c:pt>
                <c:pt idx="587">
                  <c:v>2.1347833247450598</c:v>
                </c:pt>
                <c:pt idx="588">
                  <c:v>2.2644591123366999</c:v>
                </c:pt>
                <c:pt idx="589">
                  <c:v>2.0543371701266602</c:v>
                </c:pt>
                <c:pt idx="590">
                  <c:v>2.4804932392385801</c:v>
                </c:pt>
                <c:pt idx="591">
                  <c:v>2.5089128873265301</c:v>
                </c:pt>
                <c:pt idx="592">
                  <c:v>2.5482131254303999</c:v>
                </c:pt>
                <c:pt idx="593">
                  <c:v>2.24620029391729</c:v>
                </c:pt>
                <c:pt idx="594">
                  <c:v>2.0782420320310901</c:v>
                </c:pt>
                <c:pt idx="595">
                  <c:v>1.93316332367203</c:v>
                </c:pt>
                <c:pt idx="596">
                  <c:v>1.5036245835220501</c:v>
                </c:pt>
                <c:pt idx="597">
                  <c:v>1.43682608298047</c:v>
                </c:pt>
                <c:pt idx="598">
                  <c:v>0.98948756180656205</c:v>
                </c:pt>
                <c:pt idx="599">
                  <c:v>0.55944836887386695</c:v>
                </c:pt>
                <c:pt idx="600">
                  <c:v>0.76625426715813205</c:v>
                </c:pt>
                <c:pt idx="601">
                  <c:v>1.1036212751079499</c:v>
                </c:pt>
                <c:pt idx="602">
                  <c:v>1.0226638509488299</c:v>
                </c:pt>
                <c:pt idx="603">
                  <c:v>1.23849531855864</c:v>
                </c:pt>
                <c:pt idx="604">
                  <c:v>1.15462421785653</c:v>
                </c:pt>
                <c:pt idx="605">
                  <c:v>1.23080021743878</c:v>
                </c:pt>
                <c:pt idx="606">
                  <c:v>0.96742721898557105</c:v>
                </c:pt>
                <c:pt idx="607">
                  <c:v>1.1787691135718901</c:v>
                </c:pt>
                <c:pt idx="608">
                  <c:v>0.78816340385445705</c:v>
                </c:pt>
                <c:pt idx="609">
                  <c:v>1.1856685999952199</c:v>
                </c:pt>
                <c:pt idx="610">
                  <c:v>1.5071696395576899</c:v>
                </c:pt>
                <c:pt idx="611">
                  <c:v>1.2385679238443099</c:v>
                </c:pt>
                <c:pt idx="612">
                  <c:v>0.91158435675846305</c:v>
                </c:pt>
                <c:pt idx="613">
                  <c:v>0.79622348663424802</c:v>
                </c:pt>
                <c:pt idx="614">
                  <c:v>0.28097383444443702</c:v>
                </c:pt>
                <c:pt idx="615">
                  <c:v>0.35177408550699901</c:v>
                </c:pt>
                <c:pt idx="616">
                  <c:v>0.56454323705546605</c:v>
                </c:pt>
                <c:pt idx="617">
                  <c:v>1.0904028407261299</c:v>
                </c:pt>
                <c:pt idx="618">
                  <c:v>1.38277496587846</c:v>
                </c:pt>
                <c:pt idx="619">
                  <c:v>1.23293343591021</c:v>
                </c:pt>
                <c:pt idx="620">
                  <c:v>1.2347805372856</c:v>
                </c:pt>
                <c:pt idx="621">
                  <c:v>1.10217080152172</c:v>
                </c:pt>
                <c:pt idx="622">
                  <c:v>0.90817449990167298</c:v>
                </c:pt>
                <c:pt idx="623">
                  <c:v>1.19460700583274</c:v>
                </c:pt>
                <c:pt idx="624">
                  <c:v>0.55927278039122696</c:v>
                </c:pt>
                <c:pt idx="625">
                  <c:v>0.818638029933768</c:v>
                </c:pt>
                <c:pt idx="626">
                  <c:v>1.10028725062126</c:v>
                </c:pt>
                <c:pt idx="627">
                  <c:v>0.88068372012156404</c:v>
                </c:pt>
                <c:pt idx="628">
                  <c:v>0.79332593956080599</c:v>
                </c:pt>
                <c:pt idx="629">
                  <c:v>0.500802215336273</c:v>
                </c:pt>
                <c:pt idx="630">
                  <c:v>0.481418456041593</c:v>
                </c:pt>
                <c:pt idx="631">
                  <c:v>0.51242386958890496</c:v>
                </c:pt>
                <c:pt idx="632">
                  <c:v>0.52501384832300202</c:v>
                </c:pt>
                <c:pt idx="633">
                  <c:v>0.436615009167306</c:v>
                </c:pt>
                <c:pt idx="634">
                  <c:v>0.676211596197549</c:v>
                </c:pt>
                <c:pt idx="635">
                  <c:v>-8.9899689134052302E-2</c:v>
                </c:pt>
                <c:pt idx="636">
                  <c:v>-0.31112893208029802</c:v>
                </c:pt>
                <c:pt idx="637">
                  <c:v>-0.75890427566799001</c:v>
                </c:pt>
                <c:pt idx="638">
                  <c:v>-0.66085905872953699</c:v>
                </c:pt>
                <c:pt idx="639">
                  <c:v>-0.742960457637028</c:v>
                </c:pt>
                <c:pt idx="640">
                  <c:v>-0.82927486773693204</c:v>
                </c:pt>
                <c:pt idx="641">
                  <c:v>-1.43011527659532</c:v>
                </c:pt>
                <c:pt idx="642">
                  <c:v>-1.67714683868791</c:v>
                </c:pt>
                <c:pt idx="643">
                  <c:v>-1.66499513105741</c:v>
                </c:pt>
                <c:pt idx="644">
                  <c:v>-1.3833482835600299</c:v>
                </c:pt>
                <c:pt idx="645">
                  <c:v>-1.90618595721631</c:v>
                </c:pt>
                <c:pt idx="646">
                  <c:v>-1.94560054832206</c:v>
                </c:pt>
                <c:pt idx="647">
                  <c:v>-1.31217059589786</c:v>
                </c:pt>
              </c:numCache>
            </c:numRef>
          </c:val>
          <c:smooth val="0"/>
          <c:extLst>
            <c:ext xmlns:c16="http://schemas.microsoft.com/office/drawing/2014/chart" uri="{C3380CC4-5D6E-409C-BE32-E72D297353CC}">
              <c16:uniqueId val="{00000002-B7D3-4E6E-BE68-FFD295FF97C8}"/>
            </c:ext>
          </c:extLst>
        </c:ser>
        <c:dLbls>
          <c:showLegendKey val="0"/>
          <c:showVal val="0"/>
          <c:showCatName val="0"/>
          <c:showSerName val="0"/>
          <c:showPercent val="0"/>
          <c:showBubbleSize val="0"/>
        </c:dLbls>
        <c:smooth val="0"/>
        <c:axId val="189334344"/>
        <c:axId val="189334736"/>
      </c:lineChart>
      <c:catAx>
        <c:axId val="1893343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334736"/>
        <c:crosses val="autoZero"/>
        <c:auto val="1"/>
        <c:lblAlgn val="ctr"/>
        <c:lblOffset val="100"/>
        <c:noMultiLvlLbl val="0"/>
      </c:catAx>
      <c:valAx>
        <c:axId val="189334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PI 12</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3343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6.1734811477177264E-2"/>
          <c:y val="5.0925925925925923E-2"/>
          <c:w val="0.92481021317094569"/>
          <c:h val="0.7096668124817731"/>
        </c:manualLayout>
      </c:layout>
      <c:lineChart>
        <c:grouping val="standard"/>
        <c:varyColors val="0"/>
        <c:ser>
          <c:idx val="0"/>
          <c:order val="0"/>
          <c:tx>
            <c:strRef>
              <c:f>'[SPI para os muncípios da Bacia do Rio Jundiaí.xlsx]Planilha1'!$B$14</c:f>
              <c:strCache>
                <c:ptCount val="1"/>
                <c:pt idx="0">
                  <c:v>Extremamente chuvoso</c:v>
                </c:pt>
              </c:strCache>
            </c:strRef>
          </c:tx>
          <c:spPr>
            <a:ln w="28575" cap="rnd">
              <a:solidFill>
                <a:srgbClr val="0070C0"/>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14:$XZ$14</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extLst>
            <c:ext xmlns:c16="http://schemas.microsoft.com/office/drawing/2014/chart" uri="{C3380CC4-5D6E-409C-BE32-E72D297353CC}">
              <c16:uniqueId val="{00000000-C20F-4284-A12D-38B490697DF9}"/>
            </c:ext>
          </c:extLst>
        </c:ser>
        <c:ser>
          <c:idx val="3"/>
          <c:order val="1"/>
          <c:tx>
            <c:strRef>
              <c:f>'[SPI para os muncípios da Bacia do Rio Jundiaí.xlsx]Planilha1'!$B$15</c:f>
              <c:strCache>
                <c:ptCount val="1"/>
                <c:pt idx="0">
                  <c:v>Extremamente seco</c:v>
                </c:pt>
              </c:strCache>
            </c:strRef>
          </c:tx>
          <c:spPr>
            <a:ln w="28575" cap="rnd">
              <a:solidFill>
                <a:srgbClr val="C00000"/>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15:$XZ$15</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extLst>
            <c:ext xmlns:c16="http://schemas.microsoft.com/office/drawing/2014/chart" uri="{C3380CC4-5D6E-409C-BE32-E72D297353CC}">
              <c16:uniqueId val="{00000001-C20F-4284-A12D-38B490697DF9}"/>
            </c:ext>
          </c:extLst>
        </c:ser>
        <c:ser>
          <c:idx val="4"/>
          <c:order val="2"/>
          <c:tx>
            <c:strRef>
              <c:f>'[SPI para os muncípios da Bacia do Rio Jundiaí.xlsx]Planilha1'!$B$6</c:f>
              <c:strCache>
                <c:ptCount val="1"/>
                <c:pt idx="0">
                  <c:v>spi24</c:v>
                </c:pt>
              </c:strCache>
            </c:strRef>
          </c:tx>
          <c:spPr>
            <a:ln w="12700" cap="rnd">
              <a:solidFill>
                <a:schemeClr val="tx1"/>
              </a:solidFill>
              <a:round/>
            </a:ln>
            <a:effectLst/>
          </c:spPr>
          <c:marker>
            <c:symbol val="none"/>
          </c:marker>
          <c:cat>
            <c:numRef>
              <c:f>'[SPI para os muncípios da Bacia do Rio Jundiaí.xlsx]Planilha1'!$C$2:$XZ$2</c:f>
              <c:numCache>
                <c:formatCode>General</c:formatCod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numCache>
            </c:numRef>
          </c:cat>
          <c:val>
            <c:numRef>
              <c:f>'[SPI para os muncípios da Bacia do Rio Jundiaí.xlsx]Planilha1'!$C$6:$XZ$6</c:f>
              <c:numCache>
                <c:formatCode>_(* #,##0.00_);_(* \(#,##0.00\);_(* "-"??_);_(@_)</c:formatCode>
                <c:ptCount val="6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0797039688773999</c:v>
                </c:pt>
                <c:pt idx="24">
                  <c:v>-0.93939885509742804</c:v>
                </c:pt>
                <c:pt idx="25">
                  <c:v>-1.1164378650820701</c:v>
                </c:pt>
                <c:pt idx="26">
                  <c:v>-1.26243331274503</c:v>
                </c:pt>
                <c:pt idx="27">
                  <c:v>-1.4881310598224999</c:v>
                </c:pt>
                <c:pt idx="28">
                  <c:v>-1.6422312401914401</c:v>
                </c:pt>
                <c:pt idx="29">
                  <c:v>-1.62173332818412</c:v>
                </c:pt>
                <c:pt idx="30">
                  <c:v>-1.6608165227618401</c:v>
                </c:pt>
                <c:pt idx="31">
                  <c:v>-1.67793477296587</c:v>
                </c:pt>
                <c:pt idx="32">
                  <c:v>-1.5717760444089599</c:v>
                </c:pt>
                <c:pt idx="33">
                  <c:v>-1.40901439928876</c:v>
                </c:pt>
                <c:pt idx="34">
                  <c:v>-1.5523987817664</c:v>
                </c:pt>
                <c:pt idx="35">
                  <c:v>-1.8307633646628301</c:v>
                </c:pt>
                <c:pt idx="36">
                  <c:v>-1.93328789104697</c:v>
                </c:pt>
                <c:pt idx="37">
                  <c:v>-1.92451931958286</c:v>
                </c:pt>
                <c:pt idx="38">
                  <c:v>-2.50478752748282</c:v>
                </c:pt>
                <c:pt idx="39">
                  <c:v>-2.3390116522773998</c:v>
                </c:pt>
                <c:pt idx="40">
                  <c:v>-2.28413731517304</c:v>
                </c:pt>
                <c:pt idx="41">
                  <c:v>-2.22080040354335</c:v>
                </c:pt>
                <c:pt idx="42">
                  <c:v>-2.1779124949181701</c:v>
                </c:pt>
                <c:pt idx="43">
                  <c:v>-2.2726029150608098</c:v>
                </c:pt>
                <c:pt idx="44">
                  <c:v>-1.95012890536212</c:v>
                </c:pt>
                <c:pt idx="45">
                  <c:v>-2.4161558349027898</c:v>
                </c:pt>
                <c:pt idx="46">
                  <c:v>-2.6020959360908802</c:v>
                </c:pt>
                <c:pt idx="47">
                  <c:v>-2.4219429472484699</c:v>
                </c:pt>
                <c:pt idx="48">
                  <c:v>-2.1770286071667</c:v>
                </c:pt>
                <c:pt idx="49">
                  <c:v>-2.09436733962522</c:v>
                </c:pt>
                <c:pt idx="50">
                  <c:v>-1.5462263388936299</c:v>
                </c:pt>
                <c:pt idx="51">
                  <c:v>-1.3464661786545</c:v>
                </c:pt>
                <c:pt idx="52">
                  <c:v>-1.16844941865064</c:v>
                </c:pt>
                <c:pt idx="53">
                  <c:v>-1.07691927236926</c:v>
                </c:pt>
                <c:pt idx="54">
                  <c:v>-0.92275661386565999</c:v>
                </c:pt>
                <c:pt idx="55">
                  <c:v>-0.89109329128191905</c:v>
                </c:pt>
                <c:pt idx="56">
                  <c:v>-0.661199122908393</c:v>
                </c:pt>
                <c:pt idx="57">
                  <c:v>-0.51427321589282105</c:v>
                </c:pt>
                <c:pt idx="58">
                  <c:v>-0.48134900643852502</c:v>
                </c:pt>
                <c:pt idx="59">
                  <c:v>0.23634586492183601</c:v>
                </c:pt>
                <c:pt idx="60">
                  <c:v>0.42634333268083002</c:v>
                </c:pt>
                <c:pt idx="61">
                  <c:v>0.236440446366039</c:v>
                </c:pt>
                <c:pt idx="62">
                  <c:v>0.65603439701780397</c:v>
                </c:pt>
                <c:pt idx="63">
                  <c:v>0.55928126221205299</c:v>
                </c:pt>
                <c:pt idx="64">
                  <c:v>0.55313841990040602</c:v>
                </c:pt>
                <c:pt idx="65">
                  <c:v>0.45714090709706301</c:v>
                </c:pt>
                <c:pt idx="66">
                  <c:v>0.34414137522274302</c:v>
                </c:pt>
                <c:pt idx="67">
                  <c:v>0.38027057763070499</c:v>
                </c:pt>
                <c:pt idx="68">
                  <c:v>0.30844412791902598</c:v>
                </c:pt>
                <c:pt idx="69">
                  <c:v>0.35898292703379697</c:v>
                </c:pt>
                <c:pt idx="70">
                  <c:v>0.412297758608003</c:v>
                </c:pt>
                <c:pt idx="71">
                  <c:v>0.44464174990746003</c:v>
                </c:pt>
                <c:pt idx="72">
                  <c:v>0.46268844073299298</c:v>
                </c:pt>
                <c:pt idx="73">
                  <c:v>0.179636611263291</c:v>
                </c:pt>
                <c:pt idx="74">
                  <c:v>4.9674124640324897E-2</c:v>
                </c:pt>
                <c:pt idx="75">
                  <c:v>-9.9439262607968107E-2</c:v>
                </c:pt>
                <c:pt idx="76">
                  <c:v>-0.228557311798642</c:v>
                </c:pt>
                <c:pt idx="77">
                  <c:v>-3.3867986820893897E-2</c:v>
                </c:pt>
                <c:pt idx="78">
                  <c:v>-0.107649857044943</c:v>
                </c:pt>
                <c:pt idx="79">
                  <c:v>-0.140389680427639</c:v>
                </c:pt>
                <c:pt idx="80">
                  <c:v>-6.8825219361180398E-2</c:v>
                </c:pt>
                <c:pt idx="81">
                  <c:v>-0.117504520273014</c:v>
                </c:pt>
                <c:pt idx="82">
                  <c:v>-1.0500684641587999E-2</c:v>
                </c:pt>
                <c:pt idx="83">
                  <c:v>-0.38103453099312401</c:v>
                </c:pt>
                <c:pt idx="84">
                  <c:v>-0.32495834444458299</c:v>
                </c:pt>
                <c:pt idx="85">
                  <c:v>-0.55237026226520403</c:v>
                </c:pt>
                <c:pt idx="86">
                  <c:v>-0.72329333491873404</c:v>
                </c:pt>
                <c:pt idx="87">
                  <c:v>-0.64877607182411601</c:v>
                </c:pt>
                <c:pt idx="88">
                  <c:v>-0.67780659921758701</c:v>
                </c:pt>
                <c:pt idx="89">
                  <c:v>-0.567445075370133</c:v>
                </c:pt>
                <c:pt idx="90">
                  <c:v>-0.60927276161228305</c:v>
                </c:pt>
                <c:pt idx="91">
                  <c:v>-0.57375581869035497</c:v>
                </c:pt>
                <c:pt idx="92">
                  <c:v>-0.70975531815189197</c:v>
                </c:pt>
                <c:pt idx="93">
                  <c:v>-0.85244234188837698</c:v>
                </c:pt>
                <c:pt idx="94">
                  <c:v>-1.00494291434495</c:v>
                </c:pt>
                <c:pt idx="95">
                  <c:v>-1.37164070554016</c:v>
                </c:pt>
                <c:pt idx="96">
                  <c:v>-1.8686827995897</c:v>
                </c:pt>
                <c:pt idx="97">
                  <c:v>-2.1523496331082201</c:v>
                </c:pt>
                <c:pt idx="98">
                  <c:v>-2.2462171756274998</c:v>
                </c:pt>
                <c:pt idx="99">
                  <c:v>-2.0367682248897201</c:v>
                </c:pt>
                <c:pt idx="100">
                  <c:v>-1.9796667233116201</c:v>
                </c:pt>
                <c:pt idx="101">
                  <c:v>-2.0811255852272201</c:v>
                </c:pt>
                <c:pt idx="102">
                  <c:v>-2.2240997986291999</c:v>
                </c:pt>
                <c:pt idx="103">
                  <c:v>-2.1453306576814501</c:v>
                </c:pt>
                <c:pt idx="104">
                  <c:v>-2.1630607344212098</c:v>
                </c:pt>
                <c:pt idx="105">
                  <c:v>-2.1107755903505598</c:v>
                </c:pt>
                <c:pt idx="106">
                  <c:v>-2.0815614696842899</c:v>
                </c:pt>
                <c:pt idx="107">
                  <c:v>-2.1522315636157501</c:v>
                </c:pt>
                <c:pt idx="108">
                  <c:v>-1.7360516130513499</c:v>
                </c:pt>
                <c:pt idx="109">
                  <c:v>-1.05353931040825</c:v>
                </c:pt>
                <c:pt idx="110">
                  <c:v>-1.0414470038752499</c:v>
                </c:pt>
                <c:pt idx="111">
                  <c:v>-1.0921396524800699</c:v>
                </c:pt>
                <c:pt idx="112">
                  <c:v>-1.0157119194178099</c:v>
                </c:pt>
                <c:pt idx="113">
                  <c:v>-0.90975085818667301</c:v>
                </c:pt>
                <c:pt idx="114">
                  <c:v>-0.85984439936534396</c:v>
                </c:pt>
                <c:pt idx="115">
                  <c:v>-0.74439247214165505</c:v>
                </c:pt>
                <c:pt idx="116">
                  <c:v>-0.46246009906281399</c:v>
                </c:pt>
                <c:pt idx="117">
                  <c:v>-0.43826415401054802</c:v>
                </c:pt>
                <c:pt idx="118">
                  <c:v>-0.36098043589208501</c:v>
                </c:pt>
                <c:pt idx="119">
                  <c:v>-0.18221311017070799</c:v>
                </c:pt>
                <c:pt idx="120">
                  <c:v>-0.28812972745500198</c:v>
                </c:pt>
                <c:pt idx="121">
                  <c:v>-0.21488211244184499</c:v>
                </c:pt>
                <c:pt idx="122">
                  <c:v>0.12261305701461001</c:v>
                </c:pt>
                <c:pt idx="123">
                  <c:v>9.1512401726411896E-2</c:v>
                </c:pt>
                <c:pt idx="124">
                  <c:v>0.10861235454542199</c:v>
                </c:pt>
                <c:pt idx="125">
                  <c:v>0.31540990951409797</c:v>
                </c:pt>
                <c:pt idx="126">
                  <c:v>0.41515130365081099</c:v>
                </c:pt>
                <c:pt idx="127">
                  <c:v>0.39609119143430799</c:v>
                </c:pt>
                <c:pt idx="128">
                  <c:v>0.39681922909903</c:v>
                </c:pt>
                <c:pt idx="129">
                  <c:v>0.413595416648044</c:v>
                </c:pt>
                <c:pt idx="130">
                  <c:v>3.9703538716805202E-2</c:v>
                </c:pt>
                <c:pt idx="131">
                  <c:v>0.248689076816489</c:v>
                </c:pt>
                <c:pt idx="132">
                  <c:v>0.16553892537385001</c:v>
                </c:pt>
                <c:pt idx="133">
                  <c:v>-0.32276678761404198</c:v>
                </c:pt>
                <c:pt idx="134">
                  <c:v>-0.441963364850743</c:v>
                </c:pt>
                <c:pt idx="135">
                  <c:v>-0.35364890826566903</c:v>
                </c:pt>
                <c:pt idx="136">
                  <c:v>-0.45482752806152699</c:v>
                </c:pt>
                <c:pt idx="137">
                  <c:v>-0.58007345136611799</c:v>
                </c:pt>
                <c:pt idx="138">
                  <c:v>-0.39235274767348099</c:v>
                </c:pt>
                <c:pt idx="139">
                  <c:v>-0.45425134892279101</c:v>
                </c:pt>
                <c:pt idx="140">
                  <c:v>-0.46456527504758399</c:v>
                </c:pt>
                <c:pt idx="141">
                  <c:v>-0.17138245347072401</c:v>
                </c:pt>
                <c:pt idx="142">
                  <c:v>-6.5989829175795101E-2</c:v>
                </c:pt>
                <c:pt idx="143">
                  <c:v>-0.24138221258228901</c:v>
                </c:pt>
                <c:pt idx="144">
                  <c:v>-1.57157668720386E-2</c:v>
                </c:pt>
                <c:pt idx="145">
                  <c:v>8.5890620547172003E-2</c:v>
                </c:pt>
                <c:pt idx="146">
                  <c:v>-0.184869746717824</c:v>
                </c:pt>
                <c:pt idx="147">
                  <c:v>-5.9513996764881803E-2</c:v>
                </c:pt>
                <c:pt idx="148">
                  <c:v>-3.8133708987862898E-2</c:v>
                </c:pt>
                <c:pt idx="149">
                  <c:v>-0.228721684265631</c:v>
                </c:pt>
                <c:pt idx="150">
                  <c:v>-0.161654334096309</c:v>
                </c:pt>
                <c:pt idx="151">
                  <c:v>-0.116417766535187</c:v>
                </c:pt>
                <c:pt idx="152">
                  <c:v>-7.2592512298873701E-2</c:v>
                </c:pt>
                <c:pt idx="153">
                  <c:v>-0.163418575073007</c:v>
                </c:pt>
                <c:pt idx="154">
                  <c:v>-2.20359881815794E-2</c:v>
                </c:pt>
                <c:pt idx="155">
                  <c:v>0.27575298215361899</c:v>
                </c:pt>
                <c:pt idx="156">
                  <c:v>0.12629858871229099</c:v>
                </c:pt>
                <c:pt idx="157">
                  <c:v>-0.26003514934688698</c:v>
                </c:pt>
                <c:pt idx="158">
                  <c:v>0.17201920558463299</c:v>
                </c:pt>
                <c:pt idx="159">
                  <c:v>0.16977909433833999</c:v>
                </c:pt>
                <c:pt idx="160">
                  <c:v>0.11160668705558</c:v>
                </c:pt>
                <c:pt idx="161">
                  <c:v>0.47621107584115202</c:v>
                </c:pt>
                <c:pt idx="162">
                  <c:v>0.21300439503265101</c:v>
                </c:pt>
                <c:pt idx="163">
                  <c:v>5.77306892076229E-2</c:v>
                </c:pt>
                <c:pt idx="164">
                  <c:v>-6.6070310240572194E-2</c:v>
                </c:pt>
                <c:pt idx="165">
                  <c:v>-0.257820027906904</c:v>
                </c:pt>
                <c:pt idx="166">
                  <c:v>-0.230218586942326</c:v>
                </c:pt>
                <c:pt idx="167">
                  <c:v>0.104039329097544</c:v>
                </c:pt>
                <c:pt idx="168">
                  <c:v>-4.3314219012348602E-2</c:v>
                </c:pt>
                <c:pt idx="169">
                  <c:v>0.41663920486922201</c:v>
                </c:pt>
                <c:pt idx="170">
                  <c:v>0.309250830100674</c:v>
                </c:pt>
                <c:pt idx="171">
                  <c:v>8.0448346252779898E-2</c:v>
                </c:pt>
                <c:pt idx="172">
                  <c:v>-7.6897372094174897E-3</c:v>
                </c:pt>
                <c:pt idx="173">
                  <c:v>-0.118513574838902</c:v>
                </c:pt>
                <c:pt idx="174">
                  <c:v>-0.176650166905886</c:v>
                </c:pt>
                <c:pt idx="175">
                  <c:v>-0.24155718139377999</c:v>
                </c:pt>
                <c:pt idx="176">
                  <c:v>-0.32595851974863599</c:v>
                </c:pt>
                <c:pt idx="177">
                  <c:v>-0.28675692359905802</c:v>
                </c:pt>
                <c:pt idx="178">
                  <c:v>-7.7826401113510704E-2</c:v>
                </c:pt>
                <c:pt idx="179">
                  <c:v>-0.15476483714351499</c:v>
                </c:pt>
                <c:pt idx="180">
                  <c:v>-0.40658329568356499</c:v>
                </c:pt>
                <c:pt idx="181">
                  <c:v>0.128594032079486</c:v>
                </c:pt>
                <c:pt idx="182">
                  <c:v>-0.10533472211915799</c:v>
                </c:pt>
                <c:pt idx="183">
                  <c:v>0.19221225074700801</c:v>
                </c:pt>
                <c:pt idx="184">
                  <c:v>0.58379013771393196</c:v>
                </c:pt>
                <c:pt idx="185">
                  <c:v>0.39277224439839598</c:v>
                </c:pt>
                <c:pt idx="186">
                  <c:v>0.82348098268844006</c:v>
                </c:pt>
                <c:pt idx="187">
                  <c:v>1.1602212485816801</c:v>
                </c:pt>
                <c:pt idx="188">
                  <c:v>1.4493061398423699</c:v>
                </c:pt>
                <c:pt idx="189">
                  <c:v>1.4579602193052299</c:v>
                </c:pt>
                <c:pt idx="190">
                  <c:v>1.4243716093185801</c:v>
                </c:pt>
                <c:pt idx="191">
                  <c:v>1.24373855620459</c:v>
                </c:pt>
                <c:pt idx="192">
                  <c:v>1.4955352128653301</c:v>
                </c:pt>
                <c:pt idx="193">
                  <c:v>0.99007581013134704</c:v>
                </c:pt>
                <c:pt idx="194">
                  <c:v>1.0922602056853301</c:v>
                </c:pt>
                <c:pt idx="195">
                  <c:v>1.33451296631964</c:v>
                </c:pt>
                <c:pt idx="196">
                  <c:v>1.3485240913635601</c:v>
                </c:pt>
                <c:pt idx="197">
                  <c:v>1.3928673568301599</c:v>
                </c:pt>
                <c:pt idx="198">
                  <c:v>1.3079576042776999</c:v>
                </c:pt>
                <c:pt idx="199">
                  <c:v>1.3540943969115999</c:v>
                </c:pt>
                <c:pt idx="200">
                  <c:v>1.51732033930074</c:v>
                </c:pt>
                <c:pt idx="201">
                  <c:v>1.3853423084504399</c:v>
                </c:pt>
                <c:pt idx="202">
                  <c:v>1.3104715818770201</c:v>
                </c:pt>
                <c:pt idx="203">
                  <c:v>1.441334193541</c:v>
                </c:pt>
                <c:pt idx="204">
                  <c:v>1.2664100911430001</c:v>
                </c:pt>
                <c:pt idx="205">
                  <c:v>0.98379926440676302</c:v>
                </c:pt>
                <c:pt idx="206">
                  <c:v>0.91963338985586696</c:v>
                </c:pt>
                <c:pt idx="207">
                  <c:v>0.52298911625099698</c:v>
                </c:pt>
                <c:pt idx="208">
                  <c:v>0.346589173298749</c:v>
                </c:pt>
                <c:pt idx="209">
                  <c:v>0.30474591971224702</c:v>
                </c:pt>
                <c:pt idx="210">
                  <c:v>0.10358226098300601</c:v>
                </c:pt>
                <c:pt idx="211">
                  <c:v>-0.24819506827613599</c:v>
                </c:pt>
                <c:pt idx="212">
                  <c:v>-0.63510383244517998</c:v>
                </c:pt>
                <c:pt idx="213">
                  <c:v>-0.66751045723327596</c:v>
                </c:pt>
                <c:pt idx="214">
                  <c:v>-0.21546384905409899</c:v>
                </c:pt>
                <c:pt idx="215">
                  <c:v>-5.9921017227466497E-2</c:v>
                </c:pt>
                <c:pt idx="216">
                  <c:v>-0.54292224473598205</c:v>
                </c:pt>
                <c:pt idx="217">
                  <c:v>-0.39518616050245198</c:v>
                </c:pt>
                <c:pt idx="218">
                  <c:v>-0.46074173866624901</c:v>
                </c:pt>
                <c:pt idx="219">
                  <c:v>-0.60118601238977498</c:v>
                </c:pt>
                <c:pt idx="220">
                  <c:v>-0.40823963841022598</c:v>
                </c:pt>
                <c:pt idx="221">
                  <c:v>-0.500007543945033</c:v>
                </c:pt>
                <c:pt idx="222">
                  <c:v>-0.371477999565476</c:v>
                </c:pt>
                <c:pt idx="223">
                  <c:v>-0.18477282807638901</c:v>
                </c:pt>
                <c:pt idx="224">
                  <c:v>-0.20302357126010701</c:v>
                </c:pt>
                <c:pt idx="225">
                  <c:v>2.86606616520113E-2</c:v>
                </c:pt>
                <c:pt idx="226">
                  <c:v>-7.2829573481186793E-2</c:v>
                </c:pt>
                <c:pt idx="227">
                  <c:v>-0.26776518083206602</c:v>
                </c:pt>
                <c:pt idx="228">
                  <c:v>-2.4179814077661E-2</c:v>
                </c:pt>
                <c:pt idx="229">
                  <c:v>0.122339692417176</c:v>
                </c:pt>
                <c:pt idx="230">
                  <c:v>2.91771322902993E-4</c:v>
                </c:pt>
                <c:pt idx="231">
                  <c:v>0.34667947102617702</c:v>
                </c:pt>
                <c:pt idx="232">
                  <c:v>0.146893615846903</c:v>
                </c:pt>
                <c:pt idx="233">
                  <c:v>0.15897789394806899</c:v>
                </c:pt>
                <c:pt idx="234">
                  <c:v>-5.3593968206047699E-2</c:v>
                </c:pt>
                <c:pt idx="235">
                  <c:v>3.9325872954071701E-2</c:v>
                </c:pt>
                <c:pt idx="236">
                  <c:v>5.4473806229178502E-2</c:v>
                </c:pt>
                <c:pt idx="237">
                  <c:v>-7.8592404308894092E-3</c:v>
                </c:pt>
                <c:pt idx="238">
                  <c:v>-0.390459900000798</c:v>
                </c:pt>
                <c:pt idx="239">
                  <c:v>3.11589952314121E-2</c:v>
                </c:pt>
                <c:pt idx="240">
                  <c:v>0.31501357951769898</c:v>
                </c:pt>
                <c:pt idx="241">
                  <c:v>0.179939068769709</c:v>
                </c:pt>
                <c:pt idx="242">
                  <c:v>0.15155717553706599</c:v>
                </c:pt>
                <c:pt idx="243">
                  <c:v>5.0159573168426203E-2</c:v>
                </c:pt>
                <c:pt idx="244">
                  <c:v>-0.15944632071363499</c:v>
                </c:pt>
                <c:pt idx="245">
                  <c:v>7.12811951599097E-3</c:v>
                </c:pt>
                <c:pt idx="246">
                  <c:v>-0.126851800666128</c:v>
                </c:pt>
                <c:pt idx="247">
                  <c:v>-0.35510824167257699</c:v>
                </c:pt>
                <c:pt idx="248">
                  <c:v>-0.66714581496005398</c:v>
                </c:pt>
                <c:pt idx="249">
                  <c:v>-0.54487277690299196</c:v>
                </c:pt>
                <c:pt idx="250">
                  <c:v>-0.40682866501224102</c:v>
                </c:pt>
                <c:pt idx="251">
                  <c:v>-0.51532403626652601</c:v>
                </c:pt>
                <c:pt idx="252">
                  <c:v>-0.41179082673006601</c:v>
                </c:pt>
                <c:pt idx="253">
                  <c:v>-0.350676313889555</c:v>
                </c:pt>
                <c:pt idx="254">
                  <c:v>-0.23910377279953099</c:v>
                </c:pt>
                <c:pt idx="255">
                  <c:v>-0.44608969938231202</c:v>
                </c:pt>
                <c:pt idx="256">
                  <c:v>-0.30093464080451399</c:v>
                </c:pt>
                <c:pt idx="257">
                  <c:v>2.09015512603993E-2</c:v>
                </c:pt>
                <c:pt idx="258">
                  <c:v>8.2886174484434805E-2</c:v>
                </c:pt>
                <c:pt idx="259">
                  <c:v>6.7460428005991793E-2</c:v>
                </c:pt>
                <c:pt idx="260">
                  <c:v>-3.8418853579812798E-2</c:v>
                </c:pt>
                <c:pt idx="261">
                  <c:v>0.326569270374575</c:v>
                </c:pt>
                <c:pt idx="262">
                  <c:v>0.37949791878085198</c:v>
                </c:pt>
                <c:pt idx="263">
                  <c:v>0.451074755854664</c:v>
                </c:pt>
                <c:pt idx="264">
                  <c:v>0.53915431674817005</c:v>
                </c:pt>
                <c:pt idx="265">
                  <c:v>1.0231297114698601</c:v>
                </c:pt>
                <c:pt idx="266">
                  <c:v>1.2976012405216</c:v>
                </c:pt>
                <c:pt idx="267">
                  <c:v>1.64518976514286</c:v>
                </c:pt>
                <c:pt idx="268">
                  <c:v>2.1809584629936398</c:v>
                </c:pt>
                <c:pt idx="269">
                  <c:v>2.51009470549252</c:v>
                </c:pt>
                <c:pt idx="270">
                  <c:v>2.5874603431387202</c:v>
                </c:pt>
                <c:pt idx="271">
                  <c:v>2.6105058177206102</c:v>
                </c:pt>
                <c:pt idx="272">
                  <c:v>2.9959523341126699</c:v>
                </c:pt>
                <c:pt idx="273">
                  <c:v>2.87965852184746</c:v>
                </c:pt>
                <c:pt idx="274">
                  <c:v>2.8736104726860701</c:v>
                </c:pt>
                <c:pt idx="275">
                  <c:v>2.8547904922887701</c:v>
                </c:pt>
                <c:pt idx="276">
                  <c:v>2.6759201558176899</c:v>
                </c:pt>
                <c:pt idx="277">
                  <c:v>2.54151073598754</c:v>
                </c:pt>
                <c:pt idx="278">
                  <c:v>2.29456268444665</c:v>
                </c:pt>
                <c:pt idx="279">
                  <c:v>2.3251191294223301</c:v>
                </c:pt>
                <c:pt idx="280">
                  <c:v>2.3506419362219</c:v>
                </c:pt>
                <c:pt idx="281">
                  <c:v>1.83273938838038</c:v>
                </c:pt>
                <c:pt idx="282">
                  <c:v>1.77684216103591</c:v>
                </c:pt>
                <c:pt idx="283">
                  <c:v>1.9898314857738999</c:v>
                </c:pt>
                <c:pt idx="284">
                  <c:v>2.17401218955112</c:v>
                </c:pt>
                <c:pt idx="285">
                  <c:v>1.7631805605823301</c:v>
                </c:pt>
                <c:pt idx="286">
                  <c:v>1.6975680583767101</c:v>
                </c:pt>
                <c:pt idx="287">
                  <c:v>1.37070899163958</c:v>
                </c:pt>
                <c:pt idx="288">
                  <c:v>1.0648590979458501</c:v>
                </c:pt>
                <c:pt idx="289">
                  <c:v>0.95921861248939699</c:v>
                </c:pt>
                <c:pt idx="290">
                  <c:v>0.82534869730758698</c:v>
                </c:pt>
                <c:pt idx="291">
                  <c:v>0.447453727005728</c:v>
                </c:pt>
                <c:pt idx="292">
                  <c:v>4.6911358658516901E-2</c:v>
                </c:pt>
                <c:pt idx="293">
                  <c:v>-0.618485873257414</c:v>
                </c:pt>
                <c:pt idx="294">
                  <c:v>-0.72388312848193404</c:v>
                </c:pt>
                <c:pt idx="295">
                  <c:v>-0.70916200196250201</c:v>
                </c:pt>
                <c:pt idx="296">
                  <c:v>-1.1977288903779399</c:v>
                </c:pt>
                <c:pt idx="297">
                  <c:v>-1.4684630965705701</c:v>
                </c:pt>
                <c:pt idx="298">
                  <c:v>-1.5647298956853199</c:v>
                </c:pt>
                <c:pt idx="299">
                  <c:v>-1.6555706007825199</c:v>
                </c:pt>
                <c:pt idx="300">
                  <c:v>-1.8863714956966</c:v>
                </c:pt>
                <c:pt idx="301">
                  <c:v>-1.68287080750041</c:v>
                </c:pt>
                <c:pt idx="302">
                  <c:v>-1.3239231802190601</c:v>
                </c:pt>
                <c:pt idx="303">
                  <c:v>-1.3423108676164499</c:v>
                </c:pt>
                <c:pt idx="304">
                  <c:v>-1.23949109300117</c:v>
                </c:pt>
                <c:pt idx="305">
                  <c:v>-1.1962729458641399</c:v>
                </c:pt>
                <c:pt idx="306">
                  <c:v>-1.17856535886391</c:v>
                </c:pt>
                <c:pt idx="307">
                  <c:v>-1.08620055445973</c:v>
                </c:pt>
                <c:pt idx="308">
                  <c:v>-1.3782152325527199</c:v>
                </c:pt>
                <c:pt idx="309">
                  <c:v>-1.25332217853852</c:v>
                </c:pt>
                <c:pt idx="310">
                  <c:v>-1.2218309266413301</c:v>
                </c:pt>
                <c:pt idx="311">
                  <c:v>-0.86186179930248497</c:v>
                </c:pt>
                <c:pt idx="312">
                  <c:v>-0.38540879670289002</c:v>
                </c:pt>
                <c:pt idx="313">
                  <c:v>-0.455929320953191</c:v>
                </c:pt>
                <c:pt idx="314">
                  <c:v>-0.61445126645532999</c:v>
                </c:pt>
                <c:pt idx="315">
                  <c:v>-0.57244011912178105</c:v>
                </c:pt>
                <c:pt idx="316">
                  <c:v>-0.187546747888302</c:v>
                </c:pt>
                <c:pt idx="317">
                  <c:v>0.15014277797140499</c:v>
                </c:pt>
                <c:pt idx="318">
                  <c:v>0.17665580169342901</c:v>
                </c:pt>
                <c:pt idx="319">
                  <c:v>0.174895095940198</c:v>
                </c:pt>
                <c:pt idx="320">
                  <c:v>0.151815404141906</c:v>
                </c:pt>
                <c:pt idx="321">
                  <c:v>0.2277401586069</c:v>
                </c:pt>
                <c:pt idx="322">
                  <c:v>0.15016593724724001</c:v>
                </c:pt>
                <c:pt idx="323">
                  <c:v>0.32448419245556198</c:v>
                </c:pt>
                <c:pt idx="324">
                  <c:v>0.47737600495559601</c:v>
                </c:pt>
                <c:pt idx="325">
                  <c:v>0.61767270301200705</c:v>
                </c:pt>
                <c:pt idx="326">
                  <c:v>0.71493033434637598</c:v>
                </c:pt>
                <c:pt idx="327">
                  <c:v>0.78744124810930005</c:v>
                </c:pt>
                <c:pt idx="328">
                  <c:v>0.95461971287490899</c:v>
                </c:pt>
                <c:pt idx="329">
                  <c:v>1.02537696566808</c:v>
                </c:pt>
                <c:pt idx="330">
                  <c:v>0.98177221739957699</c:v>
                </c:pt>
                <c:pt idx="331">
                  <c:v>0.59508357652960997</c:v>
                </c:pt>
                <c:pt idx="332">
                  <c:v>0.52696392486784205</c:v>
                </c:pt>
                <c:pt idx="333">
                  <c:v>0.82004431834727798</c:v>
                </c:pt>
                <c:pt idx="334">
                  <c:v>0.75102704166927903</c:v>
                </c:pt>
                <c:pt idx="335">
                  <c:v>0.45300817150715</c:v>
                </c:pt>
                <c:pt idx="336">
                  <c:v>0.44101457522085102</c:v>
                </c:pt>
                <c:pt idx="337">
                  <c:v>0.81896893243694702</c:v>
                </c:pt>
                <c:pt idx="338">
                  <c:v>0.78072800858271196</c:v>
                </c:pt>
                <c:pt idx="339">
                  <c:v>0.801910418735023</c:v>
                </c:pt>
                <c:pt idx="340">
                  <c:v>0.24173466575796301</c:v>
                </c:pt>
                <c:pt idx="341">
                  <c:v>-3.5901808760799798E-2</c:v>
                </c:pt>
                <c:pt idx="342">
                  <c:v>0.35764211308244298</c:v>
                </c:pt>
                <c:pt idx="343">
                  <c:v>0.40528357314722102</c:v>
                </c:pt>
                <c:pt idx="344">
                  <c:v>0.35580479839374302</c:v>
                </c:pt>
                <c:pt idx="345">
                  <c:v>0.33071840801110602</c:v>
                </c:pt>
                <c:pt idx="346">
                  <c:v>0.406625660069871</c:v>
                </c:pt>
                <c:pt idx="347">
                  <c:v>0.40033762487193397</c:v>
                </c:pt>
                <c:pt idx="348">
                  <c:v>0.49581577186099102</c:v>
                </c:pt>
                <c:pt idx="349">
                  <c:v>0.299220646367862</c:v>
                </c:pt>
                <c:pt idx="350">
                  <c:v>0.21522020901025499</c:v>
                </c:pt>
                <c:pt idx="351">
                  <c:v>4.1715485466814202E-2</c:v>
                </c:pt>
                <c:pt idx="352">
                  <c:v>-0.27348124893182701</c:v>
                </c:pt>
                <c:pt idx="353">
                  <c:v>-0.21333101996983</c:v>
                </c:pt>
                <c:pt idx="354">
                  <c:v>0.16399368982604601</c:v>
                </c:pt>
                <c:pt idx="355">
                  <c:v>0.31308083829597799</c:v>
                </c:pt>
                <c:pt idx="356">
                  <c:v>0.40206268787021199</c:v>
                </c:pt>
                <c:pt idx="357">
                  <c:v>0.21447534809632801</c:v>
                </c:pt>
                <c:pt idx="358">
                  <c:v>0.149893889608995</c:v>
                </c:pt>
                <c:pt idx="359">
                  <c:v>9.6588184112588904E-2</c:v>
                </c:pt>
                <c:pt idx="360">
                  <c:v>-0.120544060094469</c:v>
                </c:pt>
                <c:pt idx="361">
                  <c:v>-0.36519897473638602</c:v>
                </c:pt>
                <c:pt idx="362">
                  <c:v>0.148065186241959</c:v>
                </c:pt>
                <c:pt idx="363">
                  <c:v>0.29532751435853999</c:v>
                </c:pt>
                <c:pt idx="364">
                  <c:v>0.33430667016774401</c:v>
                </c:pt>
                <c:pt idx="365">
                  <c:v>0.37587217208318002</c:v>
                </c:pt>
                <c:pt idx="366">
                  <c:v>1.71678501150988E-2</c:v>
                </c:pt>
                <c:pt idx="367">
                  <c:v>-2.0133486627421E-2</c:v>
                </c:pt>
                <c:pt idx="368">
                  <c:v>2.2957821482613799E-2</c:v>
                </c:pt>
                <c:pt idx="369">
                  <c:v>0.24371489375444499</c:v>
                </c:pt>
                <c:pt idx="370">
                  <c:v>6.6970158223285906E-2</c:v>
                </c:pt>
                <c:pt idx="371">
                  <c:v>0.323684049510921</c:v>
                </c:pt>
                <c:pt idx="372">
                  <c:v>-7.3142059027376194E-2</c:v>
                </c:pt>
                <c:pt idx="373">
                  <c:v>-2.2216551168084301E-2</c:v>
                </c:pt>
                <c:pt idx="374">
                  <c:v>-7.6412371895757097E-3</c:v>
                </c:pt>
                <c:pt idx="375">
                  <c:v>9.4534017397381598E-3</c:v>
                </c:pt>
                <c:pt idx="376">
                  <c:v>5.7729086062006399E-2</c:v>
                </c:pt>
                <c:pt idx="377">
                  <c:v>-0.11597448204606001</c:v>
                </c:pt>
                <c:pt idx="378">
                  <c:v>-0.43447657892066399</c:v>
                </c:pt>
                <c:pt idx="379">
                  <c:v>-0.50245942139581701</c:v>
                </c:pt>
                <c:pt idx="380">
                  <c:v>-0.302854090955893</c:v>
                </c:pt>
                <c:pt idx="381">
                  <c:v>-0.109608229729621</c:v>
                </c:pt>
                <c:pt idx="382">
                  <c:v>0.16928404390433199</c:v>
                </c:pt>
                <c:pt idx="383">
                  <c:v>0.132245441395859</c:v>
                </c:pt>
                <c:pt idx="384">
                  <c:v>3.6136734857999502E-2</c:v>
                </c:pt>
                <c:pt idx="385">
                  <c:v>0.13786822453990499</c:v>
                </c:pt>
                <c:pt idx="386">
                  <c:v>-0.52626328201880002</c:v>
                </c:pt>
                <c:pt idx="387">
                  <c:v>-0.68742056481471403</c:v>
                </c:pt>
                <c:pt idx="388">
                  <c:v>-0.45877315116421502</c:v>
                </c:pt>
                <c:pt idx="389">
                  <c:v>-0.45413815594041701</c:v>
                </c:pt>
                <c:pt idx="390">
                  <c:v>-0.52200902158981899</c:v>
                </c:pt>
                <c:pt idx="391">
                  <c:v>-0.446201474954731</c:v>
                </c:pt>
                <c:pt idx="392">
                  <c:v>-0.10960220729178</c:v>
                </c:pt>
                <c:pt idx="393">
                  <c:v>-0.1656390284865</c:v>
                </c:pt>
                <c:pt idx="394">
                  <c:v>-0.12802133091346399</c:v>
                </c:pt>
                <c:pt idx="395">
                  <c:v>-0.23409957737565801</c:v>
                </c:pt>
                <c:pt idx="396">
                  <c:v>3.2493189816742298E-2</c:v>
                </c:pt>
                <c:pt idx="397">
                  <c:v>0.351533932602904</c:v>
                </c:pt>
                <c:pt idx="398">
                  <c:v>0.27369642513069598</c:v>
                </c:pt>
                <c:pt idx="399">
                  <c:v>0.35070862238612899</c:v>
                </c:pt>
                <c:pt idx="400">
                  <c:v>0.30278149798822801</c:v>
                </c:pt>
                <c:pt idx="401">
                  <c:v>0.41784665726673198</c:v>
                </c:pt>
                <c:pt idx="402">
                  <c:v>0.45454929413154799</c:v>
                </c:pt>
                <c:pt idx="403">
                  <c:v>0.382690977143752</c:v>
                </c:pt>
                <c:pt idx="404">
                  <c:v>5.5282312166684298E-2</c:v>
                </c:pt>
                <c:pt idx="405">
                  <c:v>-8.7472804435812804E-2</c:v>
                </c:pt>
                <c:pt idx="406">
                  <c:v>-0.29970288882808699</c:v>
                </c:pt>
                <c:pt idx="407">
                  <c:v>5.8674389159714499E-2</c:v>
                </c:pt>
                <c:pt idx="408">
                  <c:v>8.1668901400748201E-2</c:v>
                </c:pt>
                <c:pt idx="409">
                  <c:v>0.39348531945169402</c:v>
                </c:pt>
                <c:pt idx="410">
                  <c:v>0.78533196578050302</c:v>
                </c:pt>
                <c:pt idx="411">
                  <c:v>0.79319950555398</c:v>
                </c:pt>
                <c:pt idx="412">
                  <c:v>0.60540106407567695</c:v>
                </c:pt>
                <c:pt idx="413">
                  <c:v>0.53530051003232904</c:v>
                </c:pt>
                <c:pt idx="414">
                  <c:v>0.71308819917306898</c:v>
                </c:pt>
                <c:pt idx="415">
                  <c:v>0.61722153874448105</c:v>
                </c:pt>
                <c:pt idx="416">
                  <c:v>0.215806266028888</c:v>
                </c:pt>
                <c:pt idx="417">
                  <c:v>0.42649529164266498</c:v>
                </c:pt>
                <c:pt idx="418">
                  <c:v>0.39520479219543803</c:v>
                </c:pt>
                <c:pt idx="419">
                  <c:v>0.44254671238524701</c:v>
                </c:pt>
                <c:pt idx="420">
                  <c:v>0.36001920774487101</c:v>
                </c:pt>
                <c:pt idx="421">
                  <c:v>0.42452925273475101</c:v>
                </c:pt>
                <c:pt idx="422">
                  <c:v>0.59072840517061198</c:v>
                </c:pt>
                <c:pt idx="423">
                  <c:v>0.42176631876579901</c:v>
                </c:pt>
                <c:pt idx="424">
                  <c:v>0.31499279944256098</c:v>
                </c:pt>
                <c:pt idx="425">
                  <c:v>0.266172320934773</c:v>
                </c:pt>
                <c:pt idx="426">
                  <c:v>0.15763647451920099</c:v>
                </c:pt>
                <c:pt idx="427">
                  <c:v>0.234527817453311</c:v>
                </c:pt>
                <c:pt idx="428">
                  <c:v>0.58193893996865798</c:v>
                </c:pt>
                <c:pt idx="429">
                  <c:v>0.73428409830032504</c:v>
                </c:pt>
                <c:pt idx="430">
                  <c:v>0.69938463824347297</c:v>
                </c:pt>
                <c:pt idx="431">
                  <c:v>0.52514024314836505</c:v>
                </c:pt>
                <c:pt idx="432">
                  <c:v>0.65474655289698602</c:v>
                </c:pt>
                <c:pt idx="433">
                  <c:v>0.309336691753269</c:v>
                </c:pt>
                <c:pt idx="434">
                  <c:v>-0.204682791437647</c:v>
                </c:pt>
                <c:pt idx="435">
                  <c:v>-0.27483426104993802</c:v>
                </c:pt>
                <c:pt idx="436">
                  <c:v>-0.201599108485364</c:v>
                </c:pt>
                <c:pt idx="437">
                  <c:v>4.22332038740625E-2</c:v>
                </c:pt>
                <c:pt idx="438">
                  <c:v>-0.14323562595780301</c:v>
                </c:pt>
                <c:pt idx="439">
                  <c:v>-8.7684158974740203E-2</c:v>
                </c:pt>
                <c:pt idx="440">
                  <c:v>6.3175057395776404E-2</c:v>
                </c:pt>
                <c:pt idx="441">
                  <c:v>-0.19469608657575899</c:v>
                </c:pt>
                <c:pt idx="442">
                  <c:v>0.136203908216565</c:v>
                </c:pt>
                <c:pt idx="443">
                  <c:v>0.12949797919699799</c:v>
                </c:pt>
                <c:pt idx="444">
                  <c:v>9.0242964452474594E-2</c:v>
                </c:pt>
                <c:pt idx="445">
                  <c:v>0.14184766635791299</c:v>
                </c:pt>
                <c:pt idx="446">
                  <c:v>0.101834417283809</c:v>
                </c:pt>
                <c:pt idx="447">
                  <c:v>0.233474717845469</c:v>
                </c:pt>
                <c:pt idx="448">
                  <c:v>0.48231293810428499</c:v>
                </c:pt>
                <c:pt idx="449">
                  <c:v>0.41573139079291799</c:v>
                </c:pt>
                <c:pt idx="450">
                  <c:v>0.433861098238567</c:v>
                </c:pt>
                <c:pt idx="451">
                  <c:v>0.44779950560458298</c:v>
                </c:pt>
                <c:pt idx="452">
                  <c:v>0.267251600150966</c:v>
                </c:pt>
                <c:pt idx="453">
                  <c:v>0.25827731841103702</c:v>
                </c:pt>
                <c:pt idx="454">
                  <c:v>0.10686421461576499</c:v>
                </c:pt>
                <c:pt idx="455">
                  <c:v>0.34548355929355501</c:v>
                </c:pt>
                <c:pt idx="456">
                  <c:v>0.30567050542021501</c:v>
                </c:pt>
                <c:pt idx="457">
                  <c:v>0.45445347884371801</c:v>
                </c:pt>
                <c:pt idx="458">
                  <c:v>0.57947709244465695</c:v>
                </c:pt>
                <c:pt idx="459">
                  <c:v>0.53218361867778596</c:v>
                </c:pt>
                <c:pt idx="460">
                  <c:v>0.481436028916298</c:v>
                </c:pt>
                <c:pt idx="461">
                  <c:v>0.33639056841495102</c:v>
                </c:pt>
                <c:pt idx="462">
                  <c:v>0.33198602285550299</c:v>
                </c:pt>
                <c:pt idx="463">
                  <c:v>0.27665072495003601</c:v>
                </c:pt>
                <c:pt idx="464">
                  <c:v>0.20124280166497999</c:v>
                </c:pt>
                <c:pt idx="465">
                  <c:v>0.11576096152596101</c:v>
                </c:pt>
                <c:pt idx="466">
                  <c:v>-0.263832723339127</c:v>
                </c:pt>
                <c:pt idx="467">
                  <c:v>-0.481616542888468</c:v>
                </c:pt>
                <c:pt idx="468">
                  <c:v>-0.39010249441716</c:v>
                </c:pt>
                <c:pt idx="469">
                  <c:v>-0.55710349563535599</c:v>
                </c:pt>
                <c:pt idx="470">
                  <c:v>-0.85560374872679201</c:v>
                </c:pt>
                <c:pt idx="471">
                  <c:v>-1.0509567676109299</c:v>
                </c:pt>
                <c:pt idx="472">
                  <c:v>-1.3885666774015599</c:v>
                </c:pt>
                <c:pt idx="473">
                  <c:v>-1.3680283281183701</c:v>
                </c:pt>
                <c:pt idx="474">
                  <c:v>-1.1998390078152701</c:v>
                </c:pt>
                <c:pt idx="475">
                  <c:v>-1.0735778691697</c:v>
                </c:pt>
                <c:pt idx="476">
                  <c:v>-0.90403806877832604</c:v>
                </c:pt>
                <c:pt idx="477">
                  <c:v>-1.1555661311162</c:v>
                </c:pt>
                <c:pt idx="478">
                  <c:v>-0.818777279581553</c:v>
                </c:pt>
                <c:pt idx="479">
                  <c:v>-1.0238062489350599</c:v>
                </c:pt>
                <c:pt idx="480">
                  <c:v>-1.4616237725904699</c:v>
                </c:pt>
                <c:pt idx="481">
                  <c:v>-1.7360630425711601</c:v>
                </c:pt>
                <c:pt idx="482">
                  <c:v>-1.6295169384700601</c:v>
                </c:pt>
                <c:pt idx="483">
                  <c:v>-1.6342462530316499</c:v>
                </c:pt>
                <c:pt idx="484">
                  <c:v>-1.58873897890878</c:v>
                </c:pt>
                <c:pt idx="485">
                  <c:v>-1.68048137886627</c:v>
                </c:pt>
                <c:pt idx="486">
                  <c:v>-1.6769719971591599</c:v>
                </c:pt>
                <c:pt idx="487">
                  <c:v>-1.57984332960899</c:v>
                </c:pt>
                <c:pt idx="488">
                  <c:v>-1.49858522981165</c:v>
                </c:pt>
                <c:pt idx="489">
                  <c:v>-1.1255973069524301</c:v>
                </c:pt>
                <c:pt idx="490">
                  <c:v>-0.96441121437536403</c:v>
                </c:pt>
                <c:pt idx="491">
                  <c:v>-0.51070878298795297</c:v>
                </c:pt>
                <c:pt idx="492">
                  <c:v>-0.40691716851843002</c:v>
                </c:pt>
                <c:pt idx="493">
                  <c:v>-0.54036619265140595</c:v>
                </c:pt>
                <c:pt idx="494">
                  <c:v>-0.40024637341791203</c:v>
                </c:pt>
                <c:pt idx="495">
                  <c:v>-0.343037672342003</c:v>
                </c:pt>
                <c:pt idx="496">
                  <c:v>-0.18099605494885901</c:v>
                </c:pt>
                <c:pt idx="497">
                  <c:v>-0.200028528321022</c:v>
                </c:pt>
                <c:pt idx="498">
                  <c:v>-0.39674822770387003</c:v>
                </c:pt>
                <c:pt idx="499">
                  <c:v>-0.45613577547471301</c:v>
                </c:pt>
                <c:pt idx="500">
                  <c:v>-0.59707863667699301</c:v>
                </c:pt>
                <c:pt idx="501">
                  <c:v>-0.53102736647492899</c:v>
                </c:pt>
                <c:pt idx="502">
                  <c:v>-0.68123326282183505</c:v>
                </c:pt>
                <c:pt idx="503">
                  <c:v>-0.82621068746729898</c:v>
                </c:pt>
                <c:pt idx="504">
                  <c:v>-0.39952996327268397</c:v>
                </c:pt>
                <c:pt idx="505">
                  <c:v>-0.69217841982808404</c:v>
                </c:pt>
                <c:pt idx="506">
                  <c:v>-0.55969331107991105</c:v>
                </c:pt>
                <c:pt idx="507">
                  <c:v>-0.52722951746513602</c:v>
                </c:pt>
                <c:pt idx="508">
                  <c:v>-0.64557736197176896</c:v>
                </c:pt>
                <c:pt idx="509">
                  <c:v>-0.68706889664991599</c:v>
                </c:pt>
                <c:pt idx="510">
                  <c:v>-0.67623392968638496</c:v>
                </c:pt>
                <c:pt idx="511">
                  <c:v>-0.69578915262192598</c:v>
                </c:pt>
                <c:pt idx="512">
                  <c:v>-0.77806368766614697</c:v>
                </c:pt>
                <c:pt idx="513">
                  <c:v>-0.94866188874343405</c:v>
                </c:pt>
                <c:pt idx="514">
                  <c:v>-1.01408982975402</c:v>
                </c:pt>
                <c:pt idx="515">
                  <c:v>-1.2067637062886301</c:v>
                </c:pt>
                <c:pt idx="516">
                  <c:v>-1.47374525574346</c:v>
                </c:pt>
                <c:pt idx="517">
                  <c:v>-1.47017216945671</c:v>
                </c:pt>
                <c:pt idx="518">
                  <c:v>-1.64298678329838</c:v>
                </c:pt>
                <c:pt idx="519">
                  <c:v>-1.4127906858888699</c:v>
                </c:pt>
                <c:pt idx="520">
                  <c:v>-1.3482555691733</c:v>
                </c:pt>
                <c:pt idx="521">
                  <c:v>-1.12136598481579</c:v>
                </c:pt>
                <c:pt idx="522">
                  <c:v>-0.94089317223848301</c:v>
                </c:pt>
                <c:pt idx="523">
                  <c:v>-1.0835829445056899</c:v>
                </c:pt>
                <c:pt idx="524">
                  <c:v>-1.17407633183288</c:v>
                </c:pt>
                <c:pt idx="525">
                  <c:v>-1.0170124477967599</c:v>
                </c:pt>
                <c:pt idx="526">
                  <c:v>-0.88559498218141097</c:v>
                </c:pt>
                <c:pt idx="527">
                  <c:v>-0.78230619846152805</c:v>
                </c:pt>
                <c:pt idx="528">
                  <c:v>-1.0936547652333199</c:v>
                </c:pt>
                <c:pt idx="529">
                  <c:v>-1.3159138967786299</c:v>
                </c:pt>
                <c:pt idx="530">
                  <c:v>-1.1675545735047701</c:v>
                </c:pt>
                <c:pt idx="531">
                  <c:v>-1.18924568528444</c:v>
                </c:pt>
                <c:pt idx="532">
                  <c:v>-0.88453579013512396</c:v>
                </c:pt>
                <c:pt idx="533">
                  <c:v>-0.768681505504346</c:v>
                </c:pt>
                <c:pt idx="534">
                  <c:v>-0.82173859888724199</c:v>
                </c:pt>
                <c:pt idx="535">
                  <c:v>-0.86172214528181801</c:v>
                </c:pt>
                <c:pt idx="536">
                  <c:v>-0.668477566695175</c:v>
                </c:pt>
                <c:pt idx="537">
                  <c:v>-0.47205930495871101</c:v>
                </c:pt>
                <c:pt idx="538">
                  <c:v>-0.70966464660944095</c:v>
                </c:pt>
                <c:pt idx="539">
                  <c:v>-0.58182736638813404</c:v>
                </c:pt>
                <c:pt idx="540">
                  <c:v>-0.49932552593920498</c:v>
                </c:pt>
                <c:pt idx="541">
                  <c:v>-0.57993759862750804</c:v>
                </c:pt>
                <c:pt idx="542">
                  <c:v>-7.4330931944905004E-2</c:v>
                </c:pt>
                <c:pt idx="543">
                  <c:v>-0.25703040391550303</c:v>
                </c:pt>
                <c:pt idx="544">
                  <c:v>-0.49651702562918798</c:v>
                </c:pt>
                <c:pt idx="545">
                  <c:v>-0.58972529069959501</c:v>
                </c:pt>
                <c:pt idx="546">
                  <c:v>-0.61926419034925795</c:v>
                </c:pt>
                <c:pt idx="547">
                  <c:v>-0.57074478741295198</c:v>
                </c:pt>
                <c:pt idx="548">
                  <c:v>-0.31846590900480798</c:v>
                </c:pt>
                <c:pt idx="549">
                  <c:v>-0.32513454720249002</c:v>
                </c:pt>
                <c:pt idx="550">
                  <c:v>-0.42343258482756302</c:v>
                </c:pt>
                <c:pt idx="551">
                  <c:v>7.4758341395890798E-2</c:v>
                </c:pt>
                <c:pt idx="552">
                  <c:v>0.38618057231405001</c:v>
                </c:pt>
                <c:pt idx="553">
                  <c:v>0.52688740016414404</c:v>
                </c:pt>
                <c:pt idx="554">
                  <c:v>0.37444116479698603</c:v>
                </c:pt>
                <c:pt idx="555">
                  <c:v>0.47539164492540398</c:v>
                </c:pt>
                <c:pt idx="556">
                  <c:v>0.28890190414490702</c:v>
                </c:pt>
                <c:pt idx="557">
                  <c:v>0.27821059382863</c:v>
                </c:pt>
                <c:pt idx="558">
                  <c:v>0.67097782331884703</c:v>
                </c:pt>
                <c:pt idx="559">
                  <c:v>0.65453325589668199</c:v>
                </c:pt>
                <c:pt idx="560">
                  <c:v>0.48309598749914101</c:v>
                </c:pt>
                <c:pt idx="561">
                  <c:v>0.23565236888614399</c:v>
                </c:pt>
                <c:pt idx="562">
                  <c:v>0.45749940385775401</c:v>
                </c:pt>
                <c:pt idx="563">
                  <c:v>0.47835786297374699</c:v>
                </c:pt>
                <c:pt idx="564">
                  <c:v>0.57927120777414298</c:v>
                </c:pt>
                <c:pt idx="565">
                  <c:v>0.61327951751530096</c:v>
                </c:pt>
                <c:pt idx="566">
                  <c:v>0.44250281192627799</c:v>
                </c:pt>
                <c:pt idx="567">
                  <c:v>0.74000610870302297</c:v>
                </c:pt>
                <c:pt idx="568">
                  <c:v>0.91480984583490799</c:v>
                </c:pt>
                <c:pt idx="569">
                  <c:v>1.0274149973486499</c:v>
                </c:pt>
                <c:pt idx="570">
                  <c:v>0.84810190683574604</c:v>
                </c:pt>
                <c:pt idx="571">
                  <c:v>1.02617680060922</c:v>
                </c:pt>
                <c:pt idx="572">
                  <c:v>0.84781402730354105</c:v>
                </c:pt>
                <c:pt idx="573">
                  <c:v>0.86041297856347199</c:v>
                </c:pt>
                <c:pt idx="574">
                  <c:v>0.74735227968990403</c:v>
                </c:pt>
                <c:pt idx="575">
                  <c:v>0.39217905233338801</c:v>
                </c:pt>
                <c:pt idx="576">
                  <c:v>8.1072886124325103E-2</c:v>
                </c:pt>
                <c:pt idx="577">
                  <c:v>0.492497641242647</c:v>
                </c:pt>
                <c:pt idx="578">
                  <c:v>0.37551040014190501</c:v>
                </c:pt>
                <c:pt idx="579">
                  <c:v>0.39180022425307998</c:v>
                </c:pt>
                <c:pt idx="580">
                  <c:v>0.32814490493113002</c:v>
                </c:pt>
                <c:pt idx="581">
                  <c:v>0.41125926260443502</c:v>
                </c:pt>
                <c:pt idx="582">
                  <c:v>0.387083325246521</c:v>
                </c:pt>
                <c:pt idx="583">
                  <c:v>0.55250000237973196</c:v>
                </c:pt>
                <c:pt idx="584">
                  <c:v>0.93530662049221802</c:v>
                </c:pt>
                <c:pt idx="585">
                  <c:v>1.0187902084515199</c:v>
                </c:pt>
                <c:pt idx="586">
                  <c:v>1.3055007925758599</c:v>
                </c:pt>
                <c:pt idx="587">
                  <c:v>1.77869523696689</c:v>
                </c:pt>
                <c:pt idx="588">
                  <c:v>1.92333055965788</c:v>
                </c:pt>
                <c:pt idx="589">
                  <c:v>1.87983752577878</c:v>
                </c:pt>
                <c:pt idx="590">
                  <c:v>1.91873991791465</c:v>
                </c:pt>
                <c:pt idx="591">
                  <c:v>1.7727686459012499</c:v>
                </c:pt>
                <c:pt idx="592">
                  <c:v>1.7226361101298699</c:v>
                </c:pt>
                <c:pt idx="593">
                  <c:v>1.5213302218737701</c:v>
                </c:pt>
                <c:pt idx="594">
                  <c:v>1.7561775457517499</c:v>
                </c:pt>
                <c:pt idx="595">
                  <c:v>1.55786357268344</c:v>
                </c:pt>
                <c:pt idx="596">
                  <c:v>1.61483971049423</c:v>
                </c:pt>
                <c:pt idx="597">
                  <c:v>1.5067044429210501</c:v>
                </c:pt>
                <c:pt idx="598">
                  <c:v>1.51820753340644</c:v>
                </c:pt>
                <c:pt idx="599">
                  <c:v>1.7683482204210901</c:v>
                </c:pt>
                <c:pt idx="600">
                  <c:v>2.13990700914146</c:v>
                </c:pt>
                <c:pt idx="601">
                  <c:v>2.17926327931549</c:v>
                </c:pt>
                <c:pt idx="602">
                  <c:v>2.3759788658547198</c:v>
                </c:pt>
                <c:pt idx="603">
                  <c:v>2.5250788029448401</c:v>
                </c:pt>
                <c:pt idx="604">
                  <c:v>2.5008356597547601</c:v>
                </c:pt>
                <c:pt idx="605">
                  <c:v>2.3889152041100399</c:v>
                </c:pt>
                <c:pt idx="606">
                  <c:v>2.0597393937917801</c:v>
                </c:pt>
                <c:pt idx="607">
                  <c:v>2.0464002549717102</c:v>
                </c:pt>
                <c:pt idx="608">
                  <c:v>1.50311529195042</c:v>
                </c:pt>
                <c:pt idx="609">
                  <c:v>1.7123642911158701</c:v>
                </c:pt>
                <c:pt idx="610">
                  <c:v>1.60406511653048</c:v>
                </c:pt>
                <c:pt idx="611">
                  <c:v>1.13406310850541</c:v>
                </c:pt>
                <c:pt idx="612">
                  <c:v>1.1260566223255699</c:v>
                </c:pt>
                <c:pt idx="613">
                  <c:v>1.2734594102466901</c:v>
                </c:pt>
                <c:pt idx="614">
                  <c:v>0.83983525980602802</c:v>
                </c:pt>
                <c:pt idx="615">
                  <c:v>1.0383624757893899</c:v>
                </c:pt>
                <c:pt idx="616">
                  <c:v>1.1141163660039799</c:v>
                </c:pt>
                <c:pt idx="617">
                  <c:v>1.55527627952661</c:v>
                </c:pt>
                <c:pt idx="618">
                  <c:v>1.5567435055405301</c:v>
                </c:pt>
                <c:pt idx="619">
                  <c:v>1.5628364438523099</c:v>
                </c:pt>
                <c:pt idx="620">
                  <c:v>1.3141355452541501</c:v>
                </c:pt>
                <c:pt idx="621">
                  <c:v>1.48488163807728</c:v>
                </c:pt>
                <c:pt idx="622">
                  <c:v>1.5515708510475601</c:v>
                </c:pt>
                <c:pt idx="623">
                  <c:v>1.54915964358435</c:v>
                </c:pt>
                <c:pt idx="624">
                  <c:v>0.98016247089572395</c:v>
                </c:pt>
                <c:pt idx="625">
                  <c:v>1.0698170262107001</c:v>
                </c:pt>
                <c:pt idx="626">
                  <c:v>0.89536884522905003</c:v>
                </c:pt>
                <c:pt idx="627">
                  <c:v>0.78449106650594302</c:v>
                </c:pt>
                <c:pt idx="628">
                  <c:v>0.86100310999470298</c:v>
                </c:pt>
                <c:pt idx="629">
                  <c:v>1.0477092615414501</c:v>
                </c:pt>
                <c:pt idx="630">
                  <c:v>1.2314978812795601</c:v>
                </c:pt>
                <c:pt idx="631">
                  <c:v>1.12172257562533</c:v>
                </c:pt>
                <c:pt idx="632">
                  <c:v>1.1410888104480299</c:v>
                </c:pt>
                <c:pt idx="633">
                  <c:v>0.98673561375141705</c:v>
                </c:pt>
                <c:pt idx="634">
                  <c:v>0.99324936191295199</c:v>
                </c:pt>
                <c:pt idx="635">
                  <c:v>0.69463351929781103</c:v>
                </c:pt>
                <c:pt idx="636">
                  <c:v>0.119635160835106</c:v>
                </c:pt>
                <c:pt idx="637">
                  <c:v>1.9012462600610801E-2</c:v>
                </c:pt>
                <c:pt idx="638">
                  <c:v>0.29721623109593598</c:v>
                </c:pt>
                <c:pt idx="639">
                  <c:v>8.3702670273158294E-2</c:v>
                </c:pt>
                <c:pt idx="640">
                  <c:v>-4.2882107762633397E-2</c:v>
                </c:pt>
                <c:pt idx="641">
                  <c:v>-0.65125443745496603</c:v>
                </c:pt>
                <c:pt idx="642">
                  <c:v>-0.80974465088885195</c:v>
                </c:pt>
                <c:pt idx="643">
                  <c:v>-0.75089105877811102</c:v>
                </c:pt>
                <c:pt idx="644">
                  <c:v>-0.57149613096136798</c:v>
                </c:pt>
                <c:pt idx="645">
                  <c:v>-0.936009203697443</c:v>
                </c:pt>
                <c:pt idx="646">
                  <c:v>-0.76935712028274506</c:v>
                </c:pt>
                <c:pt idx="647">
                  <c:v>-0.97793607054618004</c:v>
                </c:pt>
              </c:numCache>
            </c:numRef>
          </c:val>
          <c:smooth val="0"/>
          <c:extLst>
            <c:ext xmlns:c16="http://schemas.microsoft.com/office/drawing/2014/chart" uri="{C3380CC4-5D6E-409C-BE32-E72D297353CC}">
              <c16:uniqueId val="{00000002-C20F-4284-A12D-38B490697DF9}"/>
            </c:ext>
          </c:extLst>
        </c:ser>
        <c:dLbls>
          <c:showLegendKey val="0"/>
          <c:showVal val="0"/>
          <c:showCatName val="0"/>
          <c:showSerName val="0"/>
          <c:showPercent val="0"/>
          <c:showBubbleSize val="0"/>
        </c:dLbls>
        <c:smooth val="0"/>
        <c:axId val="189531384"/>
        <c:axId val="189531776"/>
      </c:lineChart>
      <c:catAx>
        <c:axId val="18953138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531776"/>
        <c:crosses val="autoZero"/>
        <c:auto val="1"/>
        <c:lblAlgn val="ctr"/>
        <c:lblOffset val="100"/>
        <c:noMultiLvlLbl val="0"/>
      </c:catAx>
      <c:valAx>
        <c:axId val="189531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PI 24</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8953138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35CE-4221-B755-12EF0B92400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5CE-4221-B755-12EF0B92400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35CE-4221-B755-12EF0B92400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35CE-4221-B755-12EF0B924005}"/>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35CE-4221-B755-12EF0B924005}"/>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35CE-4221-B755-12EF0B924005}"/>
              </c:ext>
            </c:extLst>
          </c:dPt>
          <c:dLbls>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t-BR"/>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ase de dados.xlsx]Planilha1'!$E$4:$E$9</c:f>
              <c:strCache>
                <c:ptCount val="6"/>
                <c:pt idx="0">
                  <c:v>Estiagens e Secas</c:v>
                </c:pt>
                <c:pt idx="1">
                  <c:v>Enxurradas</c:v>
                </c:pt>
                <c:pt idx="2">
                  <c:v>Inundação</c:v>
                </c:pt>
                <c:pt idx="3">
                  <c:v>Vendavais</c:v>
                </c:pt>
                <c:pt idx="4">
                  <c:v>Granizo</c:v>
                </c:pt>
                <c:pt idx="5">
                  <c:v>Outros</c:v>
                </c:pt>
              </c:strCache>
            </c:strRef>
          </c:cat>
          <c:val>
            <c:numRef>
              <c:f>'[Base de dados.xlsx]Planilha1'!$F$4:$F$9</c:f>
              <c:numCache>
                <c:formatCode>_-* #,##0_-;\-* #,##0_-;_-* "-"??_-;_-@_-</c:formatCode>
                <c:ptCount val="6"/>
                <c:pt idx="0">
                  <c:v>20009</c:v>
                </c:pt>
                <c:pt idx="1">
                  <c:v>8056</c:v>
                </c:pt>
                <c:pt idx="2">
                  <c:v>4694</c:v>
                </c:pt>
                <c:pt idx="3">
                  <c:v>2757</c:v>
                </c:pt>
                <c:pt idx="4">
                  <c:v>1638</c:v>
                </c:pt>
                <c:pt idx="5">
                  <c:v>1842</c:v>
                </c:pt>
              </c:numCache>
            </c:numRef>
          </c:val>
          <c:extLst>
            <c:ext xmlns:c16="http://schemas.microsoft.com/office/drawing/2014/chart" uri="{C3380CC4-5D6E-409C-BE32-E72D297353CC}">
              <c16:uniqueId val="{0000000C-35CE-4221-B755-12EF0B924005}"/>
            </c:ext>
          </c:extLst>
        </c:ser>
        <c:dLbls>
          <c:showLegendKey val="0"/>
          <c:showVal val="0"/>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A90E6-9B90-462D-9BBF-CC6A40939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16</Pages>
  <Words>28092</Words>
  <Characters>151702</Characters>
  <Application>Microsoft Office Word</Application>
  <DocSecurity>0</DocSecurity>
  <Lines>1264</Lines>
  <Paragraphs>3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lém do Primeiro Lugar em Exportações de Carne Bovina:</vt:lpstr>
      <vt:lpstr>Além do Primeiro Lugar em Exportações de Carne Bovina: </vt:lpstr>
    </vt:vector>
  </TitlesOfParts>
  <Company>fearp</Company>
  <LinksUpToDate>false</LinksUpToDate>
  <CharactersWithSpaces>17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ém do Primeiro Lugar em Exportações de Carne Bovina:</dc:title>
  <dc:subject/>
  <dc:creator>pensa</dc:creator>
  <cp:keywords/>
  <dc:description/>
  <cp:lastModifiedBy>Reviewer</cp:lastModifiedBy>
  <cp:revision>36</cp:revision>
  <cp:lastPrinted>2017-04-04T15:31:00Z</cp:lastPrinted>
  <dcterms:created xsi:type="dcterms:W3CDTF">2017-09-05T10:58:00Z</dcterms:created>
  <dcterms:modified xsi:type="dcterms:W3CDTF">2018-05-2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onomy-for-sustainable-development</vt:lpwstr>
  </property>
  <property fmtid="{D5CDD505-2E9C-101B-9397-08002B2CF9AE}" pid="3" name="Mendeley Recent Style Name 0_1">
    <vt:lpwstr>Agronomy for Sustainable Develop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ical-economics</vt:lpwstr>
  </property>
  <property fmtid="{D5CDD505-2E9C-101B-9397-08002B2CF9AE}" pid="15" name="Mendeley Recent Style Name 6_1">
    <vt:lpwstr>Ecological Econom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1d216a60-c790-3161-b780-583a2cfbc7a2</vt:lpwstr>
  </property>
  <property fmtid="{D5CDD505-2E9C-101B-9397-08002B2CF9AE}" pid="24" name="Mendeley Citation Style_1">
    <vt:lpwstr>http://www.zotero.org/styles/apa</vt:lpwstr>
  </property>
</Properties>
</file>